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wordprocessingml.printerSettings"/>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09E6A2" w14:textId="77777777" w:rsidR="00EF5E6F" w:rsidRPr="00C06F7B" w:rsidRDefault="00C06F7B" w:rsidP="00C06F7B">
      <w:pPr>
        <w:spacing w:after="0"/>
        <w:jc w:val="right"/>
        <w:rPr>
          <w:rFonts w:ascii="Times New Roman" w:hAnsi="Times New Roman" w:cs="Times New Roman"/>
        </w:rPr>
      </w:pPr>
      <w:r w:rsidRPr="00C06F7B">
        <w:rPr>
          <w:rFonts w:ascii="Times New Roman" w:hAnsi="Times New Roman" w:cs="Times New Roman"/>
        </w:rPr>
        <w:t>Amy Gwynn</w:t>
      </w:r>
    </w:p>
    <w:p w14:paraId="54E1B5F5" w14:textId="77777777" w:rsidR="00C06F7B" w:rsidRPr="00C06F7B" w:rsidRDefault="00C06F7B" w:rsidP="00C06F7B">
      <w:pPr>
        <w:spacing w:after="0"/>
        <w:jc w:val="right"/>
        <w:rPr>
          <w:rFonts w:ascii="Times New Roman" w:hAnsi="Times New Roman" w:cs="Times New Roman"/>
        </w:rPr>
      </w:pPr>
      <w:r w:rsidRPr="00C06F7B">
        <w:rPr>
          <w:rFonts w:ascii="Times New Roman" w:hAnsi="Times New Roman" w:cs="Times New Roman"/>
        </w:rPr>
        <w:t>PHYT 875: Adv</w:t>
      </w:r>
      <w:r w:rsidR="005C56F7">
        <w:rPr>
          <w:rFonts w:ascii="Times New Roman" w:hAnsi="Times New Roman" w:cs="Times New Roman"/>
        </w:rPr>
        <w:t>.</w:t>
      </w:r>
      <w:r w:rsidRPr="00C06F7B">
        <w:rPr>
          <w:rFonts w:ascii="Times New Roman" w:hAnsi="Times New Roman" w:cs="Times New Roman"/>
        </w:rPr>
        <w:t xml:space="preserve"> Ortho</w:t>
      </w:r>
      <w:r w:rsidR="005C56F7">
        <w:rPr>
          <w:rFonts w:ascii="Times New Roman" w:hAnsi="Times New Roman" w:cs="Times New Roman"/>
        </w:rPr>
        <w:t>.</w:t>
      </w:r>
    </w:p>
    <w:p w14:paraId="720E616D" w14:textId="77777777" w:rsidR="00C06F7B" w:rsidRDefault="00C06F7B" w:rsidP="00C06F7B">
      <w:pPr>
        <w:spacing w:after="0"/>
        <w:jc w:val="right"/>
        <w:rPr>
          <w:rFonts w:ascii="Times New Roman" w:hAnsi="Times New Roman" w:cs="Times New Roman"/>
        </w:rPr>
      </w:pPr>
      <w:r w:rsidRPr="00C06F7B">
        <w:rPr>
          <w:rFonts w:ascii="Times New Roman" w:hAnsi="Times New Roman" w:cs="Times New Roman"/>
        </w:rPr>
        <w:t>Due Date: December 4, 2014</w:t>
      </w:r>
    </w:p>
    <w:p w14:paraId="2CBC823E" w14:textId="77777777" w:rsidR="00C06F7B" w:rsidRDefault="00C06F7B" w:rsidP="00C06F7B">
      <w:pPr>
        <w:spacing w:after="0"/>
        <w:jc w:val="right"/>
        <w:rPr>
          <w:rFonts w:ascii="Times New Roman" w:hAnsi="Times New Roman" w:cs="Times New Roman"/>
        </w:rPr>
      </w:pPr>
    </w:p>
    <w:p w14:paraId="56DD50E0" w14:textId="77777777" w:rsidR="00C06F7B" w:rsidRDefault="00C06F7B" w:rsidP="00C06F7B">
      <w:pPr>
        <w:spacing w:after="0"/>
        <w:jc w:val="center"/>
        <w:rPr>
          <w:rFonts w:ascii="Times New Roman" w:hAnsi="Times New Roman" w:cs="Times New Roman"/>
          <w:sz w:val="28"/>
          <w:szCs w:val="28"/>
        </w:rPr>
      </w:pPr>
      <w:r w:rsidRPr="00C06F7B">
        <w:rPr>
          <w:rFonts w:ascii="Times New Roman" w:hAnsi="Times New Roman" w:cs="Times New Roman"/>
          <w:b/>
          <w:sz w:val="28"/>
          <w:szCs w:val="28"/>
          <w:u w:val="single"/>
        </w:rPr>
        <w:t>The Sternoclavicular Joint:</w:t>
      </w:r>
      <w:r w:rsidRPr="00C06F7B">
        <w:rPr>
          <w:rFonts w:ascii="Times New Roman" w:hAnsi="Times New Roman" w:cs="Times New Roman"/>
          <w:sz w:val="28"/>
          <w:szCs w:val="28"/>
        </w:rPr>
        <w:t xml:space="preserve"> </w:t>
      </w:r>
    </w:p>
    <w:p w14:paraId="03747EBD" w14:textId="75900D43" w:rsidR="00C06F7B" w:rsidRPr="00FB3DB3" w:rsidRDefault="00C06F7B" w:rsidP="00C06F7B">
      <w:pPr>
        <w:spacing w:after="0"/>
        <w:jc w:val="center"/>
        <w:rPr>
          <w:rFonts w:ascii="Times New Roman" w:hAnsi="Times New Roman" w:cs="Times New Roman"/>
          <w:b/>
        </w:rPr>
      </w:pPr>
      <w:r w:rsidRPr="00FB3DB3">
        <w:rPr>
          <w:rFonts w:ascii="Times New Roman" w:hAnsi="Times New Roman" w:cs="Times New Roman"/>
          <w:b/>
        </w:rPr>
        <w:t xml:space="preserve">Anatomy, Function, </w:t>
      </w:r>
      <w:r w:rsidR="00465E06">
        <w:rPr>
          <w:rFonts w:ascii="Times New Roman" w:hAnsi="Times New Roman" w:cs="Times New Roman"/>
          <w:b/>
        </w:rPr>
        <w:t>Instability</w:t>
      </w:r>
      <w:r w:rsidRPr="00FB3DB3">
        <w:rPr>
          <w:rFonts w:ascii="Times New Roman" w:hAnsi="Times New Roman" w:cs="Times New Roman"/>
          <w:b/>
        </w:rPr>
        <w:t>, Surgical, and Physical Therapy Interventions</w:t>
      </w:r>
    </w:p>
    <w:p w14:paraId="272ED893" w14:textId="77777777" w:rsidR="00C06F7B" w:rsidRDefault="00C06F7B" w:rsidP="00C06F7B">
      <w:pPr>
        <w:spacing w:after="0"/>
        <w:rPr>
          <w:rFonts w:ascii="Times New Roman" w:hAnsi="Times New Roman" w:cs="Times New Roman"/>
        </w:rPr>
      </w:pPr>
    </w:p>
    <w:p w14:paraId="4B3756EB" w14:textId="61685873" w:rsidR="00666876" w:rsidRDefault="00C06F7B" w:rsidP="00D03C70">
      <w:pPr>
        <w:spacing w:after="0" w:line="480" w:lineRule="auto"/>
        <w:rPr>
          <w:rFonts w:ascii="Times New Roman" w:hAnsi="Times New Roman" w:cs="Times New Roman"/>
        </w:rPr>
      </w:pPr>
      <w:r>
        <w:rPr>
          <w:rFonts w:ascii="Times New Roman" w:hAnsi="Times New Roman" w:cs="Times New Roman"/>
        </w:rPr>
        <w:tab/>
        <w:t>The sternoclavicular joint</w:t>
      </w:r>
      <w:r w:rsidR="00B63785">
        <w:rPr>
          <w:rFonts w:ascii="Times New Roman" w:hAnsi="Times New Roman" w:cs="Times New Roman"/>
        </w:rPr>
        <w:t xml:space="preserve"> (SCJ)</w:t>
      </w:r>
      <w:r>
        <w:rPr>
          <w:rFonts w:ascii="Times New Roman" w:hAnsi="Times New Roman" w:cs="Times New Roman"/>
        </w:rPr>
        <w:t xml:space="preserve"> is a diarthrodial </w:t>
      </w:r>
      <w:r w:rsidR="00B63785">
        <w:rPr>
          <w:rFonts w:ascii="Times New Roman" w:hAnsi="Times New Roman" w:cs="Times New Roman"/>
        </w:rPr>
        <w:t xml:space="preserve">synovial </w:t>
      </w:r>
      <w:r>
        <w:rPr>
          <w:rFonts w:ascii="Times New Roman" w:hAnsi="Times New Roman" w:cs="Times New Roman"/>
        </w:rPr>
        <w:t>saddle joint</w:t>
      </w:r>
      <w:r w:rsidR="00C9469A">
        <w:rPr>
          <w:rFonts w:ascii="Times New Roman" w:hAnsi="Times New Roman" w:cs="Times New Roman"/>
        </w:rPr>
        <w:t>, and</w:t>
      </w:r>
      <w:r w:rsidR="004462F1">
        <w:rPr>
          <w:rFonts w:ascii="Times New Roman" w:hAnsi="Times New Roman" w:cs="Times New Roman"/>
        </w:rPr>
        <w:t xml:space="preserve"> </w:t>
      </w:r>
      <w:r w:rsidR="00FB3DB3">
        <w:rPr>
          <w:rFonts w:ascii="Times New Roman" w:hAnsi="Times New Roman" w:cs="Times New Roman"/>
        </w:rPr>
        <w:t>is the only bony articulation between the upper extremity and</w:t>
      </w:r>
      <w:r w:rsidR="004462F1">
        <w:rPr>
          <w:rFonts w:ascii="Times New Roman" w:hAnsi="Times New Roman" w:cs="Times New Roman"/>
        </w:rPr>
        <w:t xml:space="preserve"> the axial skeleton.</w:t>
      </w:r>
      <w:r w:rsidR="004462F1">
        <w:rPr>
          <w:rFonts w:ascii="Times New Roman" w:hAnsi="Times New Roman" w:cs="Times New Roman"/>
        </w:rPr>
        <w:fldChar w:fldCharType="begin" w:fldLock="1"/>
      </w:r>
      <w:r w:rsidR="004462F1">
        <w:rPr>
          <w:rFonts w:ascii="Times New Roman" w:hAnsi="Times New Roman" w:cs="Times New Roman"/>
        </w:rPr>
        <w:instrText>ADDIN CSL_CITATION { "citationItems" : [ { "id" : "ITEM-1", "itemData" : { "DOI" : "10.1016/j.pop.2013.08.008", "ISSN" : "1558-299X", "PMID" : "24209725", "abstract" : "Injuries to the clavicle and associated structures may involve fractures of the clavicle or injuries to the surrounding joints, usually from a blow to the shoulder. They present with variable signs and symptoms, requiring a thorough history and physical examination. Diagnosis typically involves plain radiographs but more advanced imaging may be required, especially in the case of sternoclavicular joint dislocations. Often, nonoperative management is indicated but, occasionally, surgical intervention is required. Due to the high incidence of clavicle injuries, it is paramount that the primary care physician be able to recognize, diagnose, and manage these injuries.", "author" : [ { "dropping-particle" : "", "family" : "Balcik", "given" : "Brenden J", "non-dropping-particle" : "", "parse-names" : false, "suffix" : "" }, { "dropping-particle" : "", "family" : "Monseau", "given" : "Aaron J", "non-dropping-particle" : "", "parse-names" : false, "suffix" : "" }, { "dropping-particle" : "", "family" : "Krantz", "given" : "William", "non-dropping-particle" : "", "parse-names" : false, "suffix" : "" } ], "container-title" : "Primary care", "id" : "ITEM-1", "issue" : "4", "issued" : { "date-parts" : [ [ "2013", "12" ] ] }, "page" : "911-23, viii-ix", "publisher" : "Elsevier Inc", "title" : "Evaluation and treatment of sternoclavicular, clavicular, and acromioclavicular injuries.", "type" : "article-journal", "volume" : "40" }, "uris" : [ "http://www.mendeley.com/documents/?uuid=43d177e1-a735-4701-8d0e-e89ad662ab1d" ] }, { "id" : "ITEM-2", "itemData" : { "DOI" : "10.1016/j.otsr.2014.07.011", "ISSN" : "1877-0568", "PMID" : "25261174", "abstract" : "BACKGROUND: Few biomechanical studies have assessed the resistance of the ligamentous structures of the sternoclavicular joint, and none have reproduced the physiological movements of the joint. Determining the structures that are injured in sternoclavicular dislocations is important for the surgical planning of acute or chronic ligament reconstruction.\n\nMETHODS: Forty-eight joints from 24 human cadavers were studied, and they were divided into 4 groups of 12 joints each (retraction, protraction, depression and elevation). Biomechanical testing assessed primary and secondary failures. The mechanical resistance parameters between movements that occurred on the same plane (depression versus elevation, protraction versus retraction) were compared.\n\nRESULTS: The posterior sternoclavicular ligament was the most injured structure during the protraction test, but it was not injured during retraction. The anterior sternoclavicular ligament was the most affected structure during retraction and depression. The costoclavicular ligament was the most affected structure during elevation. Joint resistance was significantly greater during protraction movements when compared to retraction (P&lt;0.05).\n\nCONCLUSION: The anterior sternoclavicular ligament was the most affected structure during retraction and depression movements. During protraction, lesions of the posterior sternoclavicular ligament were most frequent during elevation, and the costoclavicular ligament was the most frequently injured ligament. The resistance of the sternoclavicular joint was significantly greater during protraction movement when compared to retraction.\n\nLEVEL OF EVIDENCE: IV, basic science, biomechanics, cadaver model.", "author" : [ { "dropping-particle" : "", "family" : "Negri", "given" : "J H", "non-dropping-particle" : "", "parse-names" : false, "suffix" : "" }, { "dropping-particle" : "", "family" : "Malavolta", "given" : "E a", "non-dropping-particle" : "", "parse-names" : false, "suffix" : "" }, { "dropping-particle" : "", "family" : "Assun\u00e7\u00e3o", "given" : "J H", "non-dropping-particle" : "", "parse-names" : false, "suffix" : "" }, { "dropping-particle" : "", "family" : "Gracitelli", "given" : "M E C", "non-dropping-particle" : "", "parse-names" : false, "suffix" : "" }, { "dropping-particle" : "", "family" : "Pereira", "given" : "C a M", "non-dropping-particle" : "", "parse-names" : false, "suffix" : "" }, { "dropping-particle" : "", "family" : "Bolliger Neto", "given" : "R", "non-dropping-particle" : "", "parse-names" : false, "suffix" : "" }, { "dropping-particle" : "", "family" : "Croci", "given" : "a T", "non-dropping-particle" : "", "parse-names" : false, "suffix" : "" }, { "dropping-particle" : "", "family" : "Ferreira Neto", "given" : "a a", "non-dropping-particle" : "", "parse-names" : false, "suffix" : "" } ], "container-title" : "Orthopaedics &amp; traumatology, surgery &amp; research : OTSR", "id" : "ITEM-2", "issued" : { "date-parts" : [ [ "2014", "9", "23" ] ] }, "page" : "727-731", "title" : "Assessment of the function and resistance of sternoclavicular ligaments: A biomechanical study in cadavers.", "type" : "article-journal", "volume" : "100" }, "uris" : [ "http://www.mendeley.com/documents/?uuid=79afa563-405e-4d0a-9855-51aea91fe436" ] }, { "id" : "ITEM-3", "itemData" : { "DOI" : "10.1177/0363546513498990", "ISSN" : "1552-3365", "PMID" : "23956132", "abstract" : "BACKGROUND: Injuries to the sternoclavicular (SC) joint typically occur with high-energy mechanisms such as those obtained in automobile accidents or contact sports. Many disorders of the SC joint can be treated nonoperatively. However, surgical treatment may be indicated for locked posterior dislocations; symptomatic, chronic instability; or persistent, painful osteoarthritis that fails nonoperative therapy.\n\nPURPOSE: To provide an updated review on the current diagnosis and management of instability and degenerative arthritis of the SC joint.\n\nSTUDY DESIGN: Current concepts review.\n\nMETHODS: A preliminary PubMed database search using the terms sternoclavicular instability, dislocation, arthritis, resection, and stabilization was performed in August 2012. All anatomic and biomechanical studies, review articles, case reports, case series, and technique papers that were relevant to the topic were included.\n\nRESULTS: The search identified 929 articles, 321 of which, after screening of the titles and abstracts, were considered potentially relevant to this study. Of the 321 articles, 30 were anatomic or imaging studies, 2 were biomechanical studies, 69 were review papers, 189 were case series or reports, and 31 were technique papers. The majority of these studies were classified as evidence level 4, with a few scattered level 3 studies. Because the level of evidence obtained from this search was not adequate for systematic review (or meta-analysis), a current concepts review of the diagnosis and management of SC joint instability and degenerative arthritis is presented.\n\nCONCLUSION: Injuries to the SC joint are uncommon. Recognition and classification of these injuries are critical to proper management, thus minimizing potential long-term sequelae such as posttraumatic arthritis and recurrent instability. Although nonoperative therapy is the modality of choice in anterior dislocations, posterior dislocations require special attention because of the presence of vulnerable posterior hilar structures. Surgical management of chronic instability and degenerative arthritis of the SC joint includes resection arthroplasty of the medial clavicle with or without reconstruction of the sternoclavicular ligaments with graft material. Although resection is typically performed open, an arthroscopic technique is described that theoretically decreases operating and recovery times while also decreasing the risk of iatrogenic injury. Currently, when reconstruction is needed f\u2026", "author" : [ { "dropping-particle" : "", "family" : "Martetschl\u00e4ger", "given" : "Frank", "non-dropping-particle" : "", "parse-names" : false, "suffix" : "" }, { "dropping-particle" : "", "family" : "Warth", "given" : "Ryan J", "non-dropping-particle" : "", "parse-names" : false, "suffix" : "" }, { "dropping-particle" : "", "family" : "Millett", "given" : "Peter J", "non-dropping-particle" : "", "parse-names" : false, "suffix" : "" } ], "container-title" : "The American journal of sports medicine", "id" : "ITEM-3", "issue" : "4", "issued" : { "date-parts" : [ [ "2014", "4" ] ] }, "page" : "999-1007", "title" : "Instability and degenerative arthritis of the sternoclavicular joint: a current concepts review.", "type" : "article-journal", "volume" : "42" }, "uris" : [ "http://www.mendeley.com/documents/?uuid=cafa4727-a7ca-4bd1-9f8c-1bf5c525c886" ] }, { "id" : "ITEM-4", "itemData" : { "DOI" : "10.1302/0301-620X.95B6.31064", "ISSN" : "2049-4408", "PMID" : "23723264", "abstract" : "The sternoclavicular joint (SCJ) is a pivotal articulation in the linked system of the upper limb girdle, providing load-bearing in compression while resisting displacement in tension or distraction at the manubrium sterni. The SCJ and acromioclavicular joint (ACJ) both have a small surface area of contact protected by an intra-articular fibrocartilaginous disc and are supported by strong extrinsic and intrinsic capsular ligaments. The function of load-sharing in the upper limb by bulky periscapular and thoracobrachial muscles is extremely important to the longevity of both joints. Ligamentous and capsular laxity changes with age, exposing both joints to greater strain, which may explain the rising incidence of arthritis in both with age. The incidence of arthritis in the SCJ is less than that in the ACJ, suggesting that the extrinsic ligaments of the SCJ provide greater stability than the coracoclavicular ligaments of the ACJ. Instability of the SCJ is rare and can be difficult to distinguish from medial clavicular physeal or metaphyseal fracture-separation: cross-sectional imaging is often required. The distinction is important because the treatment options and outcomes of treatment are dissimilar, whereas the treatment and outcomes of ACJ separation and fracture of the lateral clavicle can be similar. Proper recognition and treatment of traumatic instability is vital as these injuries may be life-threatening. Instability of the SCJ does not always require surgical intervention. An accurate diagnosis is required before surgery can be considered, and we recommend the use of the Stanmore instability triangle. Most poor outcomes result from a failure to recognise the underlying pathology. There is a natural reluctance for orthopaedic surgeons to operate in this area owing to unfamiliarity with, and the close proximity of, the related vascular structures, but the interposed sternohyoid and sternothyroid muscles are rarely injured and provide a clear boundary to the medial retroclavicular space, as well as an anatomical barrier to unsafe intervention. This review presents current concepts of instability of the SCJ, describes the relevant surgical anatomy, provides a framework for diagnosis and management, including physiotherapy, and discusses the technical challenges of operative intervention.", "author" : [ { "dropping-particle" : "", "family" : "Sewell", "given" : "M D", "non-dropping-particle" : "", "parse-names" : false, "suffix" : "" }, { "dropping-particle" : "", "family" : "Al-Hadithy", "given" : "N", "non-dropping-particle" : "", "parse-names" : false, "suffix" : "" }, { "dropping-particle" : "", "family" : "Leu", "given" : "a", "non-dropping-particle" : "Le", "parse-names" : false, "suffix" : "" }, { "dropping-particle" : "", "family" : "Lambert", "given" : "S M", "non-dropping-particle" : "", "parse-names" : false, "suffix" : "" } ], "container-title" : "The bone &amp; joint journal", "id" : "ITEM-4", "issue" : "6", "issued" : { "date-parts" : [ [ "2013", "6" ] ] }, "page" : "721-31", "title" : "Instability of the sternoclavicular joint: current concepts in classification, treatment and outcomes.", "type" : "article-journal", "volume" : "95-B" }, "uris" : [ "http://www.mendeley.com/documents/?uuid=98a4d0f3-acc4-467a-beea-02b2d901d491" ] } ], "mendeley" : { "formattedCitation" : "&lt;sup&gt;1\u20134&lt;/sup&gt;", "plainTextFormattedCitation" : "1\u20134", "previouslyFormattedCitation" : "&lt;sup&gt;1\u20134&lt;/sup&gt;" }, "properties" : { "noteIndex" : 0 }, "schema" : "https://github.com/citation-style-language/schema/raw/master/csl-citation.json" }</w:instrText>
      </w:r>
      <w:r w:rsidR="004462F1">
        <w:rPr>
          <w:rFonts w:ascii="Times New Roman" w:hAnsi="Times New Roman" w:cs="Times New Roman"/>
        </w:rPr>
        <w:fldChar w:fldCharType="separate"/>
      </w:r>
      <w:r w:rsidR="004462F1" w:rsidRPr="004462F1">
        <w:rPr>
          <w:rFonts w:ascii="Times New Roman" w:hAnsi="Times New Roman" w:cs="Times New Roman"/>
          <w:noProof/>
          <w:vertAlign w:val="superscript"/>
        </w:rPr>
        <w:t>1–4</w:t>
      </w:r>
      <w:r w:rsidR="004462F1">
        <w:rPr>
          <w:rFonts w:ascii="Times New Roman" w:hAnsi="Times New Roman" w:cs="Times New Roman"/>
        </w:rPr>
        <w:fldChar w:fldCharType="end"/>
      </w:r>
      <w:r w:rsidR="004462F1">
        <w:rPr>
          <w:rFonts w:ascii="Times New Roman" w:hAnsi="Times New Roman" w:cs="Times New Roman"/>
        </w:rPr>
        <w:t xml:space="preserve"> </w:t>
      </w:r>
      <w:r w:rsidR="009C19B1">
        <w:rPr>
          <w:rFonts w:ascii="Times New Roman" w:hAnsi="Times New Roman" w:cs="Times New Roman"/>
        </w:rPr>
        <w:t>The SCJ is comprised of the sternal end of the clavicle, the clavicular notch of the manubrium, and the cartilage of the first rib.</w:t>
      </w:r>
      <w:r w:rsidR="009C19B1">
        <w:rPr>
          <w:rFonts w:ascii="Times New Roman" w:hAnsi="Times New Roman" w:cs="Times New Roman"/>
        </w:rPr>
        <w:fldChar w:fldCharType="begin" w:fldLock="1"/>
      </w:r>
      <w:r w:rsidR="009C19B1">
        <w:rPr>
          <w:rFonts w:ascii="Times New Roman" w:hAnsi="Times New Roman" w:cs="Times New Roman"/>
        </w:rPr>
        <w:instrText>ADDIN CSL_CITATION { "citationItems" : [ { "id" : "ITEM-1", "itemData" : { "DOI" : "10.1002/ca.22021", "ISSN" : "1098-2353", "PMID" : "22991168", "abstract" : "Pathologies of the sternoclavicular (SC) joint are infrequent and effective management is often hindered by a limited understanding of the anatomy. In this study, we did macroscopic evaluations of the ligaments, the intra-articular disc, and the articulating surfaces of 25 SC joints. After removal of the joint capsule, the articulating surfaces of the sternal end of clavicle and the sternum were evaluated and the intra-articular disc was macroscopically examined. The anterior SC ligament covered the intra-articular disc, which divided the joint into a clavicular and a sternal part. A thin capsule, relatively lateral and medial from the anterior SC ligament, covered the two intra-articular parts. This means that the anterior SC ligament can be used as a landmark to enter into clavicular or sternal part of the SC joint. Posteriorly, there was a thick capsule without soft-spot or clear posterior SC ligament. Only the antero-inferior surface of the sternal end of every clavicle was covered by cartilage. Of the intra-articular discs 56% were incomplete. All of these incomplete discs displayed a central hole with signs of degeneration and fraying. This was associated with increased cartilage degeneration at the clavicular side. By experimental design (past and present), it would seem reasonable to assume that the incomplete types are caused by degeneration and are not developmental.", "author" : [ { "dropping-particle" : "", "family" : "Tongel", "given" : "a", "non-dropping-particle" : "van", "parse-names" : false, "suffix" : "" }, { "dropping-particle" : "", "family" : "MacDonald", "given" : "P", "non-dropping-particle" : "", "parse-names" : false, "suffix" : "" }, { "dropping-particle" : "", "family" : "Leiter", "given" : "J", "non-dropping-particle" : "", "parse-names" : false, "suffix" : "" }, { "dropping-particle" : "", "family" : "Pouliart", "given" : "N", "non-dropping-particle" : "", "parse-names" : false, "suffix" : "" }, { "dropping-particle" : "", "family" : "Peeler", "given" : "J", "non-dropping-particle" : "", "parse-names" : false, "suffix" : "" } ], "container-title" : "Clinical anatomy (New York, N.Y.)", "id" : "ITEM-1", "issue" : "7", "issued" : { "date-parts" : [ [ "2012", "10" ] ] }, "page" : "903-10", "title" : "A cadaveric study of the structural anatomy of the sternoclavicular joint.", "type" : "article-journal", "volume" : "25" }, "uris" : [ "http://www.mendeley.com/documents/?uuid=acaf5f81-dec1-430a-b122-3f2fd65038f2" ] } ], "mendeley" : { "formattedCitation" : "&lt;sup&gt;5&lt;/sup&gt;", "plainTextFormattedCitation" : "5", "previouslyFormattedCitation" : "&lt;sup&gt;5&lt;/sup&gt;" }, "properties" : { "noteIndex" : 0 }, "schema" : "https://github.com/citation-style-language/schema/raw/master/csl-citation.json" }</w:instrText>
      </w:r>
      <w:r w:rsidR="009C19B1">
        <w:rPr>
          <w:rFonts w:ascii="Times New Roman" w:hAnsi="Times New Roman" w:cs="Times New Roman"/>
        </w:rPr>
        <w:fldChar w:fldCharType="separate"/>
      </w:r>
      <w:r w:rsidR="009C19B1" w:rsidRPr="009C19B1">
        <w:rPr>
          <w:rFonts w:ascii="Times New Roman" w:hAnsi="Times New Roman" w:cs="Times New Roman"/>
          <w:noProof/>
          <w:vertAlign w:val="superscript"/>
        </w:rPr>
        <w:t>5</w:t>
      </w:r>
      <w:r w:rsidR="009C19B1">
        <w:rPr>
          <w:rFonts w:ascii="Times New Roman" w:hAnsi="Times New Roman" w:cs="Times New Roman"/>
        </w:rPr>
        <w:fldChar w:fldCharType="end"/>
      </w:r>
      <w:r w:rsidR="009C19B1">
        <w:rPr>
          <w:rFonts w:ascii="Times New Roman" w:hAnsi="Times New Roman" w:cs="Times New Roman"/>
        </w:rPr>
        <w:t xml:space="preserve"> </w:t>
      </w:r>
      <w:r w:rsidR="004462F1">
        <w:rPr>
          <w:rFonts w:ascii="Times New Roman" w:hAnsi="Times New Roman" w:cs="Times New Roman"/>
        </w:rPr>
        <w:t xml:space="preserve">The SCJ’s </w:t>
      </w:r>
      <w:r w:rsidR="00F56B1F">
        <w:rPr>
          <w:rFonts w:ascii="Times New Roman" w:hAnsi="Times New Roman" w:cs="Times New Roman"/>
        </w:rPr>
        <w:t>secondary</w:t>
      </w:r>
      <w:r w:rsidR="004462F1">
        <w:rPr>
          <w:rFonts w:ascii="Times New Roman" w:hAnsi="Times New Roman" w:cs="Times New Roman"/>
        </w:rPr>
        <w:t xml:space="preserve"> role is to protect the underlying mediastinal structures, which include the subclavian vessels and brachial plexus</w:t>
      </w:r>
      <w:r w:rsidR="009C19B1">
        <w:rPr>
          <w:rFonts w:ascii="Times New Roman" w:hAnsi="Times New Roman" w:cs="Times New Roman"/>
        </w:rPr>
        <w:t xml:space="preserve"> posterolaterally, and the trachea and esophagus posteromedially</w:t>
      </w:r>
      <w:r w:rsidR="004462F1">
        <w:rPr>
          <w:rFonts w:ascii="Times New Roman" w:hAnsi="Times New Roman" w:cs="Times New Roman"/>
        </w:rPr>
        <w:t>.</w:t>
      </w:r>
      <w:r w:rsidR="004462F1">
        <w:rPr>
          <w:rFonts w:ascii="Times New Roman" w:hAnsi="Times New Roman" w:cs="Times New Roman"/>
        </w:rPr>
        <w:fldChar w:fldCharType="begin" w:fldLock="1"/>
      </w:r>
      <w:r w:rsidR="004462F1">
        <w:rPr>
          <w:rFonts w:ascii="Times New Roman" w:hAnsi="Times New Roman" w:cs="Times New Roman"/>
        </w:rPr>
        <w:instrText>ADDIN CSL_CITATION { "citationItems" : [ { "id" : "ITEM-1", "itemData" : { "DOI" : "10.1302/0301-620X.95B6.31064", "ISSN" : "2049-4408", "PMID" : "23723264", "abstract" : "The sternoclavicular joint (SCJ) is a pivotal articulation in the linked system of the upper limb girdle, providing load-bearing in compression while resisting displacement in tension or distraction at the manubrium sterni. The SCJ and acromioclavicular joint (ACJ) both have a small surface area of contact protected by an intra-articular fibrocartilaginous disc and are supported by strong extrinsic and intrinsic capsular ligaments. The function of load-sharing in the upper limb by bulky periscapular and thoracobrachial muscles is extremely important to the longevity of both joints. Ligamentous and capsular laxity changes with age, exposing both joints to greater strain, which may explain the rising incidence of arthritis in both with age. The incidence of arthritis in the SCJ is less than that in the ACJ, suggesting that the extrinsic ligaments of the SCJ provide greater stability than the coracoclavicular ligaments of the ACJ. Instability of the SCJ is rare and can be difficult to distinguish from medial clavicular physeal or metaphyseal fracture-separation: cross-sectional imaging is often required. The distinction is important because the treatment options and outcomes of treatment are dissimilar, whereas the treatment and outcomes of ACJ separation and fracture of the lateral clavicle can be similar. Proper recognition and treatment of traumatic instability is vital as these injuries may be life-threatening. Instability of the SCJ does not always require surgical intervention. An accurate diagnosis is required before surgery can be considered, and we recommend the use of the Stanmore instability triangle. Most poor outcomes result from a failure to recognise the underlying pathology. There is a natural reluctance for orthopaedic surgeons to operate in this area owing to unfamiliarity with, and the close proximity of, the related vascular structures, but the interposed sternohyoid and sternothyroid muscles are rarely injured and provide a clear boundary to the medial retroclavicular space, as well as an anatomical barrier to unsafe intervention. This review presents current concepts of instability of the SCJ, describes the relevant surgical anatomy, provides a framework for diagnosis and management, including physiotherapy, and discusses the technical challenges of operative intervention.", "author" : [ { "dropping-particle" : "", "family" : "Sewell", "given" : "M D", "non-dropping-particle" : "", "parse-names" : false, "suffix" : "" }, { "dropping-particle" : "", "family" : "Al-Hadithy", "given" : "N", "non-dropping-particle" : "", "parse-names" : false, "suffix" : "" }, { "dropping-particle" : "", "family" : "Leu", "given" : "a", "non-dropping-particle" : "Le", "parse-names" : false, "suffix" : "" }, { "dropping-particle" : "", "family" : "Lambert", "given" : "S M", "non-dropping-particle" : "", "parse-names" : false, "suffix" : "" } ], "container-title" : "The bone &amp; joint journal", "id" : "ITEM-1", "issue" : "6", "issued" : { "date-parts" : [ [ "2013", "6" ] ] }, "page" : "721-31", "title" : "Instability of the sternoclavicular joint: current concepts in classification, treatment and outcomes.", "type" : "article-journal", "volume" : "95-B" }, "uris" : [ "http://www.mendeley.com/documents/?uuid=98a4d0f3-acc4-467a-beea-02b2d901d491" ] }, { "id" : "ITEM-2", "itemData" : { "DOI" : "10.1016/j.pop.2013.08.008", "ISSN" : "1558-299X", "PMID" : "24209725", "abstract" : "Injuries to the clavicle and associated structures may involve fractures of the clavicle or injuries to the surrounding joints, usually from a blow to the shoulder. They present with variable signs and symptoms, requiring a thorough history and physical examination. Diagnosis typically involves plain radiographs but more advanced imaging may be required, especially in the case of sternoclavicular joint dislocations. Often, nonoperative management is indicated but, occasionally, surgical intervention is required. Due to the high incidence of clavicle injuries, it is paramount that the primary care physician be able to recognize, diagnose, and manage these injuries.", "author" : [ { "dropping-particle" : "", "family" : "Balcik", "given" : "Brenden J", "non-dropping-particle" : "", "parse-names" : false, "suffix" : "" }, { "dropping-particle" : "", "family" : "Monseau", "given" : "Aaron J", "non-dropping-particle" : "", "parse-names" : false, "suffix" : "" }, { "dropping-particle" : "", "family" : "Krantz", "given" : "William", "non-dropping-particle" : "", "parse-names" : false, "suffix" : "" } ], "container-title" : "Primary care", "id" : "ITEM-2", "issue" : "4", "issued" : { "date-parts" : [ [ "2013", "12" ] ] }, "page" : "911-23, viii-ix", "publisher" : "Elsevier Inc", "title" : "Evaluation and treatment of sternoclavicular, clavicular, and acromioclavicular injuries.", "type" : "article-journal", "volume" : "40" }, "uris" : [ "http://www.mendeley.com/documents/?uuid=43d177e1-a735-4701-8d0e-e89ad662ab1d" ] }, { "id" : "ITEM-3", "itemData" : { "DOI" : "10.1177/0363546513498990", "ISSN" : "1552-3365", "PMID" : "23956132", "abstract" : "BACKGROUND: Injuries to the sternoclavicular (SC) joint typically occur with high-energy mechanisms such as those obtained in automobile accidents or contact sports. Many disorders of the SC joint can be treated nonoperatively. However, surgical treatment may be indicated for locked posterior dislocations; symptomatic, chronic instability; or persistent, painful osteoarthritis that fails nonoperative therapy.\n\nPURPOSE: To provide an updated review on the current diagnosis and management of instability and degenerative arthritis of the SC joint.\n\nSTUDY DESIGN: Current concepts review.\n\nMETHODS: A preliminary PubMed database search using the terms sternoclavicular instability, dislocation, arthritis, resection, and stabilization was performed in August 2012. All anatomic and biomechanical studies, review articles, case reports, case series, and technique papers that were relevant to the topic were included.\n\nRESULTS: The search identified 929 articles, 321 of which, after screening of the titles and abstracts, were considered potentially relevant to this study. Of the 321 articles, 30 were anatomic or imaging studies, 2 were biomechanical studies, 69 were review papers, 189 were case series or reports, and 31 were technique papers. The majority of these studies were classified as evidence level 4, with a few scattered level 3 studies. Because the level of evidence obtained from this search was not adequate for systematic review (or meta-analysis), a current concepts review of the diagnosis and management of SC joint instability and degenerative arthritis is presented.\n\nCONCLUSION: Injuries to the SC joint are uncommon. Recognition and classification of these injuries are critical to proper management, thus minimizing potential long-term sequelae such as posttraumatic arthritis and recurrent instability. Although nonoperative therapy is the modality of choice in anterior dislocations, posterior dislocations require special attention because of the presence of vulnerable posterior hilar structures. Surgical management of chronic instability and degenerative arthritis of the SC joint includes resection arthroplasty of the medial clavicle with or without reconstruction of the sternoclavicular ligaments with graft material. Although resection is typically performed open, an arthroscopic technique is described that theoretically decreases operating and recovery times while also decreasing the risk of iatrogenic injury. Currently, when reconstruction is needed f\u2026", "author" : [ { "dropping-particle" : "", "family" : "Martetschl\u00e4ger", "given" : "Frank", "non-dropping-particle" : "", "parse-names" : false, "suffix" : "" }, { "dropping-particle" : "", "family" : "Warth", "given" : "Ryan J", "non-dropping-particle" : "", "parse-names" : false, "suffix" : "" }, { "dropping-particle" : "", "family" : "Millett", "given" : "Peter J", "non-dropping-particle" : "", "parse-names" : false, "suffix" : "" } ], "container-title" : "The American journal of sports medicine", "id" : "ITEM-3", "issue" : "4", "issued" : { "date-parts" : [ [ "2014", "4" ] ] }, "page" : "999-1007", "title" : "Instability and degenerative arthritis of the sternoclavicular joint: a current concepts review.", "type" : "article-journal", "volume" : "42" }, "uris" : [ "http://www.mendeley.com/documents/?uuid=cafa4727-a7ca-4bd1-9f8c-1bf5c525c886" ] } ], "mendeley" : { "formattedCitation" : "&lt;sup&gt;1,3,4&lt;/sup&gt;", "plainTextFormattedCitation" : "1,3,4", "previouslyFormattedCitation" : "&lt;sup&gt;1,3,4&lt;/sup&gt;" }, "properties" : { "noteIndex" : 0 }, "schema" : "https://github.com/citation-style-language/schema/raw/master/csl-citation.json" }</w:instrText>
      </w:r>
      <w:r w:rsidR="004462F1">
        <w:rPr>
          <w:rFonts w:ascii="Times New Roman" w:hAnsi="Times New Roman" w:cs="Times New Roman"/>
        </w:rPr>
        <w:fldChar w:fldCharType="separate"/>
      </w:r>
      <w:r w:rsidR="004462F1" w:rsidRPr="004462F1">
        <w:rPr>
          <w:rFonts w:ascii="Times New Roman" w:hAnsi="Times New Roman" w:cs="Times New Roman"/>
          <w:noProof/>
          <w:vertAlign w:val="superscript"/>
        </w:rPr>
        <w:t>1,3,4</w:t>
      </w:r>
      <w:r w:rsidR="004462F1">
        <w:rPr>
          <w:rFonts w:ascii="Times New Roman" w:hAnsi="Times New Roman" w:cs="Times New Roman"/>
        </w:rPr>
        <w:fldChar w:fldCharType="end"/>
      </w:r>
      <w:r w:rsidR="004462F1">
        <w:rPr>
          <w:rFonts w:ascii="Times New Roman" w:hAnsi="Times New Roman" w:cs="Times New Roman"/>
        </w:rPr>
        <w:t xml:space="preserve"> </w:t>
      </w:r>
    </w:p>
    <w:p w14:paraId="250E5535" w14:textId="4484AC55" w:rsidR="00666876" w:rsidRPr="00666876" w:rsidRDefault="00F52982" w:rsidP="00D03C70">
      <w:pPr>
        <w:spacing w:after="0" w:line="480" w:lineRule="auto"/>
        <w:rPr>
          <w:rFonts w:ascii="Times New Roman" w:hAnsi="Times New Roman" w:cs="Times New Roman"/>
          <w:b/>
          <w:i/>
        </w:rPr>
      </w:pPr>
      <w:r>
        <w:rPr>
          <w:rFonts w:ascii="Times New Roman" w:hAnsi="Times New Roman" w:cs="Times New Roman"/>
          <w:b/>
          <w:i/>
        </w:rPr>
        <w:t xml:space="preserve">Range of </w:t>
      </w:r>
      <w:r w:rsidR="00666876">
        <w:rPr>
          <w:rFonts w:ascii="Times New Roman" w:hAnsi="Times New Roman" w:cs="Times New Roman"/>
          <w:b/>
          <w:i/>
        </w:rPr>
        <w:t>Motion</w:t>
      </w:r>
    </w:p>
    <w:p w14:paraId="31E791F2" w14:textId="0C43B59A" w:rsidR="001840E5" w:rsidRDefault="00666876" w:rsidP="00D03C70">
      <w:pPr>
        <w:spacing w:after="0" w:line="480" w:lineRule="auto"/>
        <w:rPr>
          <w:rFonts w:ascii="Times New Roman" w:hAnsi="Times New Roman" w:cs="Times New Roman"/>
        </w:rPr>
      </w:pPr>
      <w:r>
        <w:rPr>
          <w:rFonts w:ascii="Times New Roman" w:hAnsi="Times New Roman" w:cs="Times New Roman"/>
        </w:rPr>
        <w:tab/>
        <w:t>The SCJ</w:t>
      </w:r>
      <w:r w:rsidR="00120CE6">
        <w:rPr>
          <w:rFonts w:ascii="Times New Roman" w:hAnsi="Times New Roman" w:cs="Times New Roman"/>
        </w:rPr>
        <w:t xml:space="preserve"> functions in a range of thirty-five degrees of elevation, thirty-five degrees of </w:t>
      </w:r>
      <w:r w:rsidR="00185092">
        <w:rPr>
          <w:rFonts w:ascii="Times New Roman" w:hAnsi="Times New Roman" w:cs="Times New Roman"/>
        </w:rPr>
        <w:t>protraction and retraction</w:t>
      </w:r>
      <w:r w:rsidR="00120CE6">
        <w:rPr>
          <w:rFonts w:ascii="Times New Roman" w:hAnsi="Times New Roman" w:cs="Times New Roman"/>
        </w:rPr>
        <w:t>, and fifty</w:t>
      </w:r>
      <w:r w:rsidR="00F56B1F">
        <w:rPr>
          <w:rFonts w:ascii="Times New Roman" w:hAnsi="Times New Roman" w:cs="Times New Roman"/>
        </w:rPr>
        <w:t xml:space="preserve"> degrees of rotation around its</w:t>
      </w:r>
      <w:r w:rsidR="00120CE6">
        <w:rPr>
          <w:rFonts w:ascii="Times New Roman" w:hAnsi="Times New Roman" w:cs="Times New Roman"/>
        </w:rPr>
        <w:t xml:space="preserve"> long axis.</w:t>
      </w:r>
      <w:r w:rsidR="00120CE6">
        <w:rPr>
          <w:rFonts w:ascii="Times New Roman" w:hAnsi="Times New Roman" w:cs="Times New Roman"/>
        </w:rPr>
        <w:fldChar w:fldCharType="begin" w:fldLock="1"/>
      </w:r>
      <w:r w:rsidR="00F04F33">
        <w:rPr>
          <w:rFonts w:ascii="Times New Roman" w:hAnsi="Times New Roman" w:cs="Times New Roman"/>
        </w:rPr>
        <w:instrText>ADDIN CSL_CITATION { "citationItems" : [ { "id" : "ITEM-1", "itemData" : { "DOI" : "10.1177/0363546513498990", "ISSN" : "1552-3365", "PMID" : "23956132", "abstract" : "BACKGROUND: Injuries to the sternoclavicular (SC) joint typically occur with high-energy mechanisms such as those obtained in automobile accidents or contact sports. Many disorders of the SC joint can be treated nonoperatively. However, surgical treatment may be indicated for locked posterior dislocations; symptomatic, chronic instability; or persistent, painful osteoarthritis that fails nonoperative therapy.\n\nPURPOSE: To provide an updated review on the current diagnosis and management of instability and degenerative arthritis of the SC joint.\n\nSTUDY DESIGN: Current concepts review.\n\nMETHODS: A preliminary PubMed database search using the terms sternoclavicular instability, dislocation, arthritis, resection, and stabilization was performed in August 2012. All anatomic and biomechanical studies, review articles, case reports, case series, and technique papers that were relevant to the topic were included.\n\nRESULTS: The search identified 929 articles, 321 of which, after screening of the titles and abstracts, were considered potentially relevant to this study. Of the 321 articles, 30 were anatomic or imaging studies, 2 were biomechanical studies, 69 were review papers, 189 were case series or reports, and 31 were technique papers. The majority of these studies were classified as evidence level 4, with a few scattered level 3 studies. Because the level of evidence obtained from this search was not adequate for systematic review (or meta-analysis), a current concepts review of the diagnosis and management of SC joint instability and degenerative arthritis is presented.\n\nCONCLUSION: Injuries to the SC joint are uncommon. Recognition and classification of these injuries are critical to proper management, thus minimizing potential long-term sequelae such as posttraumatic arthritis and recurrent instability. Although nonoperative therapy is the modality of choice in anterior dislocations, posterior dislocations require special attention because of the presence of vulnerable posterior hilar structures. Surgical management of chronic instability and degenerative arthritis of the SC joint includes resection arthroplasty of the medial clavicle with or without reconstruction of the sternoclavicular ligaments with graft material. Although resection is typically performed open, an arthroscopic technique is described that theoretically decreases operating and recovery times while also decreasing the risk of iatrogenic injury. Currently, when reconstruction is needed f\u2026", "author" : [ { "dropping-particle" : "", "family" : "Martetschl\u00e4ger", "given" : "Frank", "non-dropping-particle" : "", "parse-names" : false, "suffix" : "" }, { "dropping-particle" : "", "family" : "Warth", "given" : "Ryan J", "non-dropping-particle" : "", "parse-names" : false, "suffix" : "" }, { "dropping-particle" : "", "family" : "Millett", "given" : "Peter J", "non-dropping-particle" : "", "parse-names" : false, "suffix" : "" } ], "container-title" : "The American journal of sports medicine", "id" : "ITEM-1", "issue" : "4", "issued" : { "date-parts" : [ [ "2014", "4" ] ] }, "page" : "999-1007", "title" : "Instability and degenerative arthritis of the sternoclavicular joint: a current concepts review.", "type" : "article-journal", "volume" : "42" }, "uris" : [ "http://www.mendeley.com/documents/?uuid=cafa4727-a7ca-4bd1-9f8c-1bf5c525c886" ] } ], "mendeley" : { "formattedCitation" : "&lt;sup&gt;3&lt;/sup&gt;", "plainTextFormattedCitation" : "3", "previouslyFormattedCitation" : "&lt;sup&gt;3&lt;/sup&gt;" }, "properties" : { "noteIndex" : 0 }, "schema" : "https://github.com/citation-style-language/schema/raw/master/csl-citation.json" }</w:instrText>
      </w:r>
      <w:r w:rsidR="00120CE6">
        <w:rPr>
          <w:rFonts w:ascii="Times New Roman" w:hAnsi="Times New Roman" w:cs="Times New Roman"/>
        </w:rPr>
        <w:fldChar w:fldCharType="separate"/>
      </w:r>
      <w:r w:rsidR="00120CE6" w:rsidRPr="00120CE6">
        <w:rPr>
          <w:rFonts w:ascii="Times New Roman" w:hAnsi="Times New Roman" w:cs="Times New Roman"/>
          <w:noProof/>
          <w:vertAlign w:val="superscript"/>
        </w:rPr>
        <w:t>3</w:t>
      </w:r>
      <w:r w:rsidR="00120CE6">
        <w:rPr>
          <w:rFonts w:ascii="Times New Roman" w:hAnsi="Times New Roman" w:cs="Times New Roman"/>
        </w:rPr>
        <w:fldChar w:fldCharType="end"/>
      </w:r>
      <w:r w:rsidR="00F04F33">
        <w:rPr>
          <w:rFonts w:ascii="Times New Roman" w:hAnsi="Times New Roman" w:cs="Times New Roman"/>
        </w:rPr>
        <w:t xml:space="preserve"> </w:t>
      </w:r>
      <w:r>
        <w:rPr>
          <w:rFonts w:ascii="Times New Roman" w:hAnsi="Times New Roman" w:cs="Times New Roman"/>
        </w:rPr>
        <w:t>Functionally, the clavicle elevates four degrees for every ten degrees of humeral elevation through the first ninety degrees of forward elevation.</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302/0301-620X.95B6.31064", "ISSN" : "2049-4408", "PMID" : "23723264", "abstract" : "The sternoclavicular joint (SCJ) is a pivotal articulation in the linked system of the upper limb girdle, providing load-bearing in compression while resisting displacement in tension or distraction at the manubrium sterni. The SCJ and acromioclavicular joint (ACJ) both have a small surface area of contact protected by an intra-articular fibrocartilaginous disc and are supported by strong extrinsic and intrinsic capsular ligaments. The function of load-sharing in the upper limb by bulky periscapular and thoracobrachial muscles is extremely important to the longevity of both joints. Ligamentous and capsular laxity changes with age, exposing both joints to greater strain, which may explain the rising incidence of arthritis in both with age. The incidence of arthritis in the SCJ is less than that in the ACJ, suggesting that the extrinsic ligaments of the SCJ provide greater stability than the coracoclavicular ligaments of the ACJ. Instability of the SCJ is rare and can be difficult to distinguish from medial clavicular physeal or metaphyseal fracture-separation: cross-sectional imaging is often required. The distinction is important because the treatment options and outcomes of treatment are dissimilar, whereas the treatment and outcomes of ACJ separation and fracture of the lateral clavicle can be similar. Proper recognition and treatment of traumatic instability is vital as these injuries may be life-threatening. Instability of the SCJ does not always require surgical intervention. An accurate diagnosis is required before surgery can be considered, and we recommend the use of the Stanmore instability triangle. Most poor outcomes result from a failure to recognise the underlying pathology. There is a natural reluctance for orthopaedic surgeons to operate in this area owing to unfamiliarity with, and the close proximity of, the related vascular structures, but the interposed sternohyoid and sternothyroid muscles are rarely injured and provide a clear boundary to the medial retroclavicular space, as well as an anatomical barrier to unsafe intervention. This review presents current concepts of instability of the SCJ, describes the relevant surgical anatomy, provides a framework for diagnosis and management, including physiotherapy, and discusses the technical challenges of operative intervention.", "author" : [ { "dropping-particle" : "", "family" : "Sewell", "given" : "M D", "non-dropping-particle" : "", "parse-names" : false, "suffix" : "" }, { "dropping-particle" : "", "family" : "Al-Hadithy", "given" : "N", "non-dropping-particle" : "", "parse-names" : false, "suffix" : "" }, { "dropping-particle" : "", "family" : "Leu", "given" : "a", "non-dropping-particle" : "Le", "parse-names" : false, "suffix" : "" }, { "dropping-particle" : "", "family" : "Lambert", "given" : "S M", "non-dropping-particle" : "", "parse-names" : false, "suffix" : "" } ], "container-title" : "The bone &amp; joint journal", "id" : "ITEM-1", "issue" : "6", "issued" : { "date-parts" : [ [ "2013", "6" ] ] }, "page" : "721-31", "title" : "Instability of the sternoclavicular joint: current concepts in classification, treatment and outcomes.", "type" : "article-journal", "volume" : "95-B" }, "uris" : [ "http://www.mendeley.com/documents/?uuid=98a4d0f3-acc4-467a-beea-02b2d901d491" ] } ], "mendeley" : { "formattedCitation" : "&lt;sup&gt;4&lt;/sup&gt;", "plainTextFormattedCitation" : "4", "previouslyFormattedCitation" : "&lt;sup&gt;4&lt;/sup&gt;" }, "properties" : { "noteIndex" : 0 }, "schema" : "https://github.com/citation-style-language/schema/raw/master/csl-citation.json" }</w:instrText>
      </w:r>
      <w:r>
        <w:rPr>
          <w:rFonts w:ascii="Times New Roman" w:hAnsi="Times New Roman" w:cs="Times New Roman"/>
        </w:rPr>
        <w:fldChar w:fldCharType="separate"/>
      </w:r>
      <w:r w:rsidRPr="00666876">
        <w:rPr>
          <w:rFonts w:ascii="Times New Roman" w:hAnsi="Times New Roman" w:cs="Times New Roman"/>
          <w:noProof/>
          <w:vertAlign w:val="superscript"/>
        </w:rPr>
        <w:t>4</w:t>
      </w:r>
      <w:r>
        <w:rPr>
          <w:rFonts w:ascii="Times New Roman" w:hAnsi="Times New Roman" w:cs="Times New Roman"/>
        </w:rPr>
        <w:fldChar w:fldCharType="end"/>
      </w:r>
      <w:r w:rsidR="00F56B1F">
        <w:rPr>
          <w:rFonts w:ascii="Times New Roman" w:hAnsi="Times New Roman" w:cs="Times New Roman"/>
        </w:rPr>
        <w:t xml:space="preserve"> </w:t>
      </w:r>
      <w:r w:rsidR="00F04F33">
        <w:rPr>
          <w:rFonts w:ascii="Times New Roman" w:hAnsi="Times New Roman" w:cs="Times New Roman"/>
        </w:rPr>
        <w:t xml:space="preserve">When injured, there is </w:t>
      </w:r>
      <w:r w:rsidR="008A5B8C">
        <w:rPr>
          <w:rFonts w:ascii="Times New Roman" w:hAnsi="Times New Roman" w:cs="Times New Roman"/>
        </w:rPr>
        <w:t xml:space="preserve">frequently </w:t>
      </w:r>
      <w:r w:rsidR="00F04F33">
        <w:rPr>
          <w:rFonts w:ascii="Times New Roman" w:hAnsi="Times New Roman" w:cs="Times New Roman"/>
        </w:rPr>
        <w:t>less sternoclavicular elevation at lower angles of scaption, and there is significantly reduced posterior rotation at the SCJ during humerothoracic elevation.</w:t>
      </w:r>
      <w:r w:rsidR="00F04F33">
        <w:rPr>
          <w:rFonts w:ascii="Times New Roman" w:hAnsi="Times New Roman" w:cs="Times New Roman"/>
        </w:rPr>
        <w:fldChar w:fldCharType="begin" w:fldLock="1"/>
      </w:r>
      <w:r w:rsidR="009C19B1">
        <w:rPr>
          <w:rFonts w:ascii="Times New Roman" w:hAnsi="Times New Roman" w:cs="Times New Roman"/>
        </w:rPr>
        <w:instrText>ADDIN CSL_CITATION { "citationItems" : [ { "id" : "ITEM-1", "itemData" : { "DOI" : "10.2519/jospt.2014.5339", "ISSN" : "1938-1344", "PMID" : "25103135", "abstract" : "Study Design Cross-sectional. Objectives To compare sternoclavicular, acromioclavicular, and scapulothoracic joint motion between symptomatic and asymptomatic individuals during shoulder motion performed in 3 planes of humerothoracic elevation. Background Differences in scapulothoracic kinematics are associated with shoulder pain. Several studies have measured these differences using surface sensors, but the results of this technique may be affected by skin-motion artifact. Furthermore, previous studies have not included the simultaneous measurement of sternoclavicular and acromioclavicular joint motion. Methods Transcortical bone pins were inserted into the clavicle, scapula, and humerus of 12 asymptomatic and 10 symptomatic individuals for direct, bone-fixed tracking using electromagnetic sensors. Angular positions for the sternoclavicular, acromioclavicular, and scapulothoracic joints were measured during shoulder flexion, abduction, and scapular plane abduction. Results Differences between groups were found for sternoclavicular and scapulothoracic joint positions. Symptomatic individuals consistently demonstrated less sternoclavicular posterior rotation, regardless of angle, phase, or plane of shoulder motion. Symptomatic individuals also demonstrated less scapulothoracic upward rotation at 30\u00b0 and 60\u00b0 of humerothoracic elevation during shoulder abduction and scapular plane abduction. Conclusion The results of this study show that differences in shoulder complex kinematics exist between symptomatic and asymptomatic individuals. However, the magnitude of these differences was small, and the resulting clinical implications are not yet fully understood. The biomechanical coupling of the sternoclavicular and acromioclavicular joints requires further research to better understand scapulothoracic movement deviations and to improve manual therapy and exercise-based physical therapy interventions. J Orthop Sports Phys Ther 2014;44(9):636-645. Epub 7 August 2014. doi:10.2519/jospt.2014.5339.", "author" : [ { "dropping-particle" : "", "family" : "Lawrence", "given" : "Rebekah L", "non-dropping-particle" : "", "parse-names" : false, "suffix" : "" }, { "dropping-particle" : "", "family" : "Braman", "given" : "Jonathan P", "non-dropping-particle" : "", "parse-names" : false, "suffix" : "" }, { "dropping-particle" : "", "family" : "Laprade", "given" : "Robert F", "non-dropping-particle" : "", "parse-names" : false, "suffix" : "" }, { "dropping-particle" : "", "family" : "Ludewig", "given" : "Paula M", "non-dropping-particle" : "", "parse-names" : false, "suffix" : "" } ], "container-title" : "The Journal of orthopaedic and sports physical therapy", "id" : "ITEM-1", "issue" : "9", "issued" : { "date-parts" : [ [ "2014", "9" ] ] }, "page" : "636-A8", "title" : "Comparison of 3-dimensional shoulder complex kinematics in individuals with and without shoulder pain, part 1: sternoclavicular, acromioclavicular, and scapulothoracic joints.", "type" : "article-journal", "volume" : "44" }, "uris" : [ "http://www.mendeley.com/documents/?uuid=4254a390-80f4-4635-8487-357fb1150144" ] } ], "mendeley" : { "formattedCitation" : "&lt;sup&gt;6&lt;/sup&gt;", "plainTextFormattedCitation" : "6", "previouslyFormattedCitation" : "&lt;sup&gt;6&lt;/sup&gt;" }, "properties" : { "noteIndex" : 0 }, "schema" : "https://github.com/citation-style-language/schema/raw/master/csl-citation.json" }</w:instrText>
      </w:r>
      <w:r w:rsidR="00F04F33">
        <w:rPr>
          <w:rFonts w:ascii="Times New Roman" w:hAnsi="Times New Roman" w:cs="Times New Roman"/>
        </w:rPr>
        <w:fldChar w:fldCharType="separate"/>
      </w:r>
      <w:r w:rsidR="009C19B1" w:rsidRPr="009C19B1">
        <w:rPr>
          <w:rFonts w:ascii="Times New Roman" w:hAnsi="Times New Roman" w:cs="Times New Roman"/>
          <w:noProof/>
          <w:vertAlign w:val="superscript"/>
        </w:rPr>
        <w:t>6</w:t>
      </w:r>
      <w:r w:rsidR="00F04F33">
        <w:rPr>
          <w:rFonts w:ascii="Times New Roman" w:hAnsi="Times New Roman" w:cs="Times New Roman"/>
        </w:rPr>
        <w:fldChar w:fldCharType="end"/>
      </w:r>
    </w:p>
    <w:p w14:paraId="1BD6B387" w14:textId="77777777" w:rsidR="00666876" w:rsidRPr="00666876" w:rsidRDefault="00666876" w:rsidP="00D03C70">
      <w:pPr>
        <w:spacing w:after="0" w:line="480" w:lineRule="auto"/>
        <w:rPr>
          <w:rFonts w:ascii="Times New Roman" w:hAnsi="Times New Roman" w:cs="Times New Roman"/>
          <w:b/>
          <w:i/>
        </w:rPr>
      </w:pPr>
      <w:r>
        <w:rPr>
          <w:rFonts w:ascii="Times New Roman" w:hAnsi="Times New Roman" w:cs="Times New Roman"/>
          <w:b/>
          <w:i/>
        </w:rPr>
        <w:t>Bony Anatomy</w:t>
      </w:r>
    </w:p>
    <w:p w14:paraId="39E580E6" w14:textId="7B161D33" w:rsidR="00F56B1F" w:rsidRDefault="001840E5" w:rsidP="00185092">
      <w:pPr>
        <w:spacing w:after="0" w:line="480" w:lineRule="auto"/>
        <w:ind w:firstLine="720"/>
        <w:rPr>
          <w:rFonts w:ascii="Times New Roman" w:hAnsi="Times New Roman" w:cs="Times New Roman"/>
        </w:rPr>
      </w:pPr>
      <w:r>
        <w:rPr>
          <w:rFonts w:ascii="Times New Roman" w:hAnsi="Times New Roman" w:cs="Times New Roman"/>
        </w:rPr>
        <w:t xml:space="preserve">The clavicle is an S-shaped bone, which is cylindrical in shape and strong at the medial end, and </w:t>
      </w:r>
      <w:r w:rsidR="00120CE6">
        <w:rPr>
          <w:rFonts w:ascii="Times New Roman" w:hAnsi="Times New Roman" w:cs="Times New Roman"/>
        </w:rPr>
        <w:t>flattens at the lateral end</w:t>
      </w:r>
      <w:r>
        <w:rPr>
          <w:rFonts w:ascii="Times New Roman" w:hAnsi="Times New Roman" w:cs="Times New Roman"/>
        </w:rPr>
        <w:t xml:space="preserve"> to allow for ligamentous and muscular attachment.</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pop.2013.08.008", "ISSN" : "1558-299X", "PMID" : "24209725", "abstract" : "Injuries to the clavicle and associated structures may involve fractures of the clavicle or injuries to the surrounding joints, usually from a blow to the shoulder. They present with variable signs and symptoms, requiring a thorough history and physical examination. Diagnosis typically involves plain radiographs but more advanced imaging may be required, especially in the case of sternoclavicular joint dislocations. Often, nonoperative management is indicated but, occasionally, surgical intervention is required. Due to the high incidence of clavicle injuries, it is paramount that the primary care physician be able to recognize, diagnose, and manage these injuries.", "author" : [ { "dropping-particle" : "", "family" : "Balcik", "given" : "Brenden J", "non-dropping-particle" : "", "parse-names" : false, "suffix" : "" }, { "dropping-particle" : "", "family" : "Monseau", "given" : "Aaron J", "non-dropping-particle" : "", "parse-names" : false, "suffix" : "" }, { "dropping-particle" : "", "family" : "Krantz", "given" : "William", "non-dropping-particle" : "", "parse-names" : false, "suffix" : "" } ], "container-title" : "Primary care", "id" : "ITEM-1", "issue" : "4", "issued" : { "date-parts" : [ [ "2013", "12" ] ] }, "page" : "911-23, viii-ix", "publisher" : "Elsevier Inc", "title" : "Evaluation and treatment of sternoclavicular, clavicular, and acromioclavicular injuries.", "type" : "article-journal", "volume" : "40" }, "uris" : [ "http://www.mendeley.com/documents/?uuid=43d177e1-a735-4701-8d0e-e89ad662ab1d" ] } ], "mendeley" : { "formattedCitation" : "&lt;sup&gt;1&lt;/sup&gt;", "plainTextFormattedCitation" : "1", "previouslyFormattedCitation" : "&lt;sup&gt;1&lt;/sup&gt;" }, "properties" : { "noteIndex" : 0 }, "schema" : "https://github.com/citation-style-language/schema/raw/master/csl-citation.json" }</w:instrText>
      </w:r>
      <w:r>
        <w:rPr>
          <w:rFonts w:ascii="Times New Roman" w:hAnsi="Times New Roman" w:cs="Times New Roman"/>
        </w:rPr>
        <w:fldChar w:fldCharType="separate"/>
      </w:r>
      <w:r w:rsidRPr="001840E5">
        <w:rPr>
          <w:rFonts w:ascii="Times New Roman" w:hAnsi="Times New Roman" w:cs="Times New Roman"/>
          <w:noProof/>
          <w:vertAlign w:val="superscript"/>
        </w:rPr>
        <w:t>1</w:t>
      </w:r>
      <w:r>
        <w:rPr>
          <w:rFonts w:ascii="Times New Roman" w:hAnsi="Times New Roman" w:cs="Times New Roman"/>
        </w:rPr>
        <w:fldChar w:fldCharType="end"/>
      </w:r>
      <w:r>
        <w:rPr>
          <w:rFonts w:ascii="Times New Roman" w:hAnsi="Times New Roman" w:cs="Times New Roman"/>
        </w:rPr>
        <w:t xml:space="preserve"> </w:t>
      </w:r>
      <w:r w:rsidR="00D03C70">
        <w:rPr>
          <w:rFonts w:ascii="Times New Roman" w:hAnsi="Times New Roman" w:cs="Times New Roman"/>
        </w:rPr>
        <w:t>In 25% of patients, the medial end of the clavicle includes a facet for articulation with the first rib.</w:t>
      </w:r>
      <w:r w:rsidR="00D03C70">
        <w:rPr>
          <w:rFonts w:ascii="Times New Roman" w:hAnsi="Times New Roman" w:cs="Times New Roman"/>
        </w:rPr>
        <w:fldChar w:fldCharType="begin" w:fldLock="1"/>
      </w:r>
      <w:r w:rsidR="00FB3DB3">
        <w:rPr>
          <w:rFonts w:ascii="Times New Roman" w:hAnsi="Times New Roman" w:cs="Times New Roman"/>
        </w:rPr>
        <w:instrText>ADDIN CSL_CITATION { "citationItems" : [ { "id" : "ITEM-1", "itemData" : { "DOI" : "10.1302/0301-620X.95B6.31064", "ISSN" : "2049-4408", "PMID" : "23723264", "abstract" : "The sternoclavicular joint (SCJ) is a pivotal articulation in the linked system of the upper limb girdle, providing load-bearing in compression while resisting displacement in tension or distraction at the manubrium sterni. The SCJ and acromioclavicular joint (ACJ) both have a small surface area of contact protected by an intra-articular fibrocartilaginous disc and are supported by strong extrinsic and intrinsic capsular ligaments. The function of load-sharing in the upper limb by bulky periscapular and thoracobrachial muscles is extremely important to the longevity of both joints. Ligamentous and capsular laxity changes with age, exposing both joints to greater strain, which may explain the rising incidence of arthritis in both with age. The incidence of arthritis in the SCJ is less than that in the ACJ, suggesting that the extrinsic ligaments of the SCJ provide greater stability than the coracoclavicular ligaments of the ACJ. Instability of the SCJ is rare and can be difficult to distinguish from medial clavicular physeal or metaphyseal fracture-separation: cross-sectional imaging is often required. The distinction is important because the treatment options and outcomes of treatment are dissimilar, whereas the treatment and outcomes of ACJ separation and fracture of the lateral clavicle can be similar. Proper recognition and treatment of traumatic instability is vital as these injuries may be life-threatening. Instability of the SCJ does not always require surgical intervention. An accurate diagnosis is required before surgery can be considered, and we recommend the use of the Stanmore instability triangle. Most poor outcomes result from a failure to recognise the underlying pathology. There is a natural reluctance for orthopaedic surgeons to operate in this area owing to unfamiliarity with, and the close proximity of, the related vascular structures, but the interposed sternohyoid and sternothyroid muscles are rarely injured and provide a clear boundary to the medial retroclavicular space, as well as an anatomical barrier to unsafe intervention. This review presents current concepts of instability of the SCJ, describes the relevant surgical anatomy, provides a framework for diagnosis and management, including physiotherapy, and discusses the technical challenges of operative intervention.", "author" : [ { "dropping-particle" : "", "family" : "Sewell", "given" : "M D", "non-dropping-particle" : "", "parse-names" : false, "suffix" : "" }, { "dropping-particle" : "", "family" : "Al-Hadithy", "given" : "N", "non-dropping-particle" : "", "parse-names" : false, "suffix" : "" }, { "dropping-particle" : "", "family" : "Leu", "given" : "a", "non-dropping-particle" : "Le", "parse-names" : false, "suffix" : "" }, { "dropping-particle" : "", "family" : "Lambert", "given" : "S M", "non-dropping-particle" : "", "parse-names" : false, "suffix" : "" } ], "container-title" : "The bone &amp; joint journal", "id" : "ITEM-1", "issue" : "6", "issued" : { "date-parts" : [ [ "2013", "6" ] ] }, "page" : "721-31", "title" : "Instability of the sternoclavicular joint: current concepts in classification, treatment and outcomes.", "type" : "article-journal", "volume" : "95-B" }, "uris" : [ "http://www.mendeley.com/documents/?uuid=98a4d0f3-acc4-467a-beea-02b2d901d491" ] } ], "mendeley" : { "formattedCitation" : "&lt;sup&gt;4&lt;/sup&gt;", "plainTextFormattedCitation" : "4", "previouslyFormattedCitation" : "&lt;sup&gt;4&lt;/sup&gt;" }, "properties" : { "noteIndex" : 0 }, "schema" : "https://github.com/citation-style-language/schema/raw/master/csl-citation.json" }</w:instrText>
      </w:r>
      <w:r w:rsidR="00D03C70">
        <w:rPr>
          <w:rFonts w:ascii="Times New Roman" w:hAnsi="Times New Roman" w:cs="Times New Roman"/>
        </w:rPr>
        <w:fldChar w:fldCharType="separate"/>
      </w:r>
      <w:r w:rsidR="00D03C70" w:rsidRPr="00D03C70">
        <w:rPr>
          <w:rFonts w:ascii="Times New Roman" w:hAnsi="Times New Roman" w:cs="Times New Roman"/>
          <w:noProof/>
          <w:vertAlign w:val="superscript"/>
        </w:rPr>
        <w:t>4</w:t>
      </w:r>
      <w:r w:rsidR="00D03C70">
        <w:rPr>
          <w:rFonts w:ascii="Times New Roman" w:hAnsi="Times New Roman" w:cs="Times New Roman"/>
        </w:rPr>
        <w:fldChar w:fldCharType="end"/>
      </w:r>
      <w:r w:rsidR="00D03C70">
        <w:rPr>
          <w:rFonts w:ascii="Times New Roman" w:hAnsi="Times New Roman" w:cs="Times New Roman"/>
        </w:rPr>
        <w:t xml:space="preserve"> </w:t>
      </w:r>
      <w:r>
        <w:rPr>
          <w:rFonts w:ascii="Times New Roman" w:hAnsi="Times New Roman" w:cs="Times New Roman"/>
        </w:rPr>
        <w:t>The middle portion of the clavicle, which transitions in shape from cylindrical to flattened, is weak and prone to fracture.</w:t>
      </w:r>
      <w:r>
        <w:rPr>
          <w:rFonts w:ascii="Times New Roman" w:hAnsi="Times New Roman" w:cs="Times New Roman"/>
        </w:rPr>
        <w:fldChar w:fldCharType="begin" w:fldLock="1"/>
      </w:r>
      <w:r w:rsidR="00120CE6">
        <w:rPr>
          <w:rFonts w:ascii="Times New Roman" w:hAnsi="Times New Roman" w:cs="Times New Roman"/>
        </w:rPr>
        <w:instrText>ADDIN CSL_CITATION { "citationItems" : [ { "id" : "ITEM-1", "itemData" : { "DOI" : "10.1016/j.pop.2013.08.008", "ISSN" : "1558-299X", "PMID" : "24209725", "abstract" : "Injuries to the clavicle and associated structures may involve fractures of the clavicle or injuries to the surrounding joints, usually from a blow to the shoulder. They present with variable signs and symptoms, requiring a thorough history and physical examination. Diagnosis typically involves plain radiographs but more advanced imaging may be required, especially in the case of sternoclavicular joint dislocations. Often, nonoperative management is indicated but, occasionally, surgical intervention is required. Due to the high incidence of clavicle injuries, it is paramount that the primary care physician be able to recognize, diagnose, and manage these injuries.", "author" : [ { "dropping-particle" : "", "family" : "Balcik", "given" : "Brenden J", "non-dropping-particle" : "", "parse-names" : false, "suffix" : "" }, { "dropping-particle" : "", "family" : "Monseau", "given" : "Aaron J", "non-dropping-particle" : "", "parse-names" : false, "suffix" : "" }, { "dropping-particle" : "", "family" : "Krantz", "given" : "William", "non-dropping-particle" : "", "parse-names" : false, "suffix" : "" } ], "container-title" : "Primary care", "id" : "ITEM-1", "issue" : "4", "issued" : { "date-parts" : [ [ "2013", "12" ] ] }, "page" : "911-23, viii-ix", "publisher" : "Elsevier Inc", "title" : "Evaluation and treatment of sternoclavicular, clavicular, and acromioclavicular injuries.", "type" : "article-journal", "volume" : "40" }, "uris" : [ "http://www.mendeley.com/documents/?uuid=43d177e1-a735-4701-8d0e-e89ad662ab1d" ] } ], "mendeley" : { "formattedCitation" : "&lt;sup&gt;1&lt;/sup&gt;", "plainTextFormattedCitation" : "1", "previouslyFormattedCitation" : "&lt;sup&gt;1&lt;/sup&gt;" }, "properties" : { "noteIndex" : 0 }, "schema" : "https://github.com/citation-style-language/schema/raw/master/csl-citation.json" }</w:instrText>
      </w:r>
      <w:r>
        <w:rPr>
          <w:rFonts w:ascii="Times New Roman" w:hAnsi="Times New Roman" w:cs="Times New Roman"/>
        </w:rPr>
        <w:fldChar w:fldCharType="separate"/>
      </w:r>
      <w:r w:rsidRPr="001840E5">
        <w:rPr>
          <w:rFonts w:ascii="Times New Roman" w:hAnsi="Times New Roman" w:cs="Times New Roman"/>
          <w:noProof/>
          <w:vertAlign w:val="superscript"/>
        </w:rPr>
        <w:t>1</w:t>
      </w:r>
      <w:r>
        <w:rPr>
          <w:rFonts w:ascii="Times New Roman" w:hAnsi="Times New Roman" w:cs="Times New Roman"/>
        </w:rPr>
        <w:fldChar w:fldCharType="end"/>
      </w:r>
      <w:r>
        <w:rPr>
          <w:rFonts w:ascii="Times New Roman" w:hAnsi="Times New Roman" w:cs="Times New Roman"/>
        </w:rPr>
        <w:t xml:space="preserve"> </w:t>
      </w:r>
      <w:r w:rsidR="004462F1">
        <w:rPr>
          <w:rFonts w:ascii="Times New Roman" w:hAnsi="Times New Roman" w:cs="Times New Roman"/>
        </w:rPr>
        <w:t>Interestingly, while the clavicle is the first</w:t>
      </w:r>
      <w:r w:rsidR="00120CE6">
        <w:rPr>
          <w:rFonts w:ascii="Times New Roman" w:hAnsi="Times New Roman" w:cs="Times New Roman"/>
        </w:rPr>
        <w:t xml:space="preserve"> bone in the skeleton to ossify</w:t>
      </w:r>
      <w:r w:rsidR="004462F1">
        <w:rPr>
          <w:rFonts w:ascii="Times New Roman" w:hAnsi="Times New Roman" w:cs="Times New Roman"/>
        </w:rPr>
        <w:t xml:space="preserve"> during the fifth intra-uterine week, it is also the last bone to fuse, between twenty-three and </w:t>
      </w:r>
      <w:r w:rsidR="004462F1">
        <w:rPr>
          <w:rFonts w:ascii="Times New Roman" w:hAnsi="Times New Roman" w:cs="Times New Roman"/>
        </w:rPr>
        <w:lastRenderedPageBreak/>
        <w:t>twenty-five years old.</w:t>
      </w:r>
      <w:r w:rsidR="004462F1">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302/0301-620X.95B6.31064", "ISSN" : "2049-4408", "PMID" : "23723264", "abstract" : "The sternoclavicular joint (SCJ) is a pivotal articulation in the linked system of the upper limb girdle, providing load-bearing in compression while resisting displacement in tension or distraction at the manubrium sterni. The SCJ and acromioclavicular joint (ACJ) both have a small surface area of contact protected by an intra-articular fibrocartilaginous disc and are supported by strong extrinsic and intrinsic capsular ligaments. The function of load-sharing in the upper limb by bulky periscapular and thoracobrachial muscles is extremely important to the longevity of both joints. Ligamentous and capsular laxity changes with age, exposing both joints to greater strain, which may explain the rising incidence of arthritis in both with age. The incidence of arthritis in the SCJ is less than that in the ACJ, suggesting that the extrinsic ligaments of the SCJ provide greater stability than the coracoclavicular ligaments of the ACJ. Instability of the SCJ is rare and can be difficult to distinguish from medial clavicular physeal or metaphyseal fracture-separation: cross-sectional imaging is often required. The distinction is important because the treatment options and outcomes of treatment are dissimilar, whereas the treatment and outcomes of ACJ separation and fracture of the lateral clavicle can be similar. Proper recognition and treatment of traumatic instability is vital as these injuries may be life-threatening. Instability of the SCJ does not always require surgical intervention. An accurate diagnosis is required before surgery can be considered, and we recommend the use of the Stanmore instability triangle. Most poor outcomes result from a failure to recognise the underlying pathology. There is a natural reluctance for orthopaedic surgeons to operate in this area owing to unfamiliarity with, and the close proximity of, the related vascular structures, but the interposed sternohyoid and sternothyroid muscles are rarely injured and provide a clear boundary to the medial retroclavicular space, as well as an anatomical barrier to unsafe intervention. This review presents current concepts of instability of the SCJ, describes the relevant surgical anatomy, provides a framework for diagnosis and management, including physiotherapy, and discusses the technical challenges of operative intervention.", "author" : [ { "dropping-particle" : "", "family" : "Sewell", "given" : "M D", "non-dropping-particle" : "", "parse-names" : false, "suffix" : "" }, { "dropping-particle" : "", "family" : "Al-Hadithy", "given" : "N", "non-dropping-particle" : "", "parse-names" : false, "suffix" : "" }, { "dropping-particle" : "", "family" : "Leu", "given" : "a", "non-dropping-particle" : "Le", "parse-names" : false, "suffix" : "" }, { "dropping-particle" : "", "family" : "Lambert", "given" : "S M", "non-dropping-particle" : "", "parse-names" : false, "suffix" : "" } ], "container-title" : "The bone &amp; joint journal", "id" : "ITEM-1", "issue" : "6", "issued" : { "date-parts" : [ [ "2013", "6" ] ] }, "page" : "721-31", "title" : "Instability of the sternoclavicular joint: current concepts in classification, treatment and outcomes.", "type" : "article-journal", "volume" : "95-B" }, "uris" : [ "http://www.mendeley.com/documents/?uuid=98a4d0f3-acc4-467a-beea-02b2d901d491" ] }, { "id" : "ITEM-2", "itemData" : { "DOI" : "10.1177/0363546513498990", "ISSN" : "1552-3365", "PMID" : "23956132", "abstract" : "BACKGROUND: Injuries to the sternoclavicular (SC) joint typically occur with high-energy mechanisms such as those obtained in automobile accidents or contact sports. Many disorders of the SC joint can be treated nonoperatively. However, surgical treatment may be indicated for locked posterior dislocations; symptomatic, chronic instability; or persistent, painful osteoarthritis that fails nonoperative therapy.\n\nPURPOSE: To provide an updated review on the current diagnosis and management of instability and degenerative arthritis of the SC joint.\n\nSTUDY DESIGN: Current concepts review.\n\nMETHODS: A preliminary PubMed database search using the terms sternoclavicular instability, dislocation, arthritis, resection, and stabilization was performed in August 2012. All anatomic and biomechanical studies, review articles, case reports, case series, and technique papers that were relevant to the topic were included.\n\nRESULTS: The search identified 929 articles, 321 of which, after screening of the titles and abstracts, were considered potentially relevant to this study. Of the 321 articles, 30 were anatomic or imaging studies, 2 were biomechanical studies, 69 were review papers, 189 were case series or reports, and 31 were technique papers. The majority of these studies were classified as evidence level 4, with a few scattered level 3 studies. Because the level of evidence obtained from this search was not adequate for systematic review (or meta-analysis), a current concepts review of the diagnosis and management of SC joint instability and degenerative arthritis is presented.\n\nCONCLUSION: Injuries to the SC joint are uncommon. Recognition and classification of these injuries are critical to proper management, thus minimizing potential long-term sequelae such as posttraumatic arthritis and recurrent instability. Although nonoperative therapy is the modality of choice in anterior dislocations, posterior dislocations require special attention because of the presence of vulnerable posterior hilar structures. Surgical management of chronic instability and degenerative arthritis of the SC joint includes resection arthroplasty of the medial clavicle with or without reconstruction of the sternoclavicular ligaments with graft material. Although resection is typically performed open, an arthroscopic technique is described that theoretically decreases operating and recovery times while also decreasing the risk of iatrogenic injury. Currently, when reconstruction is needed f\u2026", "author" : [ { "dropping-particle" : "", "family" : "Martetschl\u00e4ger", "given" : "Frank", "non-dropping-particle" : "", "parse-names" : false, "suffix" : "" }, { "dropping-particle" : "", "family" : "Warth", "given" : "Ryan J", "non-dropping-particle" : "", "parse-names" : false, "suffix" : "" }, { "dropping-particle" : "", "family" : "Millett", "given" : "Peter J", "non-dropping-particle" : "", "parse-names" : false, "suffix" : "" } ], "container-title" : "The American journal of sports medicine", "id" : "ITEM-2", "issue" : "4", "issued" : { "date-parts" : [ [ "2014", "4" ] ] }, "page" : "999-1007", "title" : "Instability and degenerative arthritis of the sternoclavicular joint: a current concepts review.", "type" : "article-journal", "volume" : "42" }, "uris" : [ "http://www.mendeley.com/documents/?uuid=cafa4727-a7ca-4bd1-9f8c-1bf5c525c886" ] } ], "mendeley" : { "formattedCitation" : "&lt;sup&gt;4,3&lt;/sup&gt;", "plainTextFormattedCitation" : "4,3", "previouslyFormattedCitation" : "&lt;sup&gt;4,3&lt;/sup&gt;" }, "properties" : { "noteIndex" : 0 }, "schema" : "https://github.com/citation-style-language/schema/raw/master/csl-citation.json" }</w:instrText>
      </w:r>
      <w:r w:rsidR="004462F1">
        <w:rPr>
          <w:rFonts w:ascii="Times New Roman" w:hAnsi="Times New Roman" w:cs="Times New Roman"/>
        </w:rPr>
        <w:fldChar w:fldCharType="separate"/>
      </w:r>
      <w:r w:rsidR="004462F1" w:rsidRPr="004462F1">
        <w:rPr>
          <w:rFonts w:ascii="Times New Roman" w:hAnsi="Times New Roman" w:cs="Times New Roman"/>
          <w:noProof/>
          <w:vertAlign w:val="superscript"/>
        </w:rPr>
        <w:t>4,3</w:t>
      </w:r>
      <w:r w:rsidR="004462F1">
        <w:rPr>
          <w:rFonts w:ascii="Times New Roman" w:hAnsi="Times New Roman" w:cs="Times New Roman"/>
        </w:rPr>
        <w:fldChar w:fldCharType="end"/>
      </w:r>
      <w:r w:rsidR="004462F1">
        <w:rPr>
          <w:rFonts w:ascii="Times New Roman" w:hAnsi="Times New Roman" w:cs="Times New Roman"/>
        </w:rPr>
        <w:t xml:space="preserve"> </w:t>
      </w:r>
      <w:r>
        <w:rPr>
          <w:rFonts w:ascii="Times New Roman" w:hAnsi="Times New Roman" w:cs="Times New Roman"/>
        </w:rPr>
        <w:t xml:space="preserve">This can make diagnosing traumatic SCJ instability in patients younger than twenty-five years old as medial </w:t>
      </w:r>
      <w:r w:rsidR="00C9469A">
        <w:rPr>
          <w:rFonts w:ascii="Times New Roman" w:hAnsi="Times New Roman" w:cs="Times New Roman"/>
        </w:rPr>
        <w:t>epi</w:t>
      </w:r>
      <w:r>
        <w:rPr>
          <w:rFonts w:ascii="Times New Roman" w:hAnsi="Times New Roman" w:cs="Times New Roman"/>
        </w:rPr>
        <w:t>physeal fracture-separations can still occur.</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302/0301-620X.95B6.31064", "ISSN" : "2049-4408", "PMID" : "23723264", "abstract" : "The sternoclavicular joint (SCJ) is a pivotal articulation in the linked system of the upper limb girdle, providing load-bearing in compression while resisting displacement in tension or distraction at the manubrium sterni. The SCJ and acromioclavicular joint (ACJ) both have a small surface area of contact protected by an intra-articular fibrocartilaginous disc and are supported by strong extrinsic and intrinsic capsular ligaments. The function of load-sharing in the upper limb by bulky periscapular and thoracobrachial muscles is extremely important to the longevity of both joints. Ligamentous and capsular laxity changes with age, exposing both joints to greater strain, which may explain the rising incidence of arthritis in both with age. The incidence of arthritis in the SCJ is less than that in the ACJ, suggesting that the extrinsic ligaments of the SCJ provide greater stability than the coracoclavicular ligaments of the ACJ. Instability of the SCJ is rare and can be difficult to distinguish from medial clavicular physeal or metaphyseal fracture-separation: cross-sectional imaging is often required. The distinction is important because the treatment options and outcomes of treatment are dissimilar, whereas the treatment and outcomes of ACJ separation and fracture of the lateral clavicle can be similar. Proper recognition and treatment of traumatic instability is vital as these injuries may be life-threatening. Instability of the SCJ does not always require surgical intervention. An accurate diagnosis is required before surgery can be considered, and we recommend the use of the Stanmore instability triangle. Most poor outcomes result from a failure to recognise the underlying pathology. There is a natural reluctance for orthopaedic surgeons to operate in this area owing to unfamiliarity with, and the close proximity of, the related vascular structures, but the interposed sternohyoid and sternothyroid muscles are rarely injured and provide a clear boundary to the medial retroclavicular space, as well as an anatomical barrier to unsafe intervention. This review presents current concepts of instability of the SCJ, describes the relevant surgical anatomy, provides a framework for diagnosis and management, including physiotherapy, and discusses the technical challenges of operative intervention.", "author" : [ { "dropping-particle" : "", "family" : "Sewell", "given" : "M D", "non-dropping-particle" : "", "parse-names" : false, "suffix" : "" }, { "dropping-particle" : "", "family" : "Al-Hadithy", "given" : "N", "non-dropping-particle" : "", "parse-names" : false, "suffix" : "" }, { "dropping-particle" : "", "family" : "Leu", "given" : "a", "non-dropping-particle" : "Le", "parse-names" : false, "suffix" : "" }, { "dropping-particle" : "", "family" : "Lambert", "given" : "S M", "non-dropping-particle" : "", "parse-names" : false, "suffix" : "" } ], "container-title" : "The bone &amp; joint journal", "id" : "ITEM-1", "issue" : "6", "issued" : { "date-parts" : [ [ "2013", "6" ] ] }, "page" : "721-31", "title" : "Instability of the sternoclavicular joint: current concepts in classification, treatment and outcomes.", "type" : "article-journal", "volume" : "95-B" }, "uris" : [ "http://www.mendeley.com/documents/?uuid=98a4d0f3-acc4-467a-beea-02b2d901d491" ] } ], "mendeley" : { "formattedCitation" : "&lt;sup&gt;4&lt;/sup&gt;", "plainTextFormattedCitation" : "4", "previouslyFormattedCitation" : "&lt;sup&gt;4&lt;/sup&gt;" }, "properties" : { "noteIndex" : 0 }, "schema" : "https://github.com/citation-style-language/schema/raw/master/csl-citation.json" }</w:instrText>
      </w:r>
      <w:r>
        <w:rPr>
          <w:rFonts w:ascii="Times New Roman" w:hAnsi="Times New Roman" w:cs="Times New Roman"/>
        </w:rPr>
        <w:fldChar w:fldCharType="separate"/>
      </w:r>
      <w:r w:rsidRPr="001840E5">
        <w:rPr>
          <w:rFonts w:ascii="Times New Roman" w:hAnsi="Times New Roman" w:cs="Times New Roman"/>
          <w:noProof/>
          <w:vertAlign w:val="superscript"/>
        </w:rPr>
        <w:t>4</w:t>
      </w:r>
      <w:r>
        <w:rPr>
          <w:rFonts w:ascii="Times New Roman" w:hAnsi="Times New Roman" w:cs="Times New Roman"/>
        </w:rPr>
        <w:fldChar w:fldCharType="end"/>
      </w:r>
      <w:r w:rsidR="00D03C70">
        <w:rPr>
          <w:rFonts w:ascii="Times New Roman" w:hAnsi="Times New Roman" w:cs="Times New Roman"/>
        </w:rPr>
        <w:t xml:space="preserve"> </w:t>
      </w:r>
    </w:p>
    <w:p w14:paraId="16B207E1" w14:textId="348ECA0D" w:rsidR="00185092" w:rsidRDefault="00666876" w:rsidP="00185092">
      <w:pPr>
        <w:spacing w:after="0" w:line="480" w:lineRule="auto"/>
        <w:ind w:firstLine="720"/>
        <w:rPr>
          <w:rFonts w:ascii="Times New Roman" w:hAnsi="Times New Roman" w:cs="Times New Roman"/>
        </w:rPr>
      </w:pPr>
      <w:r>
        <w:rPr>
          <w:rFonts w:ascii="Times New Roman" w:hAnsi="Times New Roman" w:cs="Times New Roman"/>
        </w:rPr>
        <w:t xml:space="preserve">The SCJ is also recognized as having the least bony stability of any major joint due to </w:t>
      </w:r>
      <w:r w:rsidR="00D03C70">
        <w:rPr>
          <w:rFonts w:ascii="Times New Roman" w:hAnsi="Times New Roman" w:cs="Times New Roman"/>
        </w:rPr>
        <w:t>incongruent</w:t>
      </w:r>
      <w:r>
        <w:rPr>
          <w:rFonts w:ascii="Times New Roman" w:hAnsi="Times New Roman" w:cs="Times New Roman"/>
        </w:rPr>
        <w:t xml:space="preserve"> surfaces</w:t>
      </w:r>
      <w:r w:rsidR="00D03C70">
        <w:rPr>
          <w:rFonts w:ascii="Times New Roman" w:hAnsi="Times New Roman" w:cs="Times New Roman"/>
        </w:rPr>
        <w:t>.</w:t>
      </w:r>
      <w:r w:rsidR="00D03C70">
        <w:rPr>
          <w:rFonts w:ascii="Times New Roman" w:hAnsi="Times New Roman" w:cs="Times New Roman"/>
        </w:rPr>
        <w:fldChar w:fldCharType="begin" w:fldLock="1"/>
      </w:r>
      <w:r w:rsidR="00D03C70">
        <w:rPr>
          <w:rFonts w:ascii="Times New Roman" w:hAnsi="Times New Roman" w:cs="Times New Roman"/>
        </w:rPr>
        <w:instrText>ADDIN CSL_CITATION { "citationItems" : [ { "id" : "ITEM-1", "itemData" : { "DOI" : "10.1177/0363546513498990", "ISSN" : "1552-3365", "PMID" : "23956132", "abstract" : "BACKGROUND: Injuries to the sternoclavicular (SC) joint typically occur with high-energy mechanisms such as those obtained in automobile accidents or contact sports. Many disorders of the SC joint can be treated nonoperatively. However, surgical treatment may be indicated for locked posterior dislocations; symptomatic, chronic instability; or persistent, painful osteoarthritis that fails nonoperative therapy.\n\nPURPOSE: To provide an updated review on the current diagnosis and management of instability and degenerative arthritis of the SC joint.\n\nSTUDY DESIGN: Current concepts review.\n\nMETHODS: A preliminary PubMed database search using the terms sternoclavicular instability, dislocation, arthritis, resection, and stabilization was performed in August 2012. All anatomic and biomechanical studies, review articles, case reports, case series, and technique papers that were relevant to the topic were included.\n\nRESULTS: The search identified 929 articles, 321 of which, after screening of the titles and abstracts, were considered potentially relevant to this study. Of the 321 articles, 30 were anatomic or imaging studies, 2 were biomechanical studies, 69 were review papers, 189 were case series or reports, and 31 were technique papers. The majority of these studies were classified as evidence level 4, with a few scattered level 3 studies. Because the level of evidence obtained from this search was not adequate for systematic review (or meta-analysis), a current concepts review of the diagnosis and management of SC joint instability and degenerative arthritis is presented.\n\nCONCLUSION: Injuries to the SC joint are uncommon. Recognition and classification of these injuries are critical to proper management, thus minimizing potential long-term sequelae such as posttraumatic arthritis and recurrent instability. Although nonoperative therapy is the modality of choice in anterior dislocations, posterior dislocations require special attention because of the presence of vulnerable posterior hilar structures. Surgical management of chronic instability and degenerative arthritis of the SC joint includes resection arthroplasty of the medial clavicle with or without reconstruction of the sternoclavicular ligaments with graft material. Although resection is typically performed open, an arthroscopic technique is described that theoretically decreases operating and recovery times while also decreasing the risk of iatrogenic injury. Currently, when reconstruction is needed f\u2026", "author" : [ { "dropping-particle" : "", "family" : "Martetschl\u00e4ger", "given" : "Frank", "non-dropping-particle" : "", "parse-names" : false, "suffix" : "" }, { "dropping-particle" : "", "family" : "Warth", "given" : "Ryan J", "non-dropping-particle" : "", "parse-names" : false, "suffix" : "" }, { "dropping-particle" : "", "family" : "Millett", "given" : "Peter J", "non-dropping-particle" : "", "parse-names" : false, "suffix" : "" } ], "container-title" : "The American journal of sports medicine", "id" : "ITEM-1", "issue" : "4", "issued" : { "date-parts" : [ [ "2014", "4" ] ] }, "page" : "999-1007", "title" : "Instability and degenerative arthritis of the sternoclavicular joint: a current concepts review.", "type" : "article-journal", "volume" : "42" }, "uris" : [ "http://www.mendeley.com/documents/?uuid=cafa4727-a7ca-4bd1-9f8c-1bf5c525c886" ] }, { "id" : "ITEM-2", "itemData" : { "DOI" : "10.1016/j.pop.2013.08.008", "ISSN" : "1558-299X", "PMID" : "24209725", "abstract" : "Injuries to the clavicle and associated structures may involve fractures of the clavicle or injuries to the surrounding joints, usually from a blow to the shoulder. They present with variable signs and symptoms, requiring a thorough history and physical examination. Diagnosis typically involves plain radiographs but more advanced imaging may be required, especially in the case of sternoclavicular joint dislocations. Often, nonoperative management is indicated but, occasionally, surgical intervention is required. Due to the high incidence of clavicle injuries, it is paramount that the primary care physician be able to recognize, diagnose, and manage these injuries.", "author" : [ { "dropping-particle" : "", "family" : "Balcik", "given" : "Brenden J", "non-dropping-particle" : "", "parse-names" : false, "suffix" : "" }, { "dropping-particle" : "", "family" : "Monseau", "given" : "Aaron J", "non-dropping-particle" : "", "parse-names" : false, "suffix" : "" }, { "dropping-particle" : "", "family" : "Krantz", "given" : "William", "non-dropping-particle" : "", "parse-names" : false, "suffix" : "" } ], "container-title" : "Primary care", "id" : "ITEM-2", "issue" : "4", "issued" : { "date-parts" : [ [ "2013", "12" ] ] }, "page" : "911-23, viii-ix", "publisher" : "Elsevier Inc", "title" : "Evaluation and treatment of sternoclavicular, clavicular, and acromioclavicular injuries.", "type" : "article-journal", "volume" : "40" }, "uris" : [ "http://www.mendeley.com/documents/?uuid=43d177e1-a735-4701-8d0e-e89ad662ab1d" ] } ], "mendeley" : { "formattedCitation" : "&lt;sup&gt;1,3&lt;/sup&gt;", "plainTextFormattedCitation" : "1,3", "previouslyFormattedCitation" : "&lt;sup&gt;1,3&lt;/sup&gt;" }, "properties" : { "noteIndex" : 0 }, "schema" : "https://github.com/citation-style-language/schema/raw/master/csl-citation.json" }</w:instrText>
      </w:r>
      <w:r w:rsidR="00D03C70">
        <w:rPr>
          <w:rFonts w:ascii="Times New Roman" w:hAnsi="Times New Roman" w:cs="Times New Roman"/>
        </w:rPr>
        <w:fldChar w:fldCharType="separate"/>
      </w:r>
      <w:r w:rsidR="00D03C70" w:rsidRPr="00F04F33">
        <w:rPr>
          <w:rFonts w:ascii="Times New Roman" w:hAnsi="Times New Roman" w:cs="Times New Roman"/>
          <w:noProof/>
          <w:vertAlign w:val="superscript"/>
        </w:rPr>
        <w:t>1,3</w:t>
      </w:r>
      <w:r w:rsidR="00D03C70">
        <w:rPr>
          <w:rFonts w:ascii="Times New Roman" w:hAnsi="Times New Roman" w:cs="Times New Roman"/>
        </w:rPr>
        <w:fldChar w:fldCharType="end"/>
      </w:r>
      <w:r w:rsidR="00D03C70">
        <w:rPr>
          <w:rFonts w:ascii="Times New Roman" w:hAnsi="Times New Roman" w:cs="Times New Roman"/>
        </w:rPr>
        <w:t xml:space="preserve"> The clavicle is convex in the anterior</w:t>
      </w:r>
      <w:r w:rsidR="00185092">
        <w:rPr>
          <w:rFonts w:ascii="Times New Roman" w:hAnsi="Times New Roman" w:cs="Times New Roman"/>
        </w:rPr>
        <w:t>-</w:t>
      </w:r>
      <w:r w:rsidR="00D03C70">
        <w:rPr>
          <w:rFonts w:ascii="Times New Roman" w:hAnsi="Times New Roman" w:cs="Times New Roman"/>
        </w:rPr>
        <w:t>posterior</w:t>
      </w:r>
      <w:r w:rsidR="00185092">
        <w:rPr>
          <w:rFonts w:ascii="Times New Roman" w:hAnsi="Times New Roman" w:cs="Times New Roman"/>
        </w:rPr>
        <w:t xml:space="preserve"> (AP)</w:t>
      </w:r>
      <w:r w:rsidR="00D03C70">
        <w:rPr>
          <w:rFonts w:ascii="Times New Roman" w:hAnsi="Times New Roman" w:cs="Times New Roman"/>
        </w:rPr>
        <w:t xml:space="preserve"> plane, and concave in the vertical plane, while only a small articular sur</w:t>
      </w:r>
      <w:r w:rsidR="00ED7360">
        <w:rPr>
          <w:rFonts w:ascii="Times New Roman" w:hAnsi="Times New Roman" w:cs="Times New Roman"/>
        </w:rPr>
        <w:t>face of the manubrium is convex</w:t>
      </w:r>
      <w:r w:rsidR="00D03C70">
        <w:rPr>
          <w:rFonts w:ascii="Times New Roman" w:hAnsi="Times New Roman" w:cs="Times New Roman"/>
        </w:rPr>
        <w:t>.</w:t>
      </w:r>
      <w:r w:rsidR="00D03C70">
        <w:rPr>
          <w:rFonts w:ascii="Times New Roman" w:hAnsi="Times New Roman" w:cs="Times New Roman"/>
        </w:rPr>
        <w:fldChar w:fldCharType="begin" w:fldLock="1"/>
      </w:r>
      <w:r w:rsidR="00D03C70">
        <w:rPr>
          <w:rFonts w:ascii="Times New Roman" w:hAnsi="Times New Roman" w:cs="Times New Roman"/>
        </w:rPr>
        <w:instrText>ADDIN CSL_CITATION { "citationItems" : [ { "id" : "ITEM-1", "itemData" : { "DOI" : "10.1302/0301-620X.95B6.31064", "ISSN" : "2049-4408", "PMID" : "23723264", "abstract" : "The sternoclavicular joint (SCJ) is a pivotal articulation in the linked system of the upper limb girdle, providing load-bearing in compression while resisting displacement in tension or distraction at the manubrium sterni. The SCJ and acromioclavicular joint (ACJ) both have a small surface area of contact protected by an intra-articular fibrocartilaginous disc and are supported by strong extrinsic and intrinsic capsular ligaments. The function of load-sharing in the upper limb by bulky periscapular and thoracobrachial muscles is extremely important to the longevity of both joints. Ligamentous and capsular laxity changes with age, exposing both joints to greater strain, which may explain the rising incidence of arthritis in both with age. The incidence of arthritis in the SCJ is less than that in the ACJ, suggesting that the extrinsic ligaments of the SCJ provide greater stability than the coracoclavicular ligaments of the ACJ. Instability of the SCJ is rare and can be difficult to distinguish from medial clavicular physeal or metaphyseal fracture-separation: cross-sectional imaging is often required. The distinction is important because the treatment options and outcomes of treatment are dissimilar, whereas the treatment and outcomes of ACJ separation and fracture of the lateral clavicle can be similar. Proper recognition and treatment of traumatic instability is vital as these injuries may be life-threatening. Instability of the SCJ does not always require surgical intervention. An accurate diagnosis is required before surgery can be considered, and we recommend the use of the Stanmore instability triangle. Most poor outcomes result from a failure to recognise the underlying pathology. There is a natural reluctance for orthopaedic surgeons to operate in this area owing to unfamiliarity with, and the close proximity of, the related vascular structures, but the interposed sternohyoid and sternothyroid muscles are rarely injured and provide a clear boundary to the medial retroclavicular space, as well as an anatomical barrier to unsafe intervention. This review presents current concepts of instability of the SCJ, describes the relevant surgical anatomy, provides a framework for diagnosis and management, including physiotherapy, and discusses the technical challenges of operative intervention.", "author" : [ { "dropping-particle" : "", "family" : "Sewell", "given" : "M D", "non-dropping-particle" : "", "parse-names" : false, "suffix" : "" }, { "dropping-particle" : "", "family" : "Al-Hadithy", "given" : "N", "non-dropping-particle" : "", "parse-names" : false, "suffix" : "" }, { "dropping-particle" : "", "family" : "Leu", "given" : "a", "non-dropping-particle" : "Le", "parse-names" : false, "suffix" : "" }, { "dropping-particle" : "", "family" : "Lambert", "given" : "S M", "non-dropping-particle" : "", "parse-names" : false, "suffix" : "" } ], "container-title" : "The bone &amp; joint journal", "id" : "ITEM-1", "issue" : "6", "issued" : { "date-parts" : [ [ "2013", "6" ] ] }, "page" : "721-31", "title" : "Instability of the sternoclavicular joint: current concepts in classification, treatment and outcomes.", "type" : "article-journal", "volume" : "95-B" }, "uris" : [ "http://www.mendeley.com/documents/?uuid=98a4d0f3-acc4-467a-beea-02b2d901d491" ] }, { "id" : "ITEM-2", "itemData" : { "DOI" : "10.1177/0363546513498990", "ISSN" : "1552-3365", "PMID" : "23956132", "abstract" : "BACKGROUND: Injuries to the sternoclavicular (SC) joint typically occur with high-energy mechanisms such as those obtained in automobile accidents or contact sports. Many disorders of the SC joint can be treated nonoperatively. However, surgical treatment may be indicated for locked posterior dislocations; symptomatic, chronic instability; or persistent, painful osteoarthritis that fails nonoperative therapy.\n\nPURPOSE: To provide an updated review on the current diagnosis and management of instability and degenerative arthritis of the SC joint.\n\nSTUDY DESIGN: Current concepts review.\n\nMETHODS: A preliminary PubMed database search using the terms sternoclavicular instability, dislocation, arthritis, resection, and stabilization was performed in August 2012. All anatomic and biomechanical studies, review articles, case reports, case series, and technique papers that were relevant to the topic were included.\n\nRESULTS: The search identified 929 articles, 321 of which, after screening of the titles and abstracts, were considered potentially relevant to this study. Of the 321 articles, 30 were anatomic or imaging studies, 2 were biomechanical studies, 69 were review papers, 189 were case series or reports, and 31 were technique papers. The majority of these studies were classified as evidence level 4, with a few scattered level 3 studies. Because the level of evidence obtained from this search was not adequate for systematic review (or meta-analysis), a current concepts review of the diagnosis and management of SC joint instability and degenerative arthritis is presented.\n\nCONCLUSION: Injuries to the SC joint are uncommon. Recognition and classification of these injuries are critical to proper management, thus minimizing potential long-term sequelae such as posttraumatic arthritis and recurrent instability. Although nonoperative therapy is the modality of choice in anterior dislocations, posterior dislocations require special attention because of the presence of vulnerable posterior hilar structures. Surgical management of chronic instability and degenerative arthritis of the SC joint includes resection arthroplasty of the medial clavicle with or without reconstruction of the sternoclavicular ligaments with graft material. Although resection is typically performed open, an arthroscopic technique is described that theoretically decreases operating and recovery times while also decreasing the risk of iatrogenic injury. Currently, when reconstruction is needed f\u2026", "author" : [ { "dropping-particle" : "", "family" : "Martetschl\u00e4ger", "given" : "Frank", "non-dropping-particle" : "", "parse-names" : false, "suffix" : "" }, { "dropping-particle" : "", "family" : "Warth", "given" : "Ryan J", "non-dropping-particle" : "", "parse-names" : false, "suffix" : "" }, { "dropping-particle" : "", "family" : "Millett", "given" : "Peter J", "non-dropping-particle" : "", "parse-names" : false, "suffix" : "" } ], "container-title" : "The American journal of sports medicine", "id" : "ITEM-2", "issue" : "4", "issued" : { "date-parts" : [ [ "2014", "4" ] ] }, "page" : "999-1007", "title" : "Instability and degenerative arthritis of the sternoclavicular joint: a current concepts review.", "type" : "article-journal", "volume" : "42" }, "uris" : [ "http://www.mendeley.com/documents/?uuid=cafa4727-a7ca-4bd1-9f8c-1bf5c525c886" ] } ], "mendeley" : { "formattedCitation" : "&lt;sup&gt;3,4&lt;/sup&gt;", "plainTextFormattedCitation" : "3,4", "previouslyFormattedCitation" : "&lt;sup&gt;3,4&lt;/sup&gt;" }, "properties" : { "noteIndex" : 0 }, "schema" : "https://github.com/citation-style-language/schema/raw/master/csl-citation.json" }</w:instrText>
      </w:r>
      <w:r w:rsidR="00D03C70">
        <w:rPr>
          <w:rFonts w:ascii="Times New Roman" w:hAnsi="Times New Roman" w:cs="Times New Roman"/>
        </w:rPr>
        <w:fldChar w:fldCharType="separate"/>
      </w:r>
      <w:r w:rsidR="00D03C70" w:rsidRPr="004462F1">
        <w:rPr>
          <w:rFonts w:ascii="Times New Roman" w:hAnsi="Times New Roman" w:cs="Times New Roman"/>
          <w:noProof/>
          <w:vertAlign w:val="superscript"/>
        </w:rPr>
        <w:t>3,4</w:t>
      </w:r>
      <w:r w:rsidR="00D03C70">
        <w:rPr>
          <w:rFonts w:ascii="Times New Roman" w:hAnsi="Times New Roman" w:cs="Times New Roman"/>
        </w:rPr>
        <w:fldChar w:fldCharType="end"/>
      </w:r>
      <w:r w:rsidR="00D03C70">
        <w:rPr>
          <w:rFonts w:ascii="Times New Roman" w:hAnsi="Times New Roman" w:cs="Times New Roman"/>
        </w:rPr>
        <w:t xml:space="preserve"> </w:t>
      </w:r>
      <w:r w:rsidR="00ED7360">
        <w:rPr>
          <w:rFonts w:ascii="Times New Roman" w:hAnsi="Times New Roman" w:cs="Times New Roman"/>
        </w:rPr>
        <w:t>In other words, less than half of the surface of the medial saddle-shaped clavicle articulates with the articular facet on the manubrium, meaning the joint is forced to rely on ligament and soft tissue structures for stability.</w:t>
      </w:r>
      <w:r w:rsidR="00ED7360">
        <w:rPr>
          <w:rFonts w:ascii="Times New Roman" w:hAnsi="Times New Roman" w:cs="Times New Roman"/>
        </w:rPr>
        <w:fldChar w:fldCharType="begin" w:fldLock="1"/>
      </w:r>
      <w:r w:rsidR="00185092">
        <w:rPr>
          <w:rFonts w:ascii="Times New Roman" w:hAnsi="Times New Roman" w:cs="Times New Roman"/>
        </w:rPr>
        <w:instrText>ADDIN CSL_CITATION { "citationItems" : [ { "id" : "ITEM-1", "itemData" : { "DOI" : "10.1302/0301-620X.95B6.31064", "ISSN" : "2049-4408", "PMID" : "23723264", "abstract" : "The sternoclavicular joint (SCJ) is a pivotal articulation in the linked system of the upper limb girdle, providing load-bearing in compression while resisting displacement in tension or distraction at the manubrium sterni. The SCJ and acromioclavicular joint (ACJ) both have a small surface area of contact protected by an intra-articular fibrocartilaginous disc and are supported by strong extrinsic and intrinsic capsular ligaments. The function of load-sharing in the upper limb by bulky periscapular and thoracobrachial muscles is extremely important to the longevity of both joints. Ligamentous and capsular laxity changes with age, exposing both joints to greater strain, which may explain the rising incidence of arthritis in both with age. The incidence of arthritis in the SCJ is less than that in the ACJ, suggesting that the extrinsic ligaments of the SCJ provide greater stability than the coracoclavicular ligaments of the ACJ. Instability of the SCJ is rare and can be difficult to distinguish from medial clavicular physeal or metaphyseal fracture-separation: cross-sectional imaging is often required. The distinction is important because the treatment options and outcomes of treatment are dissimilar, whereas the treatment and outcomes of ACJ separation and fracture of the lateral clavicle can be similar. Proper recognition and treatment of traumatic instability is vital as these injuries may be life-threatening. Instability of the SCJ does not always require surgical intervention. An accurate diagnosis is required before surgery can be considered, and we recommend the use of the Stanmore instability triangle. Most poor outcomes result from a failure to recognise the underlying pathology. There is a natural reluctance for orthopaedic surgeons to operate in this area owing to unfamiliarity with, and the close proximity of, the related vascular structures, but the interposed sternohyoid and sternothyroid muscles are rarely injured and provide a clear boundary to the medial retroclavicular space, as well as an anatomical barrier to unsafe intervention. This review presents current concepts of instability of the SCJ, describes the relevant surgical anatomy, provides a framework for diagnosis and management, including physiotherapy, and discusses the technical challenges of operative intervention.", "author" : [ { "dropping-particle" : "", "family" : "Sewell", "given" : "M D", "non-dropping-particle" : "", "parse-names" : false, "suffix" : "" }, { "dropping-particle" : "", "family" : "Al-Hadithy", "given" : "N", "non-dropping-particle" : "", "parse-names" : false, "suffix" : "" }, { "dropping-particle" : "", "family" : "Leu", "given" : "a", "non-dropping-particle" : "Le", "parse-names" : false, "suffix" : "" }, { "dropping-particle" : "", "family" : "Lambert", "given" : "S M", "non-dropping-particle" : "", "parse-names" : false, "suffix" : "" } ], "container-title" : "The bone &amp; joint journal", "id" : "ITEM-1", "issue" : "6", "issued" : { "date-parts" : [ [ "2013", "6" ] ] }, "page" : "721-31", "title" : "Instability of the sternoclavicular joint: current concepts in classification, treatment and outcomes.", "type" : "article-journal", "volume" : "95-B" }, "uris" : [ "http://www.mendeley.com/documents/?uuid=98a4d0f3-acc4-467a-beea-02b2d901d491" ] } ], "mendeley" : { "formattedCitation" : "&lt;sup&gt;4&lt;/sup&gt;", "plainTextFormattedCitation" : "4", "previouslyFormattedCitation" : "&lt;sup&gt;4&lt;/sup&gt;" }, "properties" : { "noteIndex" : 0 }, "schema" : "https://github.com/citation-style-language/schema/raw/master/csl-citation.json" }</w:instrText>
      </w:r>
      <w:r w:rsidR="00ED7360">
        <w:rPr>
          <w:rFonts w:ascii="Times New Roman" w:hAnsi="Times New Roman" w:cs="Times New Roman"/>
        </w:rPr>
        <w:fldChar w:fldCharType="separate"/>
      </w:r>
      <w:r w:rsidR="00ED7360" w:rsidRPr="00ED7360">
        <w:rPr>
          <w:rFonts w:ascii="Times New Roman" w:hAnsi="Times New Roman" w:cs="Times New Roman"/>
          <w:noProof/>
          <w:vertAlign w:val="superscript"/>
        </w:rPr>
        <w:t>4</w:t>
      </w:r>
      <w:r w:rsidR="00ED7360">
        <w:rPr>
          <w:rFonts w:ascii="Times New Roman" w:hAnsi="Times New Roman" w:cs="Times New Roman"/>
        </w:rPr>
        <w:fldChar w:fldCharType="end"/>
      </w:r>
    </w:p>
    <w:p w14:paraId="46E5014E" w14:textId="77777777" w:rsidR="00D03C70" w:rsidRPr="00185092" w:rsidRDefault="00D03C70" w:rsidP="00185092">
      <w:pPr>
        <w:spacing w:after="0" w:line="480" w:lineRule="auto"/>
        <w:rPr>
          <w:rFonts w:ascii="Times New Roman" w:hAnsi="Times New Roman" w:cs="Times New Roman"/>
        </w:rPr>
      </w:pPr>
      <w:r>
        <w:rPr>
          <w:rFonts w:ascii="Times New Roman" w:hAnsi="Times New Roman" w:cs="Times New Roman"/>
          <w:b/>
          <w:i/>
        </w:rPr>
        <w:t xml:space="preserve">Surrounding </w:t>
      </w:r>
      <w:r w:rsidRPr="00D03C70">
        <w:rPr>
          <w:rFonts w:ascii="Times New Roman" w:hAnsi="Times New Roman" w:cs="Times New Roman"/>
          <w:b/>
          <w:i/>
        </w:rPr>
        <w:t>Ligamentous and Muscular Anatomy</w:t>
      </w:r>
      <w:r w:rsidR="00FB3DB3">
        <w:rPr>
          <w:rFonts w:ascii="Times New Roman" w:hAnsi="Times New Roman" w:cs="Times New Roman"/>
          <w:b/>
          <w:i/>
        </w:rPr>
        <w:t xml:space="preserve"> </w:t>
      </w:r>
    </w:p>
    <w:p w14:paraId="101EB0E1" w14:textId="77777777" w:rsidR="00D03C70" w:rsidRPr="00D03C70" w:rsidRDefault="00D03C70" w:rsidP="00D03C70">
      <w:pPr>
        <w:spacing w:after="0" w:line="480" w:lineRule="auto"/>
        <w:rPr>
          <w:rFonts w:ascii="Times New Roman" w:hAnsi="Times New Roman" w:cs="Times New Roman"/>
          <w:b/>
        </w:rPr>
      </w:pPr>
      <w:r>
        <w:rPr>
          <w:rFonts w:ascii="Times New Roman" w:hAnsi="Times New Roman" w:cs="Times New Roman"/>
          <w:b/>
          <w:noProof/>
          <w:lang w:eastAsia="en-US"/>
        </w:rPr>
        <w:drawing>
          <wp:inline distT="0" distB="0" distL="0" distR="0" wp14:anchorId="4590CE41" wp14:editId="5F457C23">
            <wp:extent cx="5486400" cy="34226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12-02 at 3.11.44 PM.png"/>
                    <pic:cNvPicPr/>
                  </pic:nvPicPr>
                  <pic:blipFill>
                    <a:blip r:embed="rId5">
                      <a:extLst>
                        <a:ext uri="{28A0092B-C50C-407E-A947-70E740481C1C}">
                          <a14:useLocalDpi xmlns:a14="http://schemas.microsoft.com/office/drawing/2010/main" val="0"/>
                        </a:ext>
                      </a:extLst>
                    </a:blip>
                    <a:stretch>
                      <a:fillRect/>
                    </a:stretch>
                  </pic:blipFill>
                  <pic:spPr>
                    <a:xfrm>
                      <a:off x="0" y="0"/>
                      <a:ext cx="5486400" cy="3422650"/>
                    </a:xfrm>
                    <a:prstGeom prst="rect">
                      <a:avLst/>
                    </a:prstGeom>
                  </pic:spPr>
                </pic:pic>
              </a:graphicData>
            </a:graphic>
          </wp:inline>
        </w:drawing>
      </w:r>
    </w:p>
    <w:p w14:paraId="6C4FA4CA" w14:textId="1F8F02A8" w:rsidR="00087332" w:rsidRPr="00474773" w:rsidRDefault="00474773" w:rsidP="00474773">
      <w:pPr>
        <w:spacing w:after="0"/>
        <w:rPr>
          <w:rFonts w:ascii="Times New Roman" w:hAnsi="Times New Roman" w:cs="Times New Roman"/>
          <w:sz w:val="20"/>
          <w:szCs w:val="20"/>
        </w:rPr>
      </w:pPr>
      <w:r w:rsidRPr="00474773">
        <w:rPr>
          <w:rFonts w:ascii="Times New Roman" w:hAnsi="Times New Roman" w:cs="Times New Roman"/>
          <w:sz w:val="20"/>
          <w:szCs w:val="20"/>
          <w:u w:val="single"/>
        </w:rPr>
        <w:t>Figure 1:</w:t>
      </w:r>
      <w:r w:rsidRPr="00474773">
        <w:rPr>
          <w:rFonts w:ascii="Times New Roman" w:hAnsi="Times New Roman" w:cs="Times New Roman"/>
          <w:sz w:val="20"/>
          <w:szCs w:val="20"/>
        </w:rPr>
        <w:t xml:space="preserve"> Anterior view of the SCJ anatomy</w:t>
      </w:r>
      <w:r>
        <w:rPr>
          <w:rFonts w:ascii="Times New Roman" w:hAnsi="Times New Roman" w:cs="Times New Roman"/>
          <w:sz w:val="20"/>
          <w:szCs w:val="20"/>
        </w:rPr>
        <w:t xml:space="preserve"> </w:t>
      </w:r>
      <w:r w:rsidR="00087332" w:rsidRPr="00647077">
        <w:rPr>
          <w:rFonts w:ascii="Times New Roman" w:hAnsi="Times New Roman"/>
          <w:sz w:val="20"/>
          <w:szCs w:val="20"/>
          <w:u w:val="single"/>
        </w:rPr>
        <w:t>Reproduced from</w:t>
      </w:r>
      <w:r w:rsidR="00087332" w:rsidRPr="00474773">
        <w:rPr>
          <w:rFonts w:ascii="Times New Roman" w:hAnsi="Times New Roman"/>
          <w:sz w:val="20"/>
          <w:szCs w:val="20"/>
        </w:rPr>
        <w:t xml:space="preserve">: </w:t>
      </w:r>
      <w:r w:rsidR="00087332" w:rsidRPr="00474773">
        <w:rPr>
          <w:rFonts w:ascii="Times New Roman" w:hAnsi="Times New Roman"/>
          <w:noProof/>
          <w:sz w:val="20"/>
          <w:szCs w:val="20"/>
        </w:rPr>
        <w:t xml:space="preserve">Lee JT, Campbell KJ, Michalski MP, et al. Surgical Anatomy of the Sternoclavicular Joint A Qualitative and Quantitative Anatomical Study. </w:t>
      </w:r>
      <w:r w:rsidR="00087332" w:rsidRPr="00474773">
        <w:rPr>
          <w:rFonts w:ascii="Times New Roman" w:hAnsi="Times New Roman"/>
          <w:i/>
          <w:iCs/>
          <w:noProof/>
          <w:sz w:val="20"/>
          <w:szCs w:val="20"/>
        </w:rPr>
        <w:t>J Bone Jt. Surg Am</w:t>
      </w:r>
      <w:r w:rsidR="00087332" w:rsidRPr="00474773">
        <w:rPr>
          <w:rFonts w:ascii="Times New Roman" w:hAnsi="Times New Roman"/>
          <w:noProof/>
          <w:sz w:val="20"/>
          <w:szCs w:val="20"/>
        </w:rPr>
        <w:t xml:space="preserve"> 2014;166:1-10. </w:t>
      </w:r>
    </w:p>
    <w:p w14:paraId="41B53B8D" w14:textId="60BA760C" w:rsidR="00087332" w:rsidRDefault="00087332" w:rsidP="00D03C70">
      <w:pPr>
        <w:spacing w:after="0" w:line="480" w:lineRule="auto"/>
        <w:ind w:firstLine="720"/>
        <w:rPr>
          <w:rFonts w:ascii="Times New Roman" w:hAnsi="Times New Roman" w:cs="Times New Roman"/>
        </w:rPr>
      </w:pPr>
    </w:p>
    <w:p w14:paraId="047460B0" w14:textId="5C712921" w:rsidR="00B63785" w:rsidRDefault="00B63785" w:rsidP="00D03C70">
      <w:pPr>
        <w:spacing w:after="0" w:line="480" w:lineRule="auto"/>
        <w:ind w:firstLine="720"/>
        <w:rPr>
          <w:rFonts w:ascii="Times New Roman" w:hAnsi="Times New Roman" w:cs="Times New Roman"/>
        </w:rPr>
      </w:pPr>
      <w:r>
        <w:rPr>
          <w:rFonts w:ascii="Times New Roman" w:hAnsi="Times New Roman" w:cs="Times New Roman"/>
        </w:rPr>
        <w:t xml:space="preserve">The primary ligamentous structures include the costoclavicular ligament (CCL), </w:t>
      </w:r>
      <w:r w:rsidR="00F04F33">
        <w:rPr>
          <w:rFonts w:ascii="Times New Roman" w:hAnsi="Times New Roman" w:cs="Times New Roman"/>
        </w:rPr>
        <w:t xml:space="preserve">interclavicular, </w:t>
      </w:r>
      <w:r>
        <w:rPr>
          <w:rFonts w:ascii="Times New Roman" w:hAnsi="Times New Roman" w:cs="Times New Roman"/>
        </w:rPr>
        <w:t>posterior sternoclavicular, and anterior sternoclavicular ligaments.</w:t>
      </w:r>
      <w:r>
        <w:rPr>
          <w:rFonts w:ascii="Times New Roman" w:hAnsi="Times New Roman" w:cs="Times New Roman"/>
        </w:rPr>
        <w:fldChar w:fldCharType="begin" w:fldLock="1"/>
      </w:r>
      <w:r w:rsidR="00D03C70">
        <w:rPr>
          <w:rFonts w:ascii="Times New Roman" w:hAnsi="Times New Roman" w:cs="Times New Roman"/>
        </w:rPr>
        <w:instrText>ADDIN CSL_CITATION { "citationItems" : [ { "id" : "ITEM-1", "itemData" : { "DOI" : "10.1016/j.otsr.2014.07.011", "ISSN" : "1877-0568", "PMID" : "25261174", "abstract" : "BACKGROUND: Few biomechanical studies have assessed the resistance of the ligamentous structures of the sternoclavicular joint, and none have reproduced the physiological movements of the joint. Determining the structures that are injured in sternoclavicular dislocations is important for the surgical planning of acute or chronic ligament reconstruction.\n\nMETHODS: Forty-eight joints from 24 human cadavers were studied, and they were divided into 4 groups of 12 joints each (retraction, protraction, depression and elevation). Biomechanical testing assessed primary and secondary failures. The mechanical resistance parameters between movements that occurred on the same plane (depression versus elevation, protraction versus retraction) were compared.\n\nRESULTS: The posterior sternoclavicular ligament was the most injured structure during the protraction test, but it was not injured during retraction. The anterior sternoclavicular ligament was the most affected structure during retraction and depression. The costoclavicular ligament was the most affected structure during elevation. Joint resistance was significantly greater during protraction movements when compared to retraction (P&lt;0.05).\n\nCONCLUSION: The anterior sternoclavicular ligament was the most affected structure during retraction and depression movements. During protraction, lesions of the posterior sternoclavicular ligament were most frequent during elevation, and the costoclavicular ligament was the most frequently injured ligament. The resistance of the sternoclavicular joint was significantly greater during protraction movement when compared to retraction.\n\nLEVEL OF EVIDENCE: IV, basic science, biomechanics, cadaver model.", "author" : [ { "dropping-particle" : "", "family" : "Negri", "given" : "J H", "non-dropping-particle" : "", "parse-names" : false, "suffix" : "" }, { "dropping-particle" : "", "family" : "Malavolta", "given" : "E a", "non-dropping-particle" : "", "parse-names" : false, "suffix" : "" }, { "dropping-particle" : "", "family" : "Assun\u00e7\u00e3o", "given" : "J H", "non-dropping-particle" : "", "parse-names" : false, "suffix" : "" }, { "dropping-particle" : "", "family" : "Gracitelli", "given" : "M E C", "non-dropping-particle" : "", "parse-names" : false, "suffix" : "" }, { "dropping-particle" : "", "family" : "Pereira", "given" : "C a M", "non-dropping-particle" : "", "parse-names" : false, "suffix" : "" }, { "dropping-particle" : "", "family" : "Bolliger Neto", "given" : "R", "non-dropping-particle" : "", "parse-names" : false, "suffix" : "" }, { "dropping-particle" : "", "family" : "Croci", "given" : "a T", "non-dropping-particle" : "", "parse-names" : false, "suffix" : "" }, { "dropping-particle" : "", "family" : "Ferreira Neto", "given" : "a a", "non-dropping-particle" : "", "parse-names" : false, "suffix" : "" } ], "container-title" : "Orthopaedics &amp; traumatology, surgery &amp; research : OTSR", "id" : "ITEM-1", "issued" : { "date-parts" : [ [ "2014", "9", "23" ] ] }, "page" : "727-731", "title" : "Assessment of the function and resistance of sternoclavicular ligaments: A biomechanical study in cadavers.", "type" : "article-journal", "volume" : "100" }, "uris" : [ "http://www.mendeley.com/documents/?uuid=79afa563-405e-4d0a-9855-51aea91fe436" ] }, { "id" : "ITEM-2", "itemData" : { "DOI" : "10.1002/ca.22021", "ISSN" : "1098-2353", "PMID" : "22991168", "abstract" : "Pathologies of the sternoclavicular (SC) joint are infrequent and effective management is often hindered by a limited understanding of the anatomy. In this study, we did macroscopic evaluations of the ligaments, the intra-articular disc, and the articulating surfaces of 25 SC joints. After removal of the joint capsule, the articulating surfaces of the sternal end of clavicle and the sternum were evaluated and the intra-articular disc was macroscopically examined. The anterior SC ligament covered the intra-articular disc, which divided the joint into a clavicular and a sternal part. A thin capsule, relatively lateral and medial from the anterior SC ligament, covered the two intra-articular parts. This means that the anterior SC ligament can be used as a landmark to enter into clavicular or sternal part of the SC joint. Posteriorly, there was a thick capsule without soft-spot or clear posterior SC ligament. Only the antero-inferior surface of the sternal end of every clavicle was covered by cartilage. Of the intra-articular discs 56% were incomplete. All of these incomplete discs displayed a central hole with signs of degeneration and fraying. This was associated with increased cartilage degeneration at the clavicular side. By experimental design (past and present), it would seem reasonable to assume that the incomplete types are caused by degeneration and are not developmental.", "author" : [ { "dropping-particle" : "", "family" : "Tongel", "given" : "a", "non-dropping-particle" : "van", "parse-names" : false, "suffix" : "" }, { "dropping-particle" : "", "family" : "MacDonald", "given" : "P", "non-dropping-particle" : "", "parse-names" : false, "suffix" : "" }, { "dropping-particle" : "", "family" : "Leiter", "given" : "J", "non-dropping-particle" : "", "parse-names" : false, "suffix" : "" }, { "dropping-particle" : "", "family" : "Pouliart", "given" : "N", "non-dropping-particle" : "", "parse-names" : false, "suffix" : "" }, { "dropping-particle" : "", "family" : "Peeler", "given" : "J", "non-dropping-particle" : "", "parse-names" : false, "suffix" : "" } ], "container-title" : "Clinical anatomy (New York, N.Y.)", "id" : "ITEM-2", "issue" : "7", "issued" : { "date-parts" : [ [ "2012", "10" ] ] }, "page" : "903-10", "title" : "A cadaveric study of the structural anatomy of the sternoclavicular joint.", "type" : "article-journal", "volume" : "25" }, "uris" : [ "http://www.mendeley.com/documents/?uuid=acaf5f81-dec1-430a-b122-3f2fd65038f2" ] } ], "mendeley" : { "formattedCitation" : "&lt;sup&gt;2,5&lt;/sup&gt;", "plainTextFormattedCitation" : "2,5", "previouslyFormattedCitation" : "&lt;sup&gt;2,5&lt;/sup&gt;" }, "properties" : { "noteIndex" : 0 }, "schema" : "https://github.com/citation-style-language/schema/raw/master/csl-citation.json" }</w:instrText>
      </w:r>
      <w:r>
        <w:rPr>
          <w:rFonts w:ascii="Times New Roman" w:hAnsi="Times New Roman" w:cs="Times New Roman"/>
        </w:rPr>
        <w:fldChar w:fldCharType="separate"/>
      </w:r>
      <w:r w:rsidR="009C19B1" w:rsidRPr="009C19B1">
        <w:rPr>
          <w:rFonts w:ascii="Times New Roman" w:hAnsi="Times New Roman" w:cs="Times New Roman"/>
          <w:noProof/>
          <w:vertAlign w:val="superscript"/>
        </w:rPr>
        <w:t>2,5</w:t>
      </w:r>
      <w:r>
        <w:rPr>
          <w:rFonts w:ascii="Times New Roman" w:hAnsi="Times New Roman" w:cs="Times New Roman"/>
        </w:rPr>
        <w:fldChar w:fldCharType="end"/>
      </w:r>
      <w:r>
        <w:rPr>
          <w:rFonts w:ascii="Times New Roman" w:hAnsi="Times New Roman" w:cs="Times New Roman"/>
        </w:rPr>
        <w:t xml:space="preserve"> </w:t>
      </w:r>
      <w:r w:rsidR="004462F1">
        <w:rPr>
          <w:rFonts w:ascii="Times New Roman" w:hAnsi="Times New Roman" w:cs="Times New Roman"/>
        </w:rPr>
        <w:t xml:space="preserve">The most </w:t>
      </w:r>
      <w:r w:rsidR="004462F1">
        <w:rPr>
          <w:rFonts w:ascii="Times New Roman" w:hAnsi="Times New Roman" w:cs="Times New Roman"/>
        </w:rPr>
        <w:lastRenderedPageBreak/>
        <w:t xml:space="preserve">common primary failures occurred of the anterior </w:t>
      </w:r>
      <w:r w:rsidR="00F52982">
        <w:rPr>
          <w:rFonts w:ascii="Times New Roman" w:hAnsi="Times New Roman" w:cs="Times New Roman"/>
        </w:rPr>
        <w:t>SC</w:t>
      </w:r>
      <w:r w:rsidR="004462F1">
        <w:rPr>
          <w:rFonts w:ascii="Times New Roman" w:hAnsi="Times New Roman" w:cs="Times New Roman"/>
        </w:rPr>
        <w:t xml:space="preserve"> ligament during depression, the posterior </w:t>
      </w:r>
      <w:r w:rsidR="00F52982">
        <w:rPr>
          <w:rFonts w:ascii="Times New Roman" w:hAnsi="Times New Roman" w:cs="Times New Roman"/>
        </w:rPr>
        <w:t xml:space="preserve">SC </w:t>
      </w:r>
      <w:r w:rsidR="004462F1">
        <w:rPr>
          <w:rFonts w:ascii="Times New Roman" w:hAnsi="Times New Roman" w:cs="Times New Roman"/>
        </w:rPr>
        <w:t>ligament during protraction, and the anterior SC, CCL, and 1</w:t>
      </w:r>
      <w:r w:rsidR="004462F1" w:rsidRPr="004462F1">
        <w:rPr>
          <w:rFonts w:ascii="Times New Roman" w:hAnsi="Times New Roman" w:cs="Times New Roman"/>
          <w:vertAlign w:val="superscript"/>
        </w:rPr>
        <w:t>st</w:t>
      </w:r>
      <w:r w:rsidR="004462F1">
        <w:rPr>
          <w:rFonts w:ascii="Times New Roman" w:hAnsi="Times New Roman" w:cs="Times New Roman"/>
        </w:rPr>
        <w:t xml:space="preserve"> rib during retraction.</w:t>
      </w:r>
      <w:r w:rsidR="004462F1">
        <w:rPr>
          <w:rFonts w:ascii="Times New Roman" w:hAnsi="Times New Roman" w:cs="Times New Roman"/>
        </w:rPr>
        <w:fldChar w:fldCharType="begin" w:fldLock="1"/>
      </w:r>
      <w:r w:rsidR="004462F1">
        <w:rPr>
          <w:rFonts w:ascii="Times New Roman" w:hAnsi="Times New Roman" w:cs="Times New Roman"/>
        </w:rPr>
        <w:instrText>ADDIN CSL_CITATION { "citationItems" : [ { "id" : "ITEM-1", "itemData" : { "DOI" : "10.1016/j.otsr.2014.07.011", "ISSN" : "1877-0568", "PMID" : "25261174", "abstract" : "BACKGROUND: Few biomechanical studies have assessed the resistance of the ligamentous structures of the sternoclavicular joint, and none have reproduced the physiological movements of the joint. Determining the structures that are injured in sternoclavicular dislocations is important for the surgical planning of acute or chronic ligament reconstruction.\n\nMETHODS: Forty-eight joints from 24 human cadavers were studied, and they were divided into 4 groups of 12 joints each (retraction, protraction, depression and elevation). Biomechanical testing assessed primary and secondary failures. The mechanical resistance parameters between movements that occurred on the same plane (depression versus elevation, protraction versus retraction) were compared.\n\nRESULTS: The posterior sternoclavicular ligament was the most injured structure during the protraction test, but it was not injured during retraction. The anterior sternoclavicular ligament was the most affected structure during retraction and depression. The costoclavicular ligament was the most affected structure during elevation. Joint resistance was significantly greater during protraction movements when compared to retraction (P&lt;0.05).\n\nCONCLUSION: The anterior sternoclavicular ligament was the most affected structure during retraction and depression movements. During protraction, lesions of the posterior sternoclavicular ligament were most frequent during elevation, and the costoclavicular ligament was the most frequently injured ligament. The resistance of the sternoclavicular joint was significantly greater during protraction movement when compared to retraction.\n\nLEVEL OF EVIDENCE: IV, basic science, biomechanics, cadaver model.", "author" : [ { "dropping-particle" : "", "family" : "Negri", "given" : "J H", "non-dropping-particle" : "", "parse-names" : false, "suffix" : "" }, { "dropping-particle" : "", "family" : "Malavolta", "given" : "E a", "non-dropping-particle" : "", "parse-names" : false, "suffix" : "" }, { "dropping-particle" : "", "family" : "Assun\u00e7\u00e3o", "given" : "J H", "non-dropping-particle" : "", "parse-names" : false, "suffix" : "" }, { "dropping-particle" : "", "family" : "Gracitelli", "given" : "M E C", "non-dropping-particle" : "", "parse-names" : false, "suffix" : "" }, { "dropping-particle" : "", "family" : "Pereira", "given" : "C a M", "non-dropping-particle" : "", "parse-names" : false, "suffix" : "" }, { "dropping-particle" : "", "family" : "Bolliger Neto", "given" : "R", "non-dropping-particle" : "", "parse-names" : false, "suffix" : "" }, { "dropping-particle" : "", "family" : "Croci", "given" : "a T", "non-dropping-particle" : "", "parse-names" : false, "suffix" : "" }, { "dropping-particle" : "", "family" : "Ferreira Neto", "given" : "a a", "non-dropping-particle" : "", "parse-names" : false, "suffix" : "" } ], "container-title" : "Orthopaedics &amp; traumatology, surgery &amp; research : OTSR", "id" : "ITEM-1", "issued" : { "date-parts" : [ [ "2014", "9", "23" ] ] }, "page" : "727-731", "title" : "Assessment of the function and resistance of sternoclavicular ligaments: A biomechanical study in cadavers.", "type" : "article-journal", "volume" : "100" }, "uris" : [ "http://www.mendeley.com/documents/?uuid=79afa563-405e-4d0a-9855-51aea91fe436" ] } ], "mendeley" : { "formattedCitation" : "&lt;sup&gt;2&lt;/sup&gt;", "plainTextFormattedCitation" : "2", "previouslyFormattedCitation" : "&lt;sup&gt;2&lt;/sup&gt;" }, "properties" : { "noteIndex" : 0 }, "schema" : "https://github.com/citation-style-language/schema/raw/master/csl-citation.json" }</w:instrText>
      </w:r>
      <w:r w:rsidR="004462F1">
        <w:rPr>
          <w:rFonts w:ascii="Times New Roman" w:hAnsi="Times New Roman" w:cs="Times New Roman"/>
        </w:rPr>
        <w:fldChar w:fldCharType="separate"/>
      </w:r>
      <w:r w:rsidR="004462F1" w:rsidRPr="004462F1">
        <w:rPr>
          <w:rFonts w:ascii="Times New Roman" w:hAnsi="Times New Roman" w:cs="Times New Roman"/>
          <w:noProof/>
          <w:vertAlign w:val="superscript"/>
        </w:rPr>
        <w:t>2</w:t>
      </w:r>
      <w:r w:rsidR="004462F1">
        <w:rPr>
          <w:rFonts w:ascii="Times New Roman" w:hAnsi="Times New Roman" w:cs="Times New Roman"/>
        </w:rPr>
        <w:fldChar w:fldCharType="end"/>
      </w:r>
      <w:r w:rsidR="004462F1">
        <w:rPr>
          <w:rFonts w:ascii="Times New Roman" w:hAnsi="Times New Roman" w:cs="Times New Roman"/>
        </w:rPr>
        <w:t xml:space="preserve"> </w:t>
      </w:r>
      <w:r w:rsidR="00F04F33">
        <w:rPr>
          <w:rFonts w:ascii="Times New Roman" w:hAnsi="Times New Roman" w:cs="Times New Roman"/>
        </w:rPr>
        <w:t xml:space="preserve">More specifically, the CCL </w:t>
      </w:r>
      <w:r w:rsidR="00CC64B4">
        <w:rPr>
          <w:rFonts w:ascii="Times New Roman" w:hAnsi="Times New Roman" w:cs="Times New Roman"/>
        </w:rPr>
        <w:t xml:space="preserve">courses from the first rib to the </w:t>
      </w:r>
      <w:r w:rsidR="00666876">
        <w:rPr>
          <w:rFonts w:ascii="Times New Roman" w:hAnsi="Times New Roman" w:cs="Times New Roman"/>
        </w:rPr>
        <w:t>costoclavicular tubercle on the medial end of the clavicle.</w:t>
      </w:r>
      <w:r w:rsidR="00666876">
        <w:rPr>
          <w:rFonts w:ascii="Times New Roman" w:hAnsi="Times New Roman" w:cs="Times New Roman"/>
        </w:rPr>
        <w:fldChar w:fldCharType="begin" w:fldLock="1"/>
      </w:r>
      <w:r w:rsidR="00666876">
        <w:rPr>
          <w:rFonts w:ascii="Times New Roman" w:hAnsi="Times New Roman" w:cs="Times New Roman"/>
        </w:rPr>
        <w:instrText>ADDIN CSL_CITATION { "citationItems" : [ { "id" : "ITEM-1", "itemData" : { "author" : [ { "dropping-particle" : "", "family" : "Lee", "given" : "Jared T", "non-dropping-particle" : "", "parse-names" : false, "suffix" : "" }, { "dropping-particle" : "", "family" : "Campbell", "given" : "Kevin J", "non-dropping-particle" : "", "parse-names" : false, "suffix" : "" }, { "dropping-particle" : "", "family" : "Michalski", "given" : "Max P", "non-dropping-particle" : "", "parse-names" : false, "suffix" : "" }, { "dropping-particle" : "", "family" : "Wilson", "given" : "Katharine J", "non-dropping-particle" : "", "parse-names" : false, "suffix" : "" }, { "dropping-particle" : "", "family" : "Spiegl", "given" : "Ulrich J A", "non-dropping-particle" : "", "parse-names" : false, "suffix" : "" }, { "dropping-particle" : "", "family" : "Wijdicks", "given" : "Coen A", "non-dropping-particle" : "", "parse-names" : false, "suffix" : "" }, { "dropping-particle" : "", "family" : "Millett", "given" : "Peter J", "non-dropping-particle" : "", "parse-names" : false, "suffix" : "" } ], "container-title" : "J Bone Joint Surg Am", "id" : "ITEM-1", "issued" : { "date-parts" : [ [ "2014" ] ] }, "page" : "1-10", "title" : "Surgical Anatomy of the Sternoclavicular Joint A Qualitative and Quantitative Anatomical Study", "type" : "article-journal", "volume" : "166" }, "uris" : [ "http://www.mendeley.com/documents/?uuid=c1f129da-452c-4a10-a232-b4c5dcb6d77a" ] } ], "mendeley" : { "formattedCitation" : "&lt;sup&gt;7&lt;/sup&gt;", "plainTextFormattedCitation" : "7", "previouslyFormattedCitation" : "&lt;sup&gt;7&lt;/sup&gt;" }, "properties" : { "noteIndex" : 0 }, "schema" : "https://github.com/citation-style-language/schema/raw/master/csl-citation.json" }</w:instrText>
      </w:r>
      <w:r w:rsidR="00666876">
        <w:rPr>
          <w:rFonts w:ascii="Times New Roman" w:hAnsi="Times New Roman" w:cs="Times New Roman"/>
        </w:rPr>
        <w:fldChar w:fldCharType="separate"/>
      </w:r>
      <w:r w:rsidR="00666876" w:rsidRPr="00666876">
        <w:rPr>
          <w:rFonts w:ascii="Times New Roman" w:hAnsi="Times New Roman" w:cs="Times New Roman"/>
          <w:noProof/>
          <w:vertAlign w:val="superscript"/>
        </w:rPr>
        <w:t>7</w:t>
      </w:r>
      <w:r w:rsidR="00666876">
        <w:rPr>
          <w:rFonts w:ascii="Times New Roman" w:hAnsi="Times New Roman" w:cs="Times New Roman"/>
        </w:rPr>
        <w:fldChar w:fldCharType="end"/>
      </w:r>
      <w:r w:rsidR="00666876">
        <w:rPr>
          <w:rFonts w:ascii="Times New Roman" w:hAnsi="Times New Roman" w:cs="Times New Roman"/>
        </w:rPr>
        <w:t xml:space="preserve">  The CCL </w:t>
      </w:r>
      <w:r w:rsidR="00F04F33">
        <w:rPr>
          <w:rFonts w:ascii="Times New Roman" w:hAnsi="Times New Roman" w:cs="Times New Roman"/>
        </w:rPr>
        <w:t xml:space="preserve">consists of </w:t>
      </w:r>
      <w:r w:rsidR="00666876">
        <w:rPr>
          <w:rFonts w:ascii="Times New Roman" w:hAnsi="Times New Roman" w:cs="Times New Roman"/>
        </w:rPr>
        <w:t>“</w:t>
      </w:r>
      <w:r w:rsidR="00F04F33">
        <w:rPr>
          <w:rFonts w:ascii="Times New Roman" w:hAnsi="Times New Roman" w:cs="Times New Roman"/>
        </w:rPr>
        <w:t>anterior and posterior fasciculi with an interposed bursa from the inferior margin of the medial clavicle to the synchondral junction betw</w:t>
      </w:r>
      <w:r w:rsidR="00666876">
        <w:rPr>
          <w:rFonts w:ascii="Times New Roman" w:hAnsi="Times New Roman" w:cs="Times New Roman"/>
        </w:rPr>
        <w:t>een the manubrium and first rib” (Martetschlager</w:t>
      </w:r>
      <w:r w:rsidR="00F56B1F">
        <w:rPr>
          <w:rFonts w:ascii="Times New Roman" w:hAnsi="Times New Roman" w:cs="Times New Roman"/>
        </w:rPr>
        <w:t xml:space="preserve"> et al.</w:t>
      </w:r>
      <w:r w:rsidR="00666876">
        <w:rPr>
          <w:rFonts w:ascii="Times New Roman" w:hAnsi="Times New Roman" w:cs="Times New Roman"/>
        </w:rPr>
        <w:t xml:space="preserve">, pg. 4). </w:t>
      </w:r>
      <w:r w:rsidR="00F04F33">
        <w:rPr>
          <w:rFonts w:ascii="Times New Roman" w:hAnsi="Times New Roman" w:cs="Times New Roman"/>
        </w:rPr>
        <w:t>Thus, the anterior fibers work to resist superior rotation and lateral displacement of the clavicle, while the posterior fibers resist inferior rotation and medial displacement.</w:t>
      </w:r>
      <w:r w:rsidR="00F04F33">
        <w:rPr>
          <w:rFonts w:ascii="Times New Roman" w:hAnsi="Times New Roman" w:cs="Times New Roman"/>
        </w:rPr>
        <w:fldChar w:fldCharType="begin" w:fldLock="1"/>
      </w:r>
      <w:r w:rsidR="00F04F33">
        <w:rPr>
          <w:rFonts w:ascii="Times New Roman" w:hAnsi="Times New Roman" w:cs="Times New Roman"/>
        </w:rPr>
        <w:instrText>ADDIN CSL_CITATION { "citationItems" : [ { "id" : "ITEM-1", "itemData" : { "DOI" : "10.1177/0363546513498990", "ISSN" : "1552-3365", "PMID" : "23956132", "abstract" : "BACKGROUND: Injuries to the sternoclavicular (SC) joint typically occur with high-energy mechanisms such as those obtained in automobile accidents or contact sports. Many disorders of the SC joint can be treated nonoperatively. However, surgical treatment may be indicated for locked posterior dislocations; symptomatic, chronic instability; or persistent, painful osteoarthritis that fails nonoperative therapy.\n\nPURPOSE: To provide an updated review on the current diagnosis and management of instability and degenerative arthritis of the SC joint.\n\nSTUDY DESIGN: Current concepts review.\n\nMETHODS: A preliminary PubMed database search using the terms sternoclavicular instability, dislocation, arthritis, resection, and stabilization was performed in August 2012. All anatomic and biomechanical studies, review articles, case reports, case series, and technique papers that were relevant to the topic were included.\n\nRESULTS: The search identified 929 articles, 321 of which, after screening of the titles and abstracts, were considered potentially relevant to this study. Of the 321 articles, 30 were anatomic or imaging studies, 2 were biomechanical studies, 69 were review papers, 189 were case series or reports, and 31 were technique papers. The majority of these studies were classified as evidence level 4, with a few scattered level 3 studies. Because the level of evidence obtained from this search was not adequate for systematic review (or meta-analysis), a current concepts review of the diagnosis and management of SC joint instability and degenerative arthritis is presented.\n\nCONCLUSION: Injuries to the SC joint are uncommon. Recognition and classification of these injuries are critical to proper management, thus minimizing potential long-term sequelae such as posttraumatic arthritis and recurrent instability. Although nonoperative therapy is the modality of choice in anterior dislocations, posterior dislocations require special attention because of the presence of vulnerable posterior hilar structures. Surgical management of chronic instability and degenerative arthritis of the SC joint includes resection arthroplasty of the medial clavicle with or without reconstruction of the sternoclavicular ligaments with graft material. Although resection is typically performed open, an arthroscopic technique is described that theoretically decreases operating and recovery times while also decreasing the risk of iatrogenic injury. Currently, when reconstruction is needed f\u2026", "author" : [ { "dropping-particle" : "", "family" : "Martetschl\u00e4ger", "given" : "Frank", "non-dropping-particle" : "", "parse-names" : false, "suffix" : "" }, { "dropping-particle" : "", "family" : "Warth", "given" : "Ryan J", "non-dropping-particle" : "", "parse-names" : false, "suffix" : "" }, { "dropping-particle" : "", "family" : "Millett", "given" : "Peter J", "non-dropping-particle" : "", "parse-names" : false, "suffix" : "" } ], "container-title" : "The American journal of sports medicine", "id" : "ITEM-1", "issue" : "4", "issued" : { "date-parts" : [ [ "2014", "4" ] ] }, "page" : "999-1007", "title" : "Instability and degenerative arthritis of the sternoclavicular joint: a current concepts review.", "type" : "article-journal", "volume" : "42" }, "uris" : [ "http://www.mendeley.com/documents/?uuid=cafa4727-a7ca-4bd1-9f8c-1bf5c525c886" ] } ], "mendeley" : { "formattedCitation" : "&lt;sup&gt;3&lt;/sup&gt;", "plainTextFormattedCitation" : "3", "previouslyFormattedCitation" : "&lt;sup&gt;3&lt;/sup&gt;" }, "properties" : { "noteIndex" : 0 }, "schema" : "https://github.com/citation-style-language/schema/raw/master/csl-citation.json" }</w:instrText>
      </w:r>
      <w:r w:rsidR="00F04F33">
        <w:rPr>
          <w:rFonts w:ascii="Times New Roman" w:hAnsi="Times New Roman" w:cs="Times New Roman"/>
        </w:rPr>
        <w:fldChar w:fldCharType="separate"/>
      </w:r>
      <w:r w:rsidR="00F04F33" w:rsidRPr="00F04F33">
        <w:rPr>
          <w:rFonts w:ascii="Times New Roman" w:hAnsi="Times New Roman" w:cs="Times New Roman"/>
          <w:noProof/>
          <w:vertAlign w:val="superscript"/>
        </w:rPr>
        <w:t>3</w:t>
      </w:r>
      <w:r w:rsidR="00F04F33">
        <w:rPr>
          <w:rFonts w:ascii="Times New Roman" w:hAnsi="Times New Roman" w:cs="Times New Roman"/>
        </w:rPr>
        <w:fldChar w:fldCharType="end"/>
      </w:r>
      <w:r w:rsidR="00F04F33">
        <w:rPr>
          <w:rFonts w:ascii="Times New Roman" w:hAnsi="Times New Roman" w:cs="Times New Roman"/>
        </w:rPr>
        <w:t xml:space="preserve"> The interclavicular ligament resists superior migration of the medial clavicle.</w:t>
      </w:r>
      <w:r w:rsidR="00F04F33">
        <w:rPr>
          <w:rFonts w:ascii="Times New Roman" w:hAnsi="Times New Roman" w:cs="Times New Roman"/>
        </w:rPr>
        <w:fldChar w:fldCharType="begin" w:fldLock="1"/>
      </w:r>
      <w:r w:rsidR="00F04F33">
        <w:rPr>
          <w:rFonts w:ascii="Times New Roman" w:hAnsi="Times New Roman" w:cs="Times New Roman"/>
        </w:rPr>
        <w:instrText>ADDIN CSL_CITATION { "citationItems" : [ { "id" : "ITEM-1", "itemData" : { "DOI" : "10.1177/0363546513498990", "ISSN" : "1552-3365", "PMID" : "23956132", "abstract" : "BACKGROUND: Injuries to the sternoclavicular (SC) joint typically occur with high-energy mechanisms such as those obtained in automobile accidents or contact sports. Many disorders of the SC joint can be treated nonoperatively. However, surgical treatment may be indicated for locked posterior dislocations; symptomatic, chronic instability; or persistent, painful osteoarthritis that fails nonoperative therapy.\n\nPURPOSE: To provide an updated review on the current diagnosis and management of instability and degenerative arthritis of the SC joint.\n\nSTUDY DESIGN: Current concepts review.\n\nMETHODS: A preliminary PubMed database search using the terms sternoclavicular instability, dislocation, arthritis, resection, and stabilization was performed in August 2012. All anatomic and biomechanical studies, review articles, case reports, case series, and technique papers that were relevant to the topic were included.\n\nRESULTS: The search identified 929 articles, 321 of which, after screening of the titles and abstracts, were considered potentially relevant to this study. Of the 321 articles, 30 were anatomic or imaging studies, 2 were biomechanical studies, 69 were review papers, 189 were case series or reports, and 31 were technique papers. The majority of these studies were classified as evidence level 4, with a few scattered level 3 studies. Because the level of evidence obtained from this search was not adequate for systematic review (or meta-analysis), a current concepts review of the diagnosis and management of SC joint instability and degenerative arthritis is presented.\n\nCONCLUSION: Injuries to the SC joint are uncommon. Recognition and classification of these injuries are critical to proper management, thus minimizing potential long-term sequelae such as posttraumatic arthritis and recurrent instability. Although nonoperative therapy is the modality of choice in anterior dislocations, posterior dislocations require special attention because of the presence of vulnerable posterior hilar structures. Surgical management of chronic instability and degenerative arthritis of the SC joint includes resection arthroplasty of the medial clavicle with or without reconstruction of the sternoclavicular ligaments with graft material. Although resection is typically performed open, an arthroscopic technique is described that theoretically decreases operating and recovery times while also decreasing the risk of iatrogenic injury. Currently, when reconstruction is needed f\u2026", "author" : [ { "dropping-particle" : "", "family" : "Martetschl\u00e4ger", "given" : "Frank", "non-dropping-particle" : "", "parse-names" : false, "suffix" : "" }, { "dropping-particle" : "", "family" : "Warth", "given" : "Ryan J", "non-dropping-particle" : "", "parse-names" : false, "suffix" : "" }, { "dropping-particle" : "", "family" : "Millett", "given" : "Peter J", "non-dropping-particle" : "", "parse-names" : false, "suffix" : "" } ], "container-title" : "The American journal of sports medicine", "id" : "ITEM-1", "issue" : "4", "issued" : { "date-parts" : [ [ "2014", "4" ] ] }, "page" : "999-1007", "title" : "Instability and degenerative arthritis of the sternoclavicular joint: a current concepts review.", "type" : "article-journal", "volume" : "42" }, "uris" : [ "http://www.mendeley.com/documents/?uuid=cafa4727-a7ca-4bd1-9f8c-1bf5c525c886" ] } ], "mendeley" : { "formattedCitation" : "&lt;sup&gt;3&lt;/sup&gt;", "plainTextFormattedCitation" : "3", "previouslyFormattedCitation" : "&lt;sup&gt;3&lt;/sup&gt;" }, "properties" : { "noteIndex" : 0 }, "schema" : "https://github.com/citation-style-language/schema/raw/master/csl-citation.json" }</w:instrText>
      </w:r>
      <w:r w:rsidR="00F04F33">
        <w:rPr>
          <w:rFonts w:ascii="Times New Roman" w:hAnsi="Times New Roman" w:cs="Times New Roman"/>
        </w:rPr>
        <w:fldChar w:fldCharType="separate"/>
      </w:r>
      <w:r w:rsidR="00F04F33" w:rsidRPr="00F04F33">
        <w:rPr>
          <w:rFonts w:ascii="Times New Roman" w:hAnsi="Times New Roman" w:cs="Times New Roman"/>
          <w:noProof/>
          <w:vertAlign w:val="superscript"/>
        </w:rPr>
        <w:t>3</w:t>
      </w:r>
      <w:r w:rsidR="00F04F33">
        <w:rPr>
          <w:rFonts w:ascii="Times New Roman" w:hAnsi="Times New Roman" w:cs="Times New Roman"/>
        </w:rPr>
        <w:fldChar w:fldCharType="end"/>
      </w:r>
      <w:r w:rsidR="00F04F33">
        <w:rPr>
          <w:rFonts w:ascii="Times New Roman" w:hAnsi="Times New Roman" w:cs="Times New Roman"/>
        </w:rPr>
        <w:t xml:space="preserve"> </w:t>
      </w:r>
      <w:r w:rsidR="004462F1">
        <w:rPr>
          <w:rFonts w:ascii="Times New Roman" w:hAnsi="Times New Roman" w:cs="Times New Roman"/>
        </w:rPr>
        <w:t>Overall, the ligamentous structures resist protraction and depression significantly better than retraction and elevation.</w:t>
      </w:r>
      <w:r w:rsidR="004462F1">
        <w:rPr>
          <w:rFonts w:ascii="Times New Roman" w:hAnsi="Times New Roman" w:cs="Times New Roman"/>
        </w:rPr>
        <w:fldChar w:fldCharType="begin" w:fldLock="1"/>
      </w:r>
      <w:r w:rsidR="004462F1">
        <w:rPr>
          <w:rFonts w:ascii="Times New Roman" w:hAnsi="Times New Roman" w:cs="Times New Roman"/>
        </w:rPr>
        <w:instrText>ADDIN CSL_CITATION { "citationItems" : [ { "id" : "ITEM-1", "itemData" : { "DOI" : "10.1016/j.otsr.2014.07.011", "ISSN" : "1877-0568", "PMID" : "25261174", "abstract" : "BACKGROUND: Few biomechanical studies have assessed the resistance of the ligamentous structures of the sternoclavicular joint, and none have reproduced the physiological movements of the joint. Determining the structures that are injured in sternoclavicular dislocations is important for the surgical planning of acute or chronic ligament reconstruction.\n\nMETHODS: Forty-eight joints from 24 human cadavers were studied, and they were divided into 4 groups of 12 joints each (retraction, protraction, depression and elevation). Biomechanical testing assessed primary and secondary failures. The mechanical resistance parameters between movements that occurred on the same plane (depression versus elevation, protraction versus retraction) were compared.\n\nRESULTS: The posterior sternoclavicular ligament was the most injured structure during the protraction test, but it was not injured during retraction. The anterior sternoclavicular ligament was the most affected structure during retraction and depression. The costoclavicular ligament was the most affected structure during elevation. Joint resistance was significantly greater during protraction movements when compared to retraction (P&lt;0.05).\n\nCONCLUSION: The anterior sternoclavicular ligament was the most affected structure during retraction and depression movements. During protraction, lesions of the posterior sternoclavicular ligament were most frequent during elevation, and the costoclavicular ligament was the most frequently injured ligament. The resistance of the sternoclavicular joint was significantly greater during protraction movement when compared to retraction.\n\nLEVEL OF EVIDENCE: IV, basic science, biomechanics, cadaver model.", "author" : [ { "dropping-particle" : "", "family" : "Negri", "given" : "J H", "non-dropping-particle" : "", "parse-names" : false, "suffix" : "" }, { "dropping-particle" : "", "family" : "Malavolta", "given" : "E a", "non-dropping-particle" : "", "parse-names" : false, "suffix" : "" }, { "dropping-particle" : "", "family" : "Assun\u00e7\u00e3o", "given" : "J H", "non-dropping-particle" : "", "parse-names" : false, "suffix" : "" }, { "dropping-particle" : "", "family" : "Gracitelli", "given" : "M E C", "non-dropping-particle" : "", "parse-names" : false, "suffix" : "" }, { "dropping-particle" : "", "family" : "Pereira", "given" : "C a M", "non-dropping-particle" : "", "parse-names" : false, "suffix" : "" }, { "dropping-particle" : "", "family" : "Bolliger Neto", "given" : "R", "non-dropping-particle" : "", "parse-names" : false, "suffix" : "" }, { "dropping-particle" : "", "family" : "Croci", "given" : "a T", "non-dropping-particle" : "", "parse-names" : false, "suffix" : "" }, { "dropping-particle" : "", "family" : "Ferreira Neto", "given" : "a a", "non-dropping-particle" : "", "parse-names" : false, "suffix" : "" } ], "container-title" : "Orthopaedics &amp; traumatology, surgery &amp; research : OTSR", "id" : "ITEM-1", "issued" : { "date-parts" : [ [ "2014", "9", "23" ] ] }, "page" : "727-731", "title" : "Assessment of the function and resistance of sternoclavicular ligaments: A biomechanical study in cadavers.", "type" : "article-journal", "volume" : "100" }, "uris" : [ "http://www.mendeley.com/documents/?uuid=79afa563-405e-4d0a-9855-51aea91fe436" ] } ], "mendeley" : { "formattedCitation" : "&lt;sup&gt;2&lt;/sup&gt;", "plainTextFormattedCitation" : "2", "previouslyFormattedCitation" : "&lt;sup&gt;2&lt;/sup&gt;" }, "properties" : { "noteIndex" : 0 }, "schema" : "https://github.com/citation-style-language/schema/raw/master/csl-citation.json" }</w:instrText>
      </w:r>
      <w:r w:rsidR="004462F1">
        <w:rPr>
          <w:rFonts w:ascii="Times New Roman" w:hAnsi="Times New Roman" w:cs="Times New Roman"/>
        </w:rPr>
        <w:fldChar w:fldCharType="separate"/>
      </w:r>
      <w:r w:rsidR="004462F1" w:rsidRPr="004462F1">
        <w:rPr>
          <w:rFonts w:ascii="Times New Roman" w:hAnsi="Times New Roman" w:cs="Times New Roman"/>
          <w:noProof/>
          <w:vertAlign w:val="superscript"/>
        </w:rPr>
        <w:t>2</w:t>
      </w:r>
      <w:r w:rsidR="004462F1">
        <w:rPr>
          <w:rFonts w:ascii="Times New Roman" w:hAnsi="Times New Roman" w:cs="Times New Roman"/>
        </w:rPr>
        <w:fldChar w:fldCharType="end"/>
      </w:r>
    </w:p>
    <w:p w14:paraId="7FADF535" w14:textId="77777777" w:rsidR="00ED7360" w:rsidRDefault="00ED7360" w:rsidP="00D03C70">
      <w:pPr>
        <w:spacing w:after="0" w:line="480" w:lineRule="auto"/>
        <w:ind w:firstLine="720"/>
        <w:rPr>
          <w:rFonts w:ascii="Times New Roman" w:hAnsi="Times New Roman" w:cs="Times New Roman"/>
        </w:rPr>
      </w:pPr>
      <w:r>
        <w:rPr>
          <w:rFonts w:ascii="Times New Roman" w:hAnsi="Times New Roman" w:cs="Times New Roman"/>
        </w:rPr>
        <w:t>Muscul</w:t>
      </w:r>
      <w:r w:rsidR="00185092">
        <w:rPr>
          <w:rFonts w:ascii="Times New Roman" w:hAnsi="Times New Roman" w:cs="Times New Roman"/>
        </w:rPr>
        <w:t>ar insertions are also prominent</w:t>
      </w:r>
      <w:r>
        <w:rPr>
          <w:rFonts w:ascii="Times New Roman" w:hAnsi="Times New Roman" w:cs="Times New Roman"/>
        </w:rPr>
        <w:t xml:space="preserve"> in this region. Anteriorly, the “indirect aponeurotic insertion of the superficial part of the clavicular insertion of the sternocleidomastoid (SCM) is contiguous with the more direct insertion of the clavicular and sternal parts of the pectoralis major (PM) below, and covers the SCJ in a musculo-aponeurotic layer” (Sewell et al.,</w:t>
      </w:r>
      <w:r w:rsidR="00666876">
        <w:rPr>
          <w:rFonts w:ascii="Times New Roman" w:hAnsi="Times New Roman" w:cs="Times New Roman"/>
        </w:rPr>
        <w:t xml:space="preserve"> pg. 722</w:t>
      </w:r>
      <w:r>
        <w:rPr>
          <w:rFonts w:ascii="Times New Roman" w:hAnsi="Times New Roman" w:cs="Times New Roman"/>
        </w:rPr>
        <w:t>). This insertion of the clavicular head of the SCM can be seen in the figure above, as can the sternal insertion of the SCM, which covers the medial portion of the SCJ.</w:t>
      </w:r>
      <w:r w:rsidR="00185092">
        <w:rPr>
          <w:rFonts w:ascii="Times New Roman" w:hAnsi="Times New Roman" w:cs="Times New Roman"/>
        </w:rPr>
        <w:t xml:space="preserve">  The subclavius originates from the first rib lateral to the CCL, and inserts on the inferior surface of the clavicle.</w:t>
      </w:r>
      <w:r w:rsidR="00185092">
        <w:rPr>
          <w:rFonts w:ascii="Times New Roman" w:hAnsi="Times New Roman" w:cs="Times New Roman"/>
        </w:rPr>
        <w:fldChar w:fldCharType="begin" w:fldLock="1"/>
      </w:r>
      <w:r w:rsidR="00185092">
        <w:rPr>
          <w:rFonts w:ascii="Times New Roman" w:hAnsi="Times New Roman" w:cs="Times New Roman"/>
        </w:rPr>
        <w:instrText>ADDIN CSL_CITATION { "citationItems" : [ { "id" : "ITEM-1", "itemData" : { "DOI" : "10.1302/0301-620X.95B6.31064", "ISSN" : "2049-4408", "PMID" : "23723264", "abstract" : "The sternoclavicular joint (SCJ) is a pivotal articulation in the linked system of the upper limb girdle, providing load-bearing in compression while resisting displacement in tension or distraction at the manubrium sterni. The SCJ and acromioclavicular joint (ACJ) both have a small surface area of contact protected by an intra-articular fibrocartilaginous disc and are supported by strong extrinsic and intrinsic capsular ligaments. The function of load-sharing in the upper limb by bulky periscapular and thoracobrachial muscles is extremely important to the longevity of both joints. Ligamentous and capsular laxity changes with age, exposing both joints to greater strain, which may explain the rising incidence of arthritis in both with age. The incidence of arthritis in the SCJ is less than that in the ACJ, suggesting that the extrinsic ligaments of the SCJ provide greater stability than the coracoclavicular ligaments of the ACJ. Instability of the SCJ is rare and can be difficult to distinguish from medial clavicular physeal or metaphyseal fracture-separation: cross-sectional imaging is often required. The distinction is important because the treatment options and outcomes of treatment are dissimilar, whereas the treatment and outcomes of ACJ separation and fracture of the lateral clavicle can be similar. Proper recognition and treatment of traumatic instability is vital as these injuries may be life-threatening. Instability of the SCJ does not always require surgical intervention. An accurate diagnosis is required before surgery can be considered, and we recommend the use of the Stanmore instability triangle. Most poor outcomes result from a failure to recognise the underlying pathology. There is a natural reluctance for orthopaedic surgeons to operate in this area owing to unfamiliarity with, and the close proximity of, the related vascular structures, but the interposed sternohyoid and sternothyroid muscles are rarely injured and provide a clear boundary to the medial retroclavicular space, as well as an anatomical barrier to unsafe intervention. This review presents current concepts of instability of the SCJ, describes the relevant surgical anatomy, provides a framework for diagnosis and management, including physiotherapy, and discusses the technical challenges of operative intervention.", "author" : [ { "dropping-particle" : "", "family" : "Sewell", "given" : "M D", "non-dropping-particle" : "", "parse-names" : false, "suffix" : "" }, { "dropping-particle" : "", "family" : "Al-Hadithy", "given" : "N", "non-dropping-particle" : "", "parse-names" : false, "suffix" : "" }, { "dropping-particle" : "", "family" : "Leu", "given" : "a", "non-dropping-particle" : "Le", "parse-names" : false, "suffix" : "" }, { "dropping-particle" : "", "family" : "Lambert", "given" : "S M", "non-dropping-particle" : "", "parse-names" : false, "suffix" : "" } ], "container-title" : "The bone &amp; joint journal", "id" : "ITEM-1", "issue" : "6", "issued" : { "date-parts" : [ [ "2013", "6" ] ] }, "page" : "721-31", "title" : "Instability of the sternoclavicular joint: current concepts in classification, treatment and outcomes.", "type" : "article-journal", "volume" : "95-B" }, "uris" : [ "http://www.mendeley.com/documents/?uuid=98a4d0f3-acc4-467a-beea-02b2d901d491" ] } ], "mendeley" : { "formattedCitation" : "&lt;sup&gt;4&lt;/sup&gt;", "plainTextFormattedCitation" : "4", "previouslyFormattedCitation" : "&lt;sup&gt;4&lt;/sup&gt;" }, "properties" : { "noteIndex" : 0 }, "schema" : "https://github.com/citation-style-language/schema/raw/master/csl-citation.json" }</w:instrText>
      </w:r>
      <w:r w:rsidR="00185092">
        <w:rPr>
          <w:rFonts w:ascii="Times New Roman" w:hAnsi="Times New Roman" w:cs="Times New Roman"/>
        </w:rPr>
        <w:fldChar w:fldCharType="separate"/>
      </w:r>
      <w:r w:rsidR="00185092" w:rsidRPr="00185092">
        <w:rPr>
          <w:rFonts w:ascii="Times New Roman" w:hAnsi="Times New Roman" w:cs="Times New Roman"/>
          <w:noProof/>
          <w:vertAlign w:val="superscript"/>
        </w:rPr>
        <w:t>4</w:t>
      </w:r>
      <w:r w:rsidR="00185092">
        <w:rPr>
          <w:rFonts w:ascii="Times New Roman" w:hAnsi="Times New Roman" w:cs="Times New Roman"/>
        </w:rPr>
        <w:fldChar w:fldCharType="end"/>
      </w:r>
      <w:r w:rsidR="00185092">
        <w:rPr>
          <w:rFonts w:ascii="Times New Roman" w:hAnsi="Times New Roman" w:cs="Times New Roman"/>
        </w:rPr>
        <w:t xml:space="preserve"> The structure of the subclavius suggests it may work to decrease the upward displacement of the clavicle during lateral compressive loads, acting as an extrinsic shock absorber for the SCJ.</w:t>
      </w:r>
      <w:r w:rsidR="00185092">
        <w:rPr>
          <w:rFonts w:ascii="Times New Roman" w:hAnsi="Times New Roman" w:cs="Times New Roman"/>
        </w:rPr>
        <w:fldChar w:fldCharType="begin" w:fldLock="1"/>
      </w:r>
      <w:r w:rsidR="00CC64B4">
        <w:rPr>
          <w:rFonts w:ascii="Times New Roman" w:hAnsi="Times New Roman" w:cs="Times New Roman"/>
        </w:rPr>
        <w:instrText>ADDIN CSL_CITATION { "citationItems" : [ { "id" : "ITEM-1", "itemData" : { "DOI" : "10.1302/0301-620X.95B6.31064", "ISSN" : "2049-4408", "PMID" : "23723264", "abstract" : "The sternoclavicular joint (SCJ) is a pivotal articulation in the linked system of the upper limb girdle, providing load-bearing in compression while resisting displacement in tension or distraction at the manubrium sterni. The SCJ and acromioclavicular joint (ACJ) both have a small surface area of contact protected by an intra-articular fibrocartilaginous disc and are supported by strong extrinsic and intrinsic capsular ligaments. The function of load-sharing in the upper limb by bulky periscapular and thoracobrachial muscles is extremely important to the longevity of both joints. Ligamentous and capsular laxity changes with age, exposing both joints to greater strain, which may explain the rising incidence of arthritis in both with age. The incidence of arthritis in the SCJ is less than that in the ACJ, suggesting that the extrinsic ligaments of the SCJ provide greater stability than the coracoclavicular ligaments of the ACJ. Instability of the SCJ is rare and can be difficult to distinguish from medial clavicular physeal or metaphyseal fracture-separation: cross-sectional imaging is often required. The distinction is important because the treatment options and outcomes of treatment are dissimilar, whereas the treatment and outcomes of ACJ separation and fracture of the lateral clavicle can be similar. Proper recognition and treatment of traumatic instability is vital as these injuries may be life-threatening. Instability of the SCJ does not always require surgical intervention. An accurate diagnosis is required before surgery can be considered, and we recommend the use of the Stanmore instability triangle. Most poor outcomes result from a failure to recognise the underlying pathology. There is a natural reluctance for orthopaedic surgeons to operate in this area owing to unfamiliarity with, and the close proximity of, the related vascular structures, but the interposed sternohyoid and sternothyroid muscles are rarely injured and provide a clear boundary to the medial retroclavicular space, as well as an anatomical barrier to unsafe intervention. This review presents current concepts of instability of the SCJ, describes the relevant surgical anatomy, provides a framework for diagnosis and management, including physiotherapy, and discusses the technical challenges of operative intervention.", "author" : [ { "dropping-particle" : "", "family" : "Sewell", "given" : "M D", "non-dropping-particle" : "", "parse-names" : false, "suffix" : "" }, { "dropping-particle" : "", "family" : "Al-Hadithy", "given" : "N", "non-dropping-particle" : "", "parse-names" : false, "suffix" : "" }, { "dropping-particle" : "", "family" : "Leu", "given" : "a", "non-dropping-particle" : "Le", "parse-names" : false, "suffix" : "" }, { "dropping-particle" : "", "family" : "Lambert", "given" : "S M", "non-dropping-particle" : "", "parse-names" : false, "suffix" : "" } ], "container-title" : "The bone &amp; joint journal", "id" : "ITEM-1", "issue" : "6", "issued" : { "date-parts" : [ [ "2013", "6" ] ] }, "page" : "721-31", "title" : "Instability of the sternoclavicular joint: current concepts in classification, treatment and outcomes.", "type" : "article-journal", "volume" : "95-B" }, "uris" : [ "http://www.mendeley.com/documents/?uuid=98a4d0f3-acc4-467a-beea-02b2d901d491" ] } ], "mendeley" : { "formattedCitation" : "&lt;sup&gt;4&lt;/sup&gt;", "plainTextFormattedCitation" : "4", "previouslyFormattedCitation" : "&lt;sup&gt;4&lt;/sup&gt;" }, "properties" : { "noteIndex" : 0 }, "schema" : "https://github.com/citation-style-language/schema/raw/master/csl-citation.json" }</w:instrText>
      </w:r>
      <w:r w:rsidR="00185092">
        <w:rPr>
          <w:rFonts w:ascii="Times New Roman" w:hAnsi="Times New Roman" w:cs="Times New Roman"/>
        </w:rPr>
        <w:fldChar w:fldCharType="separate"/>
      </w:r>
      <w:r w:rsidR="00185092" w:rsidRPr="00185092">
        <w:rPr>
          <w:rFonts w:ascii="Times New Roman" w:hAnsi="Times New Roman" w:cs="Times New Roman"/>
          <w:noProof/>
          <w:vertAlign w:val="superscript"/>
        </w:rPr>
        <w:t>4</w:t>
      </w:r>
      <w:r w:rsidR="00185092">
        <w:rPr>
          <w:rFonts w:ascii="Times New Roman" w:hAnsi="Times New Roman" w:cs="Times New Roman"/>
        </w:rPr>
        <w:fldChar w:fldCharType="end"/>
      </w:r>
      <w:r>
        <w:rPr>
          <w:rFonts w:ascii="Times New Roman" w:hAnsi="Times New Roman" w:cs="Times New Roman"/>
        </w:rPr>
        <w:t xml:space="preserve"> </w:t>
      </w:r>
      <w:r w:rsidR="00185092">
        <w:rPr>
          <w:rFonts w:ascii="Times New Roman" w:hAnsi="Times New Roman" w:cs="Times New Roman"/>
        </w:rPr>
        <w:t xml:space="preserve">Posteriorly, the sternohyoid and sternothyroid muscles </w:t>
      </w:r>
      <w:r w:rsidR="00CC64B4">
        <w:rPr>
          <w:rFonts w:ascii="Times New Roman" w:hAnsi="Times New Roman" w:cs="Times New Roman"/>
        </w:rPr>
        <w:t>function to provide support for the SCJ.  The sternohyoid is a thin strap muscle, which inserts onto the posterior portion of primarily the clavicle, but also the SCJ.</w:t>
      </w:r>
      <w:r w:rsidR="00CC64B4">
        <w:rPr>
          <w:rFonts w:ascii="Times New Roman" w:hAnsi="Times New Roman" w:cs="Times New Roman"/>
        </w:rPr>
        <w:fldChar w:fldCharType="begin" w:fldLock="1"/>
      </w:r>
      <w:r w:rsidR="00CC64B4">
        <w:rPr>
          <w:rFonts w:ascii="Times New Roman" w:hAnsi="Times New Roman" w:cs="Times New Roman"/>
        </w:rPr>
        <w:instrText>ADDIN CSL_CITATION { "citationItems" : [ { "id" : "ITEM-1", "itemData" : { "author" : [ { "dropping-particle" : "", "family" : "Lee", "given" : "Jared T", "non-dropping-particle" : "", "parse-names" : false, "suffix" : "" }, { "dropping-particle" : "", "family" : "Campbell", "given" : "Kevin J", "non-dropping-particle" : "", "parse-names" : false, "suffix" : "" }, { "dropping-particle" : "", "family" : "Michalski", "given" : "Max P", "non-dropping-particle" : "", "parse-names" : false, "suffix" : "" }, { "dropping-particle" : "", "family" : "Wilson", "given" : "Katharine J", "non-dropping-particle" : "", "parse-names" : false, "suffix" : "" }, { "dropping-particle" : "", "family" : "Spiegl", "given" : "Ulrich J A", "non-dropping-particle" : "", "parse-names" : false, "suffix" : "" }, { "dropping-particle" : "", "family" : "Wijdicks", "given" : "Coen A", "non-dropping-particle" : "", "parse-names" : false, "suffix" : "" }, { "dropping-particle" : "", "family" : "Millett", "given" : "Peter J", "non-dropping-particle" : "", "parse-names" : false, "suffix" : "" } ], "container-title" : "J Bone Joint Surg Am", "id" : "ITEM-1", "issued" : { "date-parts" : [ [ "2014" ] ] }, "page" : "1-10", "title" : "Surgical Anatomy of the Sternoclavicular Joint A Qualitative and Quantitative Anatomical Study", "type" : "article-journal", "volume" : "166" }, "uris" : [ "http://www.mendeley.com/documents/?uuid=c1f129da-452c-4a10-a232-b4c5dcb6d77a" ] } ], "mendeley" : { "formattedCitation" : "&lt;sup&gt;7&lt;/sup&gt;", "plainTextFormattedCitation" : "7", "previouslyFormattedCitation" : "&lt;sup&gt;7&lt;/sup&gt;" }, "properties" : { "noteIndex" : 0 }, "schema" : "https://github.com/citation-style-language/schema/raw/master/csl-citation.json" }</w:instrText>
      </w:r>
      <w:r w:rsidR="00CC64B4">
        <w:rPr>
          <w:rFonts w:ascii="Times New Roman" w:hAnsi="Times New Roman" w:cs="Times New Roman"/>
        </w:rPr>
        <w:fldChar w:fldCharType="separate"/>
      </w:r>
      <w:r w:rsidR="00CC64B4" w:rsidRPr="00CC64B4">
        <w:rPr>
          <w:rFonts w:ascii="Times New Roman" w:hAnsi="Times New Roman" w:cs="Times New Roman"/>
          <w:noProof/>
          <w:vertAlign w:val="superscript"/>
        </w:rPr>
        <w:t>7</w:t>
      </w:r>
      <w:r w:rsidR="00CC64B4">
        <w:rPr>
          <w:rFonts w:ascii="Times New Roman" w:hAnsi="Times New Roman" w:cs="Times New Roman"/>
        </w:rPr>
        <w:fldChar w:fldCharType="end"/>
      </w:r>
      <w:r w:rsidR="00CC64B4">
        <w:rPr>
          <w:rFonts w:ascii="Times New Roman" w:hAnsi="Times New Roman" w:cs="Times New Roman"/>
        </w:rPr>
        <w:t xml:space="preserve">  The sternothyroid muscle is deeper than the sternohyoid and inserts more inferiorly on the posterior portion of the manubrium and costal cartilage.</w:t>
      </w:r>
      <w:r w:rsidR="00CC64B4">
        <w:rPr>
          <w:rFonts w:ascii="Times New Roman" w:hAnsi="Times New Roman" w:cs="Times New Roman"/>
        </w:rPr>
        <w:fldChar w:fldCharType="begin" w:fldLock="1"/>
      </w:r>
      <w:r w:rsidR="00666876">
        <w:rPr>
          <w:rFonts w:ascii="Times New Roman" w:hAnsi="Times New Roman" w:cs="Times New Roman"/>
        </w:rPr>
        <w:instrText>ADDIN CSL_CITATION { "citationItems" : [ { "id" : "ITEM-1", "itemData" : { "author" : [ { "dropping-particle" : "", "family" : "Lee", "given" : "Jared T", "non-dropping-particle" : "", "parse-names" : false, "suffix" : "" }, { "dropping-particle" : "", "family" : "Campbell", "given" : "Kevin J", "non-dropping-particle" : "", "parse-names" : false, "suffix" : "" }, { "dropping-particle" : "", "family" : "Michalski", "given" : "Max P", "non-dropping-particle" : "", "parse-names" : false, "suffix" : "" }, { "dropping-particle" : "", "family" : "Wilson", "given" : "Katharine J", "non-dropping-particle" : "", "parse-names" : false, "suffix" : "" }, { "dropping-particle" : "", "family" : "Spiegl", "given" : "Ulrich J A", "non-dropping-particle" : "", "parse-names" : false, "suffix" : "" }, { "dropping-particle" : "", "family" : "Wijdicks", "given" : "Coen A", "non-dropping-particle" : "", "parse-names" : false, "suffix" : "" }, { "dropping-particle" : "", "family" : "Millett", "given" : "Peter J", "non-dropping-particle" : "", "parse-names" : false, "suffix" : "" } ], "container-title" : "J Bone Joint Surg Am", "id" : "ITEM-1", "issued" : { "date-parts" : [ [ "2014" ] ] }, "page" : "1-10", "title" : "Surgical Anatomy of the Sternoclavicular Joint A Qualitative and Quantitative Anatomical Study", "type" : "article-journal", "volume" : "166" }, "uris" : [ "http://www.mendeley.com/documents/?uuid=c1f129da-452c-4a10-a232-b4c5dcb6d77a" ] } ], "mendeley" : { "formattedCitation" : "&lt;sup&gt;7&lt;/sup&gt;", "plainTextFormattedCitation" : "7", "previouslyFormattedCitation" : "&lt;sup&gt;7&lt;/sup&gt;" }, "properties" : { "noteIndex" : 0 }, "schema" : "https://github.com/citation-style-language/schema/raw/master/csl-citation.json" }</w:instrText>
      </w:r>
      <w:r w:rsidR="00CC64B4">
        <w:rPr>
          <w:rFonts w:ascii="Times New Roman" w:hAnsi="Times New Roman" w:cs="Times New Roman"/>
        </w:rPr>
        <w:fldChar w:fldCharType="separate"/>
      </w:r>
      <w:r w:rsidR="00CC64B4" w:rsidRPr="00CC64B4">
        <w:rPr>
          <w:rFonts w:ascii="Times New Roman" w:hAnsi="Times New Roman" w:cs="Times New Roman"/>
          <w:noProof/>
          <w:vertAlign w:val="superscript"/>
        </w:rPr>
        <w:t>7</w:t>
      </w:r>
      <w:r w:rsidR="00CC64B4">
        <w:rPr>
          <w:rFonts w:ascii="Times New Roman" w:hAnsi="Times New Roman" w:cs="Times New Roman"/>
        </w:rPr>
        <w:fldChar w:fldCharType="end"/>
      </w:r>
    </w:p>
    <w:p w14:paraId="4FA4F813" w14:textId="06F4FCE5" w:rsidR="00666876" w:rsidRDefault="00C06F7B" w:rsidP="00D03C70">
      <w:pPr>
        <w:spacing w:after="0" w:line="480" w:lineRule="auto"/>
        <w:ind w:firstLine="720"/>
        <w:rPr>
          <w:rFonts w:ascii="Times New Roman" w:hAnsi="Times New Roman" w:cs="Times New Roman"/>
        </w:rPr>
      </w:pPr>
      <w:r>
        <w:rPr>
          <w:rFonts w:ascii="Times New Roman" w:hAnsi="Times New Roman" w:cs="Times New Roman"/>
        </w:rPr>
        <w:lastRenderedPageBreak/>
        <w:t xml:space="preserve">The joint surfaces are </w:t>
      </w:r>
      <w:r w:rsidR="00F56B1F">
        <w:rPr>
          <w:rFonts w:ascii="Times New Roman" w:hAnsi="Times New Roman" w:cs="Times New Roman"/>
        </w:rPr>
        <w:t xml:space="preserve">also </w:t>
      </w:r>
      <w:r w:rsidR="00B63785">
        <w:rPr>
          <w:rFonts w:ascii="Times New Roman" w:hAnsi="Times New Roman" w:cs="Times New Roman"/>
        </w:rPr>
        <w:t xml:space="preserve">protected by an intra-articular </w:t>
      </w:r>
      <w:r>
        <w:rPr>
          <w:rFonts w:ascii="Times New Roman" w:hAnsi="Times New Roman" w:cs="Times New Roman"/>
        </w:rPr>
        <w:t>fibrocartilagenous disc</w:t>
      </w:r>
      <w:r w:rsidR="00B63785">
        <w:rPr>
          <w:rFonts w:ascii="Times New Roman" w:hAnsi="Times New Roman" w:cs="Times New Roman"/>
        </w:rPr>
        <w:t xml:space="preserve"> attached to the anterior and posterior sternoclavic</w:t>
      </w:r>
      <w:r w:rsidR="00581A7C">
        <w:rPr>
          <w:rFonts w:ascii="Times New Roman" w:hAnsi="Times New Roman" w:cs="Times New Roman"/>
        </w:rPr>
        <w:t xml:space="preserve">ular ligaments and capsule, which </w:t>
      </w:r>
      <w:r w:rsidR="00B63785">
        <w:rPr>
          <w:rFonts w:ascii="Times New Roman" w:hAnsi="Times New Roman" w:cs="Times New Roman"/>
        </w:rPr>
        <w:t>divides the joint into two synovial-lined cavities.</w:t>
      </w:r>
      <w:r w:rsidR="00B63785">
        <w:rPr>
          <w:rFonts w:ascii="Times New Roman" w:hAnsi="Times New Roman" w:cs="Times New Roman"/>
        </w:rPr>
        <w:fldChar w:fldCharType="begin" w:fldLock="1"/>
      </w:r>
      <w:r w:rsidR="004462F1">
        <w:rPr>
          <w:rFonts w:ascii="Times New Roman" w:hAnsi="Times New Roman" w:cs="Times New Roman"/>
        </w:rPr>
        <w:instrText>ADDIN CSL_CITATION { "citationItems" : [ { "id" : "ITEM-1", "itemData" : { "DOI" : "10.1302/0301-620X.95B6.31064", "ISSN" : "2049-4408", "PMID" : "23723264", "abstract" : "The sternoclavicular joint (SCJ) is a pivotal articulation in the linked system of the upper limb girdle, providing load-bearing in compression while resisting displacement in tension or distraction at the manubrium sterni. The SCJ and acromioclavicular joint (ACJ) both have a small surface area of contact protected by an intra-articular fibrocartilaginous disc and are supported by strong extrinsic and intrinsic capsular ligaments. The function of load-sharing in the upper limb by bulky periscapular and thoracobrachial muscles is extremely important to the longevity of both joints. Ligamentous and capsular laxity changes with age, exposing both joints to greater strain, which may explain the rising incidence of arthritis in both with age. The incidence of arthritis in the SCJ is less than that in the ACJ, suggesting that the extrinsic ligaments of the SCJ provide greater stability than the coracoclavicular ligaments of the ACJ. Instability of the SCJ is rare and can be difficult to distinguish from medial clavicular physeal or metaphyseal fracture-separation: cross-sectional imaging is often required. The distinction is important because the treatment options and outcomes of treatment are dissimilar, whereas the treatment and outcomes of ACJ separation and fracture of the lateral clavicle can be similar. Proper recognition and treatment of traumatic instability is vital as these injuries may be life-threatening. Instability of the SCJ does not always require surgical intervention. An accurate diagnosis is required before surgery can be considered, and we recommend the use of the Stanmore instability triangle. Most poor outcomes result from a failure to recognise the underlying pathology. There is a natural reluctance for orthopaedic surgeons to operate in this area owing to unfamiliarity with, and the close proximity of, the related vascular structures, but the interposed sternohyoid and sternothyroid muscles are rarely injured and provide a clear boundary to the medial retroclavicular space, as well as an anatomical barrier to unsafe intervention. This review presents current concepts of instability of the SCJ, describes the relevant surgical anatomy, provides a framework for diagnosis and management, including physiotherapy, and discusses the technical challenges of operative intervention.", "author" : [ { "dropping-particle" : "", "family" : "Sewell", "given" : "M D", "non-dropping-particle" : "", "parse-names" : false, "suffix" : "" }, { "dropping-particle" : "", "family" : "Al-Hadithy", "given" : "N", "non-dropping-particle" : "", "parse-names" : false, "suffix" : "" }, { "dropping-particle" : "", "family" : "Leu", "given" : "a", "non-dropping-particle" : "Le", "parse-names" : false, "suffix" : "" }, { "dropping-particle" : "", "family" : "Lambert", "given" : "S M", "non-dropping-particle" : "", "parse-names" : false, "suffix" : "" } ], "container-title" : "The bone &amp; joint journal", "id" : "ITEM-1", "issue" : "6", "issued" : { "date-parts" : [ [ "2013", "6" ] ] }, "page" : "721-31", "title" : "Instability of the sternoclavicular joint: current concepts in classification, treatment and outcomes.", "type" : "article-journal", "volume" : "95-B" }, "uris" : [ "http://www.mendeley.com/documents/?uuid=98a4d0f3-acc4-467a-beea-02b2d901d491" ] } ], "mendeley" : { "formattedCitation" : "&lt;sup&gt;4&lt;/sup&gt;", "plainTextFormattedCitation" : "4", "previouslyFormattedCitation" : "&lt;sup&gt;4&lt;/sup&gt;" }, "properties" : { "noteIndex" : 0 }, "schema" : "https://github.com/citation-style-language/schema/raw/master/csl-citation.json" }</w:instrText>
      </w:r>
      <w:r w:rsidR="00B63785">
        <w:rPr>
          <w:rFonts w:ascii="Times New Roman" w:hAnsi="Times New Roman" w:cs="Times New Roman"/>
        </w:rPr>
        <w:fldChar w:fldCharType="separate"/>
      </w:r>
      <w:r w:rsidR="004462F1" w:rsidRPr="004462F1">
        <w:rPr>
          <w:rFonts w:ascii="Times New Roman" w:hAnsi="Times New Roman" w:cs="Times New Roman"/>
          <w:noProof/>
          <w:vertAlign w:val="superscript"/>
        </w:rPr>
        <w:t>4</w:t>
      </w:r>
      <w:r w:rsidR="00B63785">
        <w:rPr>
          <w:rFonts w:ascii="Times New Roman" w:hAnsi="Times New Roman" w:cs="Times New Roman"/>
        </w:rPr>
        <w:fldChar w:fldCharType="end"/>
      </w:r>
      <w:r w:rsidR="00581A7C">
        <w:rPr>
          <w:rFonts w:ascii="Times New Roman" w:hAnsi="Times New Roman" w:cs="Times New Roman"/>
        </w:rPr>
        <w:t xml:space="preserve"> The disc</w:t>
      </w:r>
      <w:r w:rsidR="00B63785">
        <w:rPr>
          <w:rFonts w:ascii="Times New Roman" w:hAnsi="Times New Roman" w:cs="Times New Roman"/>
        </w:rPr>
        <w:t xml:space="preserve"> often degenerates with age, and by the seventh or eighth decade is often incomplete, potentially explaining the presence of osteoarthritis, even as it’s rare in this joint.</w:t>
      </w:r>
      <w:r w:rsidR="00B63785">
        <w:rPr>
          <w:rFonts w:ascii="Times New Roman" w:hAnsi="Times New Roman" w:cs="Times New Roman"/>
        </w:rPr>
        <w:fldChar w:fldCharType="begin" w:fldLock="1"/>
      </w:r>
      <w:r w:rsidR="004462F1">
        <w:rPr>
          <w:rFonts w:ascii="Times New Roman" w:hAnsi="Times New Roman" w:cs="Times New Roman"/>
        </w:rPr>
        <w:instrText>ADDIN CSL_CITATION { "citationItems" : [ { "id" : "ITEM-1", "itemData" : { "DOI" : "10.1302/0301-620X.95B6.31064", "ISSN" : "2049-4408", "PMID" : "23723264", "abstract" : "The sternoclavicular joint (SCJ) is a pivotal articulation in the linked system of the upper limb girdle, providing load-bearing in compression while resisting displacement in tension or distraction at the manubrium sterni. The SCJ and acromioclavicular joint (ACJ) both have a small surface area of contact protected by an intra-articular fibrocartilaginous disc and are supported by strong extrinsic and intrinsic capsular ligaments. The function of load-sharing in the upper limb by bulky periscapular and thoracobrachial muscles is extremely important to the longevity of both joints. Ligamentous and capsular laxity changes with age, exposing both joints to greater strain, which may explain the rising incidence of arthritis in both with age. The incidence of arthritis in the SCJ is less than that in the ACJ, suggesting that the extrinsic ligaments of the SCJ provide greater stability than the coracoclavicular ligaments of the ACJ. Instability of the SCJ is rare and can be difficult to distinguish from medial clavicular physeal or metaphyseal fracture-separation: cross-sectional imaging is often required. The distinction is important because the treatment options and outcomes of treatment are dissimilar, whereas the treatment and outcomes of ACJ separation and fracture of the lateral clavicle can be similar. Proper recognition and treatment of traumatic instability is vital as these injuries may be life-threatening. Instability of the SCJ does not always require surgical intervention. An accurate diagnosis is required before surgery can be considered, and we recommend the use of the Stanmore instability triangle. Most poor outcomes result from a failure to recognise the underlying pathology. There is a natural reluctance for orthopaedic surgeons to operate in this area owing to unfamiliarity with, and the close proximity of, the related vascular structures, but the interposed sternohyoid and sternothyroid muscles are rarely injured and provide a clear boundary to the medial retroclavicular space, as well as an anatomical barrier to unsafe intervention. This review presents current concepts of instability of the SCJ, describes the relevant surgical anatomy, provides a framework for diagnosis and management, including physiotherapy, and discusses the technical challenges of operative intervention.", "author" : [ { "dropping-particle" : "", "family" : "Sewell", "given" : "M D", "non-dropping-particle" : "", "parse-names" : false, "suffix" : "" }, { "dropping-particle" : "", "family" : "Al-Hadithy", "given" : "N", "non-dropping-particle" : "", "parse-names" : false, "suffix" : "" }, { "dropping-particle" : "", "family" : "Leu", "given" : "a", "non-dropping-particle" : "Le", "parse-names" : false, "suffix" : "" }, { "dropping-particle" : "", "family" : "Lambert", "given" : "S M", "non-dropping-particle" : "", "parse-names" : false, "suffix" : "" } ], "container-title" : "The bone &amp; joint journal", "id" : "ITEM-1", "issue" : "6", "issued" : { "date-parts" : [ [ "2013", "6" ] ] }, "page" : "721-31", "title" : "Instability of the sternoclavicular joint: current concepts in classification, treatment and outcomes.", "type" : "article-journal", "volume" : "95-B" }, "uris" : [ "http://www.mendeley.com/documents/?uuid=98a4d0f3-acc4-467a-beea-02b2d901d491" ] } ], "mendeley" : { "formattedCitation" : "&lt;sup&gt;4&lt;/sup&gt;", "plainTextFormattedCitation" : "4", "previouslyFormattedCitation" : "&lt;sup&gt;4&lt;/sup&gt;" }, "properties" : { "noteIndex" : 0 }, "schema" : "https://github.com/citation-style-language/schema/raw/master/csl-citation.json" }</w:instrText>
      </w:r>
      <w:r w:rsidR="00B63785">
        <w:rPr>
          <w:rFonts w:ascii="Times New Roman" w:hAnsi="Times New Roman" w:cs="Times New Roman"/>
        </w:rPr>
        <w:fldChar w:fldCharType="separate"/>
      </w:r>
      <w:r w:rsidR="004462F1" w:rsidRPr="004462F1">
        <w:rPr>
          <w:rFonts w:ascii="Times New Roman" w:hAnsi="Times New Roman" w:cs="Times New Roman"/>
          <w:noProof/>
          <w:vertAlign w:val="superscript"/>
        </w:rPr>
        <w:t>4</w:t>
      </w:r>
      <w:r w:rsidR="00B63785">
        <w:rPr>
          <w:rFonts w:ascii="Times New Roman" w:hAnsi="Times New Roman" w:cs="Times New Roman"/>
        </w:rPr>
        <w:fldChar w:fldCharType="end"/>
      </w:r>
      <w:r w:rsidR="00B63785">
        <w:rPr>
          <w:rFonts w:ascii="Times New Roman" w:hAnsi="Times New Roman" w:cs="Times New Roman"/>
        </w:rPr>
        <w:t xml:space="preserve"> </w:t>
      </w:r>
    </w:p>
    <w:p w14:paraId="06CDDAA1" w14:textId="77777777" w:rsidR="00C06F7B" w:rsidRDefault="00B63785" w:rsidP="00D03C70">
      <w:pPr>
        <w:spacing w:after="0" w:line="480" w:lineRule="auto"/>
        <w:ind w:firstLine="720"/>
        <w:rPr>
          <w:rFonts w:ascii="Times New Roman" w:hAnsi="Times New Roman" w:cs="Times New Roman"/>
        </w:rPr>
      </w:pPr>
      <w:r>
        <w:rPr>
          <w:rFonts w:ascii="Times New Roman" w:hAnsi="Times New Roman" w:cs="Times New Roman"/>
        </w:rPr>
        <w:t>All of these surrounding structures make SCJ dislocations rare, comprising only</w:t>
      </w:r>
      <w:r w:rsidR="001840E5">
        <w:rPr>
          <w:rFonts w:ascii="Times New Roman" w:hAnsi="Times New Roman" w:cs="Times New Roman"/>
        </w:rPr>
        <w:t xml:space="preserve"> 3% of all shoulder girdle injuries, and 1% of all dislocations</w:t>
      </w:r>
      <w:r>
        <w:rPr>
          <w:rFonts w:ascii="Times New Roman" w:hAnsi="Times New Roman" w:cs="Times New Roman"/>
        </w:rPr>
        <w:t>.</w:t>
      </w:r>
      <w:r>
        <w:rPr>
          <w:rFonts w:ascii="Times New Roman" w:hAnsi="Times New Roman" w:cs="Times New Roman"/>
        </w:rPr>
        <w:fldChar w:fldCharType="begin" w:fldLock="1"/>
      </w:r>
      <w:r w:rsidR="004462F1">
        <w:rPr>
          <w:rFonts w:ascii="Times New Roman" w:hAnsi="Times New Roman" w:cs="Times New Roman"/>
        </w:rPr>
        <w:instrText>ADDIN CSL_CITATION { "citationItems" : [ { "id" : "ITEM-1", "itemData" : { "DOI" : "10.1177/0363546513498990", "ISSN" : "1552-3365", "PMID" : "23956132", "abstract" : "BACKGROUND: Injuries to the sternoclavicular (SC) joint typically occur with high-energy mechanisms such as those obtained in automobile accidents or contact sports. Many disorders of the SC joint can be treated nonoperatively. However, surgical treatment may be indicated for locked posterior dislocations; symptomatic, chronic instability; or persistent, painful osteoarthritis that fails nonoperative therapy.\n\nPURPOSE: To provide an updated review on the current diagnosis and management of instability and degenerative arthritis of the SC joint.\n\nSTUDY DESIGN: Current concepts review.\n\nMETHODS: A preliminary PubMed database search using the terms sternoclavicular instability, dislocation, arthritis, resection, and stabilization was performed in August 2012. All anatomic and biomechanical studies, review articles, case reports, case series, and technique papers that were relevant to the topic were included.\n\nRESULTS: The search identified 929 articles, 321 of which, after screening of the titles and abstracts, were considered potentially relevant to this study. Of the 321 articles, 30 were anatomic or imaging studies, 2 were biomechanical studies, 69 were review papers, 189 were case series or reports, and 31 were technique papers. The majority of these studies were classified as evidence level 4, with a few scattered level 3 studies. Because the level of evidence obtained from this search was not adequate for systematic review (or meta-analysis), a current concepts review of the diagnosis and management of SC joint instability and degenerative arthritis is presented.\n\nCONCLUSION: Injuries to the SC joint are uncommon. Recognition and classification of these injuries are critical to proper management, thus minimizing potential long-term sequelae such as posttraumatic arthritis and recurrent instability. Although nonoperative therapy is the modality of choice in anterior dislocations, posterior dislocations require special attention because of the presence of vulnerable posterior hilar structures. Surgical management of chronic instability and degenerative arthritis of the SC joint includes resection arthroplasty of the medial clavicle with or without reconstruction of the sternoclavicular ligaments with graft material. Although resection is typically performed open, an arthroscopic technique is described that theoretically decreases operating and recovery times while also decreasing the risk of iatrogenic injury. Currently, when reconstruction is needed f\u2026", "author" : [ { "dropping-particle" : "", "family" : "Martetschl\u00e4ger", "given" : "Frank", "non-dropping-particle" : "", "parse-names" : false, "suffix" : "" }, { "dropping-particle" : "", "family" : "Warth", "given" : "Ryan J", "non-dropping-particle" : "", "parse-names" : false, "suffix" : "" }, { "dropping-particle" : "", "family" : "Millett", "given" : "Peter J", "non-dropping-particle" : "", "parse-names" : false, "suffix" : "" } ], "container-title" : "The American journal of sports medicine", "id" : "ITEM-1", "issue" : "4", "issued" : { "date-parts" : [ [ "2014", "4" ] ] }, "page" : "999-1007", "title" : "Instability and degenerative arthritis of the sternoclavicular joint: a current concepts review.", "type" : "article-journal", "volume" : "42" }, "uris" : [ "http://www.mendeley.com/documents/?uuid=cafa4727-a7ca-4bd1-9f8c-1bf5c525c886" ] }, { "id" : "ITEM-2", "itemData" : { "DOI" : "10.1302/0301-620X.95B6.31064", "ISSN" : "2049-4408", "PMID" : "23723264", "abstract" : "The sternoclavicular joint (SCJ) is a pivotal articulation in the linked system of the upper limb girdle, providing load-bearing in compression while resisting displacement in tension or distraction at the manubrium sterni. The SCJ and acromioclavicular joint (ACJ) both have a small surface area of contact protected by an intra-articular fibrocartilaginous disc and are supported by strong extrinsic and intrinsic capsular ligaments. The function of load-sharing in the upper limb by bulky periscapular and thoracobrachial muscles is extremely important to the longevity of both joints. Ligamentous and capsular laxity changes with age, exposing both joints to greater strain, which may explain the rising incidence of arthritis in both with age. The incidence of arthritis in the SCJ is less than that in the ACJ, suggesting that the extrinsic ligaments of the SCJ provide greater stability than the coracoclavicular ligaments of the ACJ. Instability of the SCJ is rare and can be difficult to distinguish from medial clavicular physeal or metaphyseal fracture-separation: cross-sectional imaging is often required. The distinction is important because the treatment options and outcomes of treatment are dissimilar, whereas the treatment and outcomes of ACJ separation and fracture of the lateral clavicle can be similar. Proper recognition and treatment of traumatic instability is vital as these injuries may be life-threatening. Instability of the SCJ does not always require surgical intervention. An accurate diagnosis is required before surgery can be considered, and we recommend the use of the Stanmore instability triangle. Most poor outcomes result from a failure to recognise the underlying pathology. There is a natural reluctance for orthopaedic surgeons to operate in this area owing to unfamiliarity with, and the close proximity of, the related vascular structures, but the interposed sternohyoid and sternothyroid muscles are rarely injured and provide a clear boundary to the medial retroclavicular space, as well as an anatomical barrier to unsafe intervention. This review presents current concepts of instability of the SCJ, describes the relevant surgical anatomy, provides a framework for diagnosis and management, including physiotherapy, and discusses the technical challenges of operative intervention.", "author" : [ { "dropping-particle" : "", "family" : "Sewell", "given" : "M D", "non-dropping-particle" : "", "parse-names" : false, "suffix" : "" }, { "dropping-particle" : "", "family" : "Al-Hadithy", "given" : "N", "non-dropping-particle" : "", "parse-names" : false, "suffix" : "" }, { "dropping-particle" : "", "family" : "Leu", "given" : "a", "non-dropping-particle" : "Le", "parse-names" : false, "suffix" : "" }, { "dropping-particle" : "", "family" : "Lambert", "given" : "S M", "non-dropping-particle" : "", "parse-names" : false, "suffix" : "" } ], "container-title" : "The bone &amp; joint journal", "id" : "ITEM-2", "issue" : "6", "issued" : { "date-parts" : [ [ "2013", "6" ] ] }, "page" : "721-31", "title" : "Instability of the sternoclavicular joint: current concepts in classification, treatment and outcomes.", "type" : "article-journal", "volume" : "95-B" }, "uris" : [ "http://www.mendeley.com/documents/?uuid=98a4d0f3-acc4-467a-beea-02b2d901d491" ] } ], "mendeley" : { "formattedCitation" : "&lt;sup&gt;4,3&lt;/sup&gt;", "plainTextFormattedCitation" : "4,3", "previouslyFormattedCitation" : "&lt;sup&gt;4,3&lt;/sup&gt;" }, "properties" : { "noteIndex" : 0 }, "schema" : "https://github.com/citation-style-language/schema/raw/master/csl-citation.json" }</w:instrText>
      </w:r>
      <w:r>
        <w:rPr>
          <w:rFonts w:ascii="Times New Roman" w:hAnsi="Times New Roman" w:cs="Times New Roman"/>
        </w:rPr>
        <w:fldChar w:fldCharType="separate"/>
      </w:r>
      <w:r w:rsidR="004462F1" w:rsidRPr="004462F1">
        <w:rPr>
          <w:rFonts w:ascii="Times New Roman" w:hAnsi="Times New Roman" w:cs="Times New Roman"/>
          <w:noProof/>
          <w:vertAlign w:val="superscript"/>
        </w:rPr>
        <w:t>4,3</w:t>
      </w:r>
      <w:r>
        <w:rPr>
          <w:rFonts w:ascii="Times New Roman" w:hAnsi="Times New Roman" w:cs="Times New Roman"/>
        </w:rPr>
        <w:fldChar w:fldCharType="end"/>
      </w:r>
      <w:r w:rsidR="001840E5">
        <w:rPr>
          <w:rFonts w:ascii="Times New Roman" w:hAnsi="Times New Roman" w:cs="Times New Roman"/>
        </w:rPr>
        <w:t xml:space="preserve"> Even so, due to the SCJ’s location in relation to major </w:t>
      </w:r>
      <w:r w:rsidR="00F04F33">
        <w:rPr>
          <w:rFonts w:ascii="Times New Roman" w:hAnsi="Times New Roman" w:cs="Times New Roman"/>
        </w:rPr>
        <w:t>neurovascular</w:t>
      </w:r>
      <w:r w:rsidR="001840E5">
        <w:rPr>
          <w:rFonts w:ascii="Times New Roman" w:hAnsi="Times New Roman" w:cs="Times New Roman"/>
        </w:rPr>
        <w:t xml:space="preserve"> structures, an injury in this area, specifically a posteriorly directed one, can be</w:t>
      </w:r>
      <w:r w:rsidR="00F04F33">
        <w:rPr>
          <w:rFonts w:ascii="Times New Roman" w:hAnsi="Times New Roman" w:cs="Times New Roman"/>
        </w:rPr>
        <w:t xml:space="preserve"> particularly</w:t>
      </w:r>
      <w:r w:rsidR="001840E5">
        <w:rPr>
          <w:rFonts w:ascii="Times New Roman" w:hAnsi="Times New Roman" w:cs="Times New Roman"/>
        </w:rPr>
        <w:t xml:space="preserve"> </w:t>
      </w:r>
      <w:r w:rsidR="00F04F33">
        <w:rPr>
          <w:rFonts w:ascii="Times New Roman" w:hAnsi="Times New Roman" w:cs="Times New Roman"/>
        </w:rPr>
        <w:t>detrimental.</w:t>
      </w:r>
      <w:r w:rsidR="00F04F33">
        <w:rPr>
          <w:rFonts w:ascii="Times New Roman" w:hAnsi="Times New Roman" w:cs="Times New Roman"/>
        </w:rPr>
        <w:fldChar w:fldCharType="begin" w:fldLock="1"/>
      </w:r>
      <w:r w:rsidR="00F04F33">
        <w:rPr>
          <w:rFonts w:ascii="Times New Roman" w:hAnsi="Times New Roman" w:cs="Times New Roman"/>
        </w:rPr>
        <w:instrText>ADDIN CSL_CITATION { "citationItems" : [ { "id" : "ITEM-1", "itemData" : { "DOI" : "10.1177/0363546513498990", "ISSN" : "1552-3365", "PMID" : "23956132", "abstract" : "BACKGROUND: Injuries to the sternoclavicular (SC) joint typically occur with high-energy mechanisms such as those obtained in automobile accidents or contact sports. Many disorders of the SC joint can be treated nonoperatively. However, surgical treatment may be indicated for locked posterior dislocations; symptomatic, chronic instability; or persistent, painful osteoarthritis that fails nonoperative therapy.\n\nPURPOSE: To provide an updated review on the current diagnosis and management of instability and degenerative arthritis of the SC joint.\n\nSTUDY DESIGN: Current concepts review.\n\nMETHODS: A preliminary PubMed database search using the terms sternoclavicular instability, dislocation, arthritis, resection, and stabilization was performed in August 2012. All anatomic and biomechanical studies, review articles, case reports, case series, and technique papers that were relevant to the topic were included.\n\nRESULTS: The search identified 929 articles, 321 of which, after screening of the titles and abstracts, were considered potentially relevant to this study. Of the 321 articles, 30 were anatomic or imaging studies, 2 were biomechanical studies, 69 were review papers, 189 were case series or reports, and 31 were technique papers. The majority of these studies were classified as evidence level 4, with a few scattered level 3 studies. Because the level of evidence obtained from this search was not adequate for systematic review (or meta-analysis), a current concepts review of the diagnosis and management of SC joint instability and degenerative arthritis is presented.\n\nCONCLUSION: Injuries to the SC joint are uncommon. Recognition and classification of these injuries are critical to proper management, thus minimizing potential long-term sequelae such as posttraumatic arthritis and recurrent instability. Although nonoperative therapy is the modality of choice in anterior dislocations, posterior dislocations require special attention because of the presence of vulnerable posterior hilar structures. Surgical management of chronic instability and degenerative arthritis of the SC joint includes resection arthroplasty of the medial clavicle with or without reconstruction of the sternoclavicular ligaments with graft material. Although resection is typically performed open, an arthroscopic technique is described that theoretically decreases operating and recovery times while also decreasing the risk of iatrogenic injury. Currently, when reconstruction is needed f\u2026", "author" : [ { "dropping-particle" : "", "family" : "Martetschl\u00e4ger", "given" : "Frank", "non-dropping-particle" : "", "parse-names" : false, "suffix" : "" }, { "dropping-particle" : "", "family" : "Warth", "given" : "Ryan J", "non-dropping-particle" : "", "parse-names" : false, "suffix" : "" }, { "dropping-particle" : "", "family" : "Millett", "given" : "Peter J", "non-dropping-particle" : "", "parse-names" : false, "suffix" : "" } ], "container-title" : "The American journal of sports medicine", "id" : "ITEM-1", "issue" : "4", "issued" : { "date-parts" : [ [ "2014", "4" ] ] }, "page" : "999-1007", "title" : "Instability and degenerative arthritis of the sternoclavicular joint: a current concepts review.", "type" : "article-journal", "volume" : "42" }, "uris" : [ "http://www.mendeley.com/documents/?uuid=cafa4727-a7ca-4bd1-9f8c-1bf5c525c886" ] }, { "id" : "ITEM-2", "itemData" : { "DOI" : "10.1016/j.pop.2013.08.008", "ISSN" : "1558-299X", "PMID" : "24209725", "abstract" : "Injuries to the clavicle and associated structures may involve fractures of the clavicle or injuries to the surrounding joints, usually from a blow to the shoulder. They present with variable signs and symptoms, requiring a thorough history and physical examination. Diagnosis typically involves plain radiographs but more advanced imaging may be required, especially in the case of sternoclavicular joint dislocations. Often, nonoperative management is indicated but, occasionally, surgical intervention is required. Due to the high incidence of clavicle injuries, it is paramount that the primary care physician be able to recognize, diagnose, and manage these injuries.", "author" : [ { "dropping-particle" : "", "family" : "Balcik", "given" : "Brenden J", "non-dropping-particle" : "", "parse-names" : false, "suffix" : "" }, { "dropping-particle" : "", "family" : "Monseau", "given" : "Aaron J", "non-dropping-particle" : "", "parse-names" : false, "suffix" : "" }, { "dropping-particle" : "", "family" : "Krantz", "given" : "William", "non-dropping-particle" : "", "parse-names" : false, "suffix" : "" } ], "container-title" : "Primary care", "id" : "ITEM-2", "issue" : "4", "issued" : { "date-parts" : [ [ "2013", "12" ] ] }, "page" : "911-23, viii-ix", "publisher" : "Elsevier Inc", "title" : "Evaluation and treatment of sternoclavicular, clavicular, and acromioclavicular injuries.", "type" : "article-journal", "volume" : "40" }, "uris" : [ "http://www.mendeley.com/documents/?uuid=43d177e1-a735-4701-8d0e-e89ad662ab1d" ] }, { "id" : "ITEM-3", "itemData" : { "DOI" : "10.1302/0301-620X.95B6.31064", "ISSN" : "2049-4408", "PMID" : "23723264", "abstract" : "The sternoclavicular joint (SCJ) is a pivotal articulation in the linked system of the upper limb girdle, providing load-bearing in compression while resisting displacement in tension or distraction at the manubrium sterni. The SCJ and acromioclavicular joint (ACJ) both have a small surface area of contact protected by an intra-articular fibrocartilaginous disc and are supported by strong extrinsic and intrinsic capsular ligaments. The function of load-sharing in the upper limb by bulky periscapular and thoracobrachial muscles is extremely important to the longevity of both joints. Ligamentous and capsular laxity changes with age, exposing both joints to greater strain, which may explain the rising incidence of arthritis in both with age. The incidence of arthritis in the SCJ is less than that in the ACJ, suggesting that the extrinsic ligaments of the SCJ provide greater stability than the coracoclavicular ligaments of the ACJ. Instability of the SCJ is rare and can be difficult to distinguish from medial clavicular physeal or metaphyseal fracture-separation: cross-sectional imaging is often required. The distinction is important because the treatment options and outcomes of treatment are dissimilar, whereas the treatment and outcomes of ACJ separation and fracture of the lateral clavicle can be similar. Proper recognition and treatment of traumatic instability is vital as these injuries may be life-threatening. Instability of the SCJ does not always require surgical intervention. An accurate diagnosis is required before surgery can be considered, and we recommend the use of the Stanmore instability triangle. Most poor outcomes result from a failure to recognise the underlying pathology. There is a natural reluctance for orthopaedic surgeons to operate in this area owing to unfamiliarity with, and the close proximity of, the related vascular structures, but the interposed sternohyoid and sternothyroid muscles are rarely injured and provide a clear boundary to the medial retroclavicular space, as well as an anatomical barrier to unsafe intervention. This review presents current concepts of instability of the SCJ, describes the relevant surgical anatomy, provides a framework for diagnosis and management, including physiotherapy, and discusses the technical challenges of operative intervention.", "author" : [ { "dropping-particle" : "", "family" : "Sewell", "given" : "M D", "non-dropping-particle" : "", "parse-names" : false, "suffix" : "" }, { "dropping-particle" : "", "family" : "Al-Hadithy", "given" : "N", "non-dropping-particle" : "", "parse-names" : false, "suffix" : "" }, { "dropping-particle" : "", "family" : "Leu", "given" : "a", "non-dropping-particle" : "Le", "parse-names" : false, "suffix" : "" }, { "dropping-particle" : "", "family" : "Lambert", "given" : "S M", "non-dropping-particle" : "", "parse-names" : false, "suffix" : "" } ], "container-title" : "The bone &amp; joint journal", "id" : "ITEM-3", "issue" : "6", "issued" : { "date-parts" : [ [ "2013", "6" ] ] }, "page" : "721-31", "title" : "Instability of the sternoclavicular joint: current concepts in classification, treatment and outcomes.", "type" : "article-journal", "volume" : "95-B" }, "uris" : [ "http://www.mendeley.com/documents/?uuid=98a4d0f3-acc4-467a-beea-02b2d901d491" ] } ], "mendeley" : { "formattedCitation" : "&lt;sup&gt;1,3,4&lt;/sup&gt;", "plainTextFormattedCitation" : "1,3,4", "previouslyFormattedCitation" : "&lt;sup&gt;1,3,4&lt;/sup&gt;" }, "properties" : { "noteIndex" : 0 }, "schema" : "https://github.com/citation-style-language/schema/raw/master/csl-citation.json" }</w:instrText>
      </w:r>
      <w:r w:rsidR="00F04F33">
        <w:rPr>
          <w:rFonts w:ascii="Times New Roman" w:hAnsi="Times New Roman" w:cs="Times New Roman"/>
        </w:rPr>
        <w:fldChar w:fldCharType="separate"/>
      </w:r>
      <w:r w:rsidR="00F04F33" w:rsidRPr="00F04F33">
        <w:rPr>
          <w:rFonts w:ascii="Times New Roman" w:hAnsi="Times New Roman" w:cs="Times New Roman"/>
          <w:noProof/>
          <w:vertAlign w:val="superscript"/>
        </w:rPr>
        <w:t>1,3,4</w:t>
      </w:r>
      <w:r w:rsidR="00F04F33">
        <w:rPr>
          <w:rFonts w:ascii="Times New Roman" w:hAnsi="Times New Roman" w:cs="Times New Roman"/>
        </w:rPr>
        <w:fldChar w:fldCharType="end"/>
      </w:r>
    </w:p>
    <w:p w14:paraId="22491148" w14:textId="5EC8CCB9" w:rsidR="00666876" w:rsidRDefault="00087332" w:rsidP="00666876">
      <w:pPr>
        <w:spacing w:after="0" w:line="480" w:lineRule="auto"/>
        <w:rPr>
          <w:rFonts w:ascii="Times New Roman" w:hAnsi="Times New Roman" w:cs="Times New Roman"/>
          <w:b/>
          <w:i/>
          <w:sz w:val="26"/>
          <w:szCs w:val="26"/>
          <w:u w:val="single"/>
        </w:rPr>
      </w:pPr>
      <w:r>
        <w:rPr>
          <w:rFonts w:ascii="Times New Roman" w:hAnsi="Times New Roman" w:cs="Times New Roman"/>
          <w:b/>
          <w:i/>
          <w:sz w:val="26"/>
          <w:szCs w:val="26"/>
          <w:u w:val="single"/>
        </w:rPr>
        <w:t>SCJ Instability</w:t>
      </w:r>
    </w:p>
    <w:p w14:paraId="659EB9A1" w14:textId="446F6480" w:rsidR="00A76677" w:rsidRDefault="00087332" w:rsidP="00666876">
      <w:pPr>
        <w:spacing w:after="0" w:line="480" w:lineRule="auto"/>
        <w:rPr>
          <w:rFonts w:ascii="Times New Roman" w:hAnsi="Times New Roman" w:cs="Times New Roman"/>
        </w:rPr>
      </w:pPr>
      <w:r>
        <w:rPr>
          <w:rFonts w:ascii="Times New Roman" w:hAnsi="Times New Roman" w:cs="Times New Roman"/>
          <w:sz w:val="26"/>
          <w:szCs w:val="26"/>
        </w:rPr>
        <w:tab/>
      </w:r>
      <w:r w:rsidRPr="00F56B1F">
        <w:rPr>
          <w:rFonts w:ascii="Times New Roman" w:hAnsi="Times New Roman" w:cs="Times New Roman"/>
        </w:rPr>
        <w:t>Classifying SCJ instability can be based on direction (anterior or posterior), cause (traumatic or atraumatic), severity (sprain, subluxation, or dislocation), and onset (acute or chronic).</w:t>
      </w:r>
      <w:r w:rsidRPr="00F56B1F">
        <w:rPr>
          <w:rFonts w:ascii="Times New Roman" w:hAnsi="Times New Roman" w:cs="Times New Roman"/>
        </w:rPr>
        <w:fldChar w:fldCharType="begin" w:fldLock="1"/>
      </w:r>
      <w:r w:rsidR="00F56B1F" w:rsidRPr="00F56B1F">
        <w:rPr>
          <w:rFonts w:ascii="Times New Roman" w:hAnsi="Times New Roman" w:cs="Times New Roman"/>
        </w:rPr>
        <w:instrText>ADDIN CSL_CITATION { "citationItems" : [ { "id" : "ITEM-1", "itemData" : { "DOI" : "10.1177/0363546513498990", "ISSN" : "1552-3365", "PMID" : "23956132", "abstract" : "BACKGROUND: Injuries to the sternoclavicular (SC) joint typically occur with high-energy mechanisms such as those obtained in automobile accidents or contact sports. Many disorders of the SC joint can be treated nonoperatively. However, surgical treatment may be indicated for locked posterior dislocations; symptomatic, chronic instability; or persistent, painful osteoarthritis that fails nonoperative therapy.\n\nPURPOSE: To provide an updated review on the current diagnosis and management of instability and degenerative arthritis of the SC joint.\n\nSTUDY DESIGN: Current concepts review.\n\nMETHODS: A preliminary PubMed database search using the terms sternoclavicular instability, dislocation, arthritis, resection, and stabilization was performed in August 2012. All anatomic and biomechanical studies, review articles, case reports, case series, and technique papers that were relevant to the topic were included.\n\nRESULTS: The search identified 929 articles, 321 of which, after screening of the titles and abstracts, were considered potentially relevant to this study. Of the 321 articles, 30 were anatomic or imaging studies, 2 were biomechanical studies, 69 were review papers, 189 were case series or reports, and 31 were technique papers. The majority of these studies were classified as evidence level 4, with a few scattered level 3 studies. Because the level of evidence obtained from this search was not adequate for systematic review (or meta-analysis), a current concepts review of the diagnosis and management of SC joint instability and degenerative arthritis is presented.\n\nCONCLUSION: Injuries to the SC joint are uncommon. Recognition and classification of these injuries are critical to proper management, thus minimizing potential long-term sequelae such as posttraumatic arthritis and recurrent instability. Although nonoperative therapy is the modality of choice in anterior dislocations, posterior dislocations require special attention because of the presence of vulnerable posterior hilar structures. Surgical management of chronic instability and degenerative arthritis of the SC joint includes resection arthroplasty of the medial clavicle with or without reconstruction of the sternoclavicular ligaments with graft material. Although resection is typically performed open, an arthroscopic technique is described that theoretically decreases operating and recovery times while also decreasing the risk of iatrogenic injury. Currently, when reconstruction is needed f\u2026", "author" : [ { "dropping-particle" : "", "family" : "Martetschl\u00e4ger", "given" : "Frank", "non-dropping-particle" : "", "parse-names" : false, "suffix" : "" }, { "dropping-particle" : "", "family" : "Warth", "given" : "Ryan J", "non-dropping-particle" : "", "parse-names" : false, "suffix" : "" }, { "dropping-particle" : "", "family" : "Millett", "given" : "Peter J", "non-dropping-particle" : "", "parse-names" : false, "suffix" : "" } ], "container-title" : "The American journal of sports medicine", "id" : "ITEM-1", "issue" : "4", "issued" : { "date-parts" : [ [ "2014", "4" ] ] }, "page" : "999-1007", "title" : "Instability and degenerative arthritis of the sternoclavicular joint: a current concepts review.", "type" : "article-journal", "volume" : "42" }, "uris" : [ "http://www.mendeley.com/documents/?uuid=cafa4727-a7ca-4bd1-9f8c-1bf5c525c886" ] }, { "id" : "ITEM-2", "itemData" : { "DOI" : "10.1302/0301-620X.95B6.31064", "ISSN" : "2049-4408", "PMID" : "23723264", "abstract" : "The sternoclavicular joint (SCJ) is a pivotal articulation in the linked system of the upper limb girdle, providing load-bearing in compression while resisting displacement in tension or distraction at the manubrium sterni. The SCJ and acromioclavicular joint (ACJ) both have a small surface area of contact protected by an intra-articular fibrocartilaginous disc and are supported by strong extrinsic and intrinsic capsular ligaments. The function of load-sharing in the upper limb by bulky periscapular and thoracobrachial muscles is extremely important to the longevity of both joints. Ligamentous and capsular laxity changes with age, exposing both joints to greater strain, which may explain the rising incidence of arthritis in both with age. The incidence of arthritis in the SCJ is less than that in the ACJ, suggesting that the extrinsic ligaments of the SCJ provide greater stability than the coracoclavicular ligaments of the ACJ. Instability of the SCJ is rare and can be difficult to distinguish from medial clavicular physeal or metaphyseal fracture-separation: cross-sectional imaging is often required. The distinction is important because the treatment options and outcomes of treatment are dissimilar, whereas the treatment and outcomes of ACJ separation and fracture of the lateral clavicle can be similar. Proper recognition and treatment of traumatic instability is vital as these injuries may be life-threatening. Instability of the SCJ does not always require surgical intervention. An accurate diagnosis is required before surgery can be considered, and we recommend the use of the Stanmore instability triangle. Most poor outcomes result from a failure to recognise the underlying pathology. There is a natural reluctance for orthopaedic surgeons to operate in this area owing to unfamiliarity with, and the close proximity of, the related vascular structures, but the interposed sternohyoid and sternothyroid muscles are rarely injured and provide a clear boundary to the medial retroclavicular space, as well as an anatomical barrier to unsafe intervention. This review presents current concepts of instability of the SCJ, describes the relevant surgical anatomy, provides a framework for diagnosis and management, including physiotherapy, and discusses the technical challenges of operative intervention.", "author" : [ { "dropping-particle" : "", "family" : "Sewell", "given" : "M D", "non-dropping-particle" : "", "parse-names" : false, "suffix" : "" }, { "dropping-particle" : "", "family" : "Al-Hadithy", "given" : "N", "non-dropping-particle" : "", "parse-names" : false, "suffix" : "" }, { "dropping-particle" : "", "family" : "Leu", "given" : "a", "non-dropping-particle" : "Le", "parse-names" : false, "suffix" : "" }, { "dropping-particle" : "", "family" : "Lambert", "given" : "S M", "non-dropping-particle" : "", "parse-names" : false, "suffix" : "" } ], "container-title" : "The bone &amp; joint journal", "id" : "ITEM-2", "issue" : "6", "issued" : { "date-parts" : [ [ "2013", "6" ] ] }, "page" : "721-31", "title" : "Instability of the sternoclavicular joint: current concepts in classification, treatment and outcomes.", "type" : "article-journal", "volume" : "95-B" }, "uris" : [ "http://www.mendeley.com/documents/?uuid=98a4d0f3-acc4-467a-beea-02b2d901d491" ] } ], "mendeley" : { "formattedCitation" : "&lt;sup&gt;3,4&lt;/sup&gt;", "plainTextFormattedCitation" : "3,4", "previouslyFormattedCitation" : "&lt;sup&gt;3,4&lt;/sup&gt;" }, "properties" : { "noteIndex" : 0 }, "schema" : "https://github.com/citation-style-language/schema/raw/master/csl-citation.json" }</w:instrText>
      </w:r>
      <w:r w:rsidRPr="00F56B1F">
        <w:rPr>
          <w:rFonts w:ascii="Times New Roman" w:hAnsi="Times New Roman" w:cs="Times New Roman"/>
        </w:rPr>
        <w:fldChar w:fldCharType="separate"/>
      </w:r>
      <w:r w:rsidR="004322C0" w:rsidRPr="00F56B1F">
        <w:rPr>
          <w:rFonts w:ascii="Times New Roman" w:hAnsi="Times New Roman" w:cs="Times New Roman"/>
          <w:noProof/>
          <w:vertAlign w:val="superscript"/>
        </w:rPr>
        <w:t>3,4</w:t>
      </w:r>
      <w:r w:rsidRPr="00F56B1F">
        <w:rPr>
          <w:rFonts w:ascii="Times New Roman" w:hAnsi="Times New Roman" w:cs="Times New Roman"/>
        </w:rPr>
        <w:fldChar w:fldCharType="end"/>
      </w:r>
      <w:r w:rsidRPr="00F56B1F">
        <w:rPr>
          <w:rFonts w:ascii="Times New Roman" w:hAnsi="Times New Roman" w:cs="Times New Roman"/>
        </w:rPr>
        <w:t xml:space="preserve"> </w:t>
      </w:r>
      <w:r w:rsidR="00A76677">
        <w:rPr>
          <w:rFonts w:ascii="Times New Roman" w:hAnsi="Times New Roman" w:cs="Times New Roman"/>
        </w:rPr>
        <w:t>Grading chronic SCJ instability can be done based on the Stanmore triangle system.</w:t>
      </w:r>
      <w:r w:rsidR="00A76677">
        <w:rPr>
          <w:rFonts w:ascii="Times New Roman" w:hAnsi="Times New Roman" w:cs="Times New Roman"/>
        </w:rPr>
        <w:fldChar w:fldCharType="begin" w:fldLock="1"/>
      </w:r>
      <w:r w:rsidR="00A76677">
        <w:rPr>
          <w:rFonts w:ascii="Times New Roman" w:hAnsi="Times New Roman" w:cs="Times New Roman"/>
        </w:rPr>
        <w:instrText>ADDIN CSL_CITATION { "citationItems" : [ { "id" : "ITEM-1", "itemData" : { "DOI" : "10.1302/0301-620X.95B6.31064", "ISSN" : "2049-4408", "PMID" : "23723264", "abstract" : "The sternoclavicular joint (SCJ) is a pivotal articulation in the linked system of the upper limb girdle, providing load-bearing in compression while resisting displacement in tension or distraction at the manubrium sterni. The SCJ and acromioclavicular joint (ACJ) both have a small surface area of contact protected by an intra-articular fibrocartilaginous disc and are supported by strong extrinsic and intrinsic capsular ligaments. The function of load-sharing in the upper limb by bulky periscapular and thoracobrachial muscles is extremely important to the longevity of both joints. Ligamentous and capsular laxity changes with age, exposing both joints to greater strain, which may explain the rising incidence of arthritis in both with age. The incidence of arthritis in the SCJ is less than that in the ACJ, suggesting that the extrinsic ligaments of the SCJ provide greater stability than the coracoclavicular ligaments of the ACJ. Instability of the SCJ is rare and can be difficult to distinguish from medial clavicular physeal or metaphyseal fracture-separation: cross-sectional imaging is often required. The distinction is important because the treatment options and outcomes of treatment are dissimilar, whereas the treatment and outcomes of ACJ separation and fracture of the lateral clavicle can be similar. Proper recognition and treatment of traumatic instability is vital as these injuries may be life-threatening. Instability of the SCJ does not always require surgical intervention. An accurate diagnosis is required before surgery can be considered, and we recommend the use of the Stanmore instability triangle. Most poor outcomes result from a failure to recognise the underlying pathology. There is a natural reluctance for orthopaedic surgeons to operate in this area owing to unfamiliarity with, and the close proximity of, the related vascular structures, but the interposed sternohyoid and sternothyroid muscles are rarely injured and provide a clear boundary to the medial retroclavicular space, as well as an anatomical barrier to unsafe intervention. This review presents current concepts of instability of the SCJ, describes the relevant surgical anatomy, provides a framework for diagnosis and management, including physiotherapy, and discusses the technical challenges of operative intervention.", "author" : [ { "dropping-particle" : "", "family" : "Sewell", "given" : "M D", "non-dropping-particle" : "", "parse-names" : false, "suffix" : "" }, { "dropping-particle" : "", "family" : "Al-Hadithy", "given" : "N", "non-dropping-particle" : "", "parse-names" : false, "suffix" : "" }, { "dropping-particle" : "", "family" : "Leu", "given" : "a", "non-dropping-particle" : "Le", "parse-names" : false, "suffix" : "" }, { "dropping-particle" : "", "family" : "Lambert", "given" : "S M", "non-dropping-particle" : "", "parse-names" : false, "suffix" : "" } ], "container-title" : "The bone &amp; joint journal", "id" : "ITEM-1", "issue" : "6", "issued" : { "date-parts" : [ [ "2013", "6" ] ] }, "page" : "721-31", "title" : "Instability of the sternoclavicular joint: current concepts in classification, treatment and outcomes.", "type" : "article-journal", "volume" : "95-B" }, "uris" : [ "http://www.mendeley.com/documents/?uuid=98a4d0f3-acc4-467a-beea-02b2d901d491" ] } ], "mendeley" : { "formattedCitation" : "&lt;sup&gt;4&lt;/sup&gt;", "plainTextFormattedCitation" : "4", "previouslyFormattedCitation" : "&lt;sup&gt;4&lt;/sup&gt;" }, "properties" : { "noteIndex" : 0 }, "schema" : "https://github.com/citation-style-language/schema/raw/master/csl-citation.json" }</w:instrText>
      </w:r>
      <w:r w:rsidR="00A76677">
        <w:rPr>
          <w:rFonts w:ascii="Times New Roman" w:hAnsi="Times New Roman" w:cs="Times New Roman"/>
        </w:rPr>
        <w:fldChar w:fldCharType="separate"/>
      </w:r>
      <w:r w:rsidR="00A76677" w:rsidRPr="00A76677">
        <w:rPr>
          <w:rFonts w:ascii="Times New Roman" w:hAnsi="Times New Roman" w:cs="Times New Roman"/>
          <w:noProof/>
          <w:vertAlign w:val="superscript"/>
        </w:rPr>
        <w:t>4</w:t>
      </w:r>
      <w:r w:rsidR="00A76677">
        <w:rPr>
          <w:rFonts w:ascii="Times New Roman" w:hAnsi="Times New Roman" w:cs="Times New Roman"/>
        </w:rPr>
        <w:fldChar w:fldCharType="end"/>
      </w:r>
      <w:r w:rsidR="00A76677">
        <w:rPr>
          <w:rFonts w:ascii="Times New Roman" w:hAnsi="Times New Roman" w:cs="Times New Roman"/>
        </w:rPr>
        <w:t xml:space="preserve"> On this scale, there are three types: type I: traumatic structural, type II atraumatic structural, and type III muscle patterning non-structural pathology.  The following chart organizes characteristics and pathologies based on this classification.</w:t>
      </w:r>
      <w:r w:rsidR="00A76677">
        <w:rPr>
          <w:rFonts w:ascii="Times New Roman" w:hAnsi="Times New Roman" w:cs="Times New Roman"/>
        </w:rPr>
        <w:fldChar w:fldCharType="begin" w:fldLock="1"/>
      </w:r>
      <w:r w:rsidR="002A6F0A">
        <w:rPr>
          <w:rFonts w:ascii="Times New Roman" w:hAnsi="Times New Roman" w:cs="Times New Roman"/>
        </w:rPr>
        <w:instrText>ADDIN CSL_CITATION { "citationItems" : [ { "id" : "ITEM-1", "itemData" : { "DOI" : "10.1302/0301-620X.95B6.31064", "ISSN" : "2049-4408", "PMID" : "23723264", "abstract" : "The sternoclavicular joint (SCJ) is a pivotal articulation in the linked system of the upper limb girdle, providing load-bearing in compression while resisting displacement in tension or distraction at the manubrium sterni. The SCJ and acromioclavicular joint (ACJ) both have a small surface area of contact protected by an intra-articular fibrocartilaginous disc and are supported by strong extrinsic and intrinsic capsular ligaments. The function of load-sharing in the upper limb by bulky periscapular and thoracobrachial muscles is extremely important to the longevity of both joints. Ligamentous and capsular laxity changes with age, exposing both joints to greater strain, which may explain the rising incidence of arthritis in both with age. The incidence of arthritis in the SCJ is less than that in the ACJ, suggesting that the extrinsic ligaments of the SCJ provide greater stability than the coracoclavicular ligaments of the ACJ. Instability of the SCJ is rare and can be difficult to distinguish from medial clavicular physeal or metaphyseal fracture-separation: cross-sectional imaging is often required. The distinction is important because the treatment options and outcomes of treatment are dissimilar, whereas the treatment and outcomes of ACJ separation and fracture of the lateral clavicle can be similar. Proper recognition and treatment of traumatic instability is vital as these injuries may be life-threatening. Instability of the SCJ does not always require surgical intervention. An accurate diagnosis is required before surgery can be considered, and we recommend the use of the Stanmore instability triangle. Most poor outcomes result from a failure to recognise the underlying pathology. There is a natural reluctance for orthopaedic surgeons to operate in this area owing to unfamiliarity with, and the close proximity of, the related vascular structures, but the interposed sternohyoid and sternothyroid muscles are rarely injured and provide a clear boundary to the medial retroclavicular space, as well as an anatomical barrier to unsafe intervention. This review presents current concepts of instability of the SCJ, describes the relevant surgical anatomy, provides a framework for diagnosis and management, including physiotherapy, and discusses the technical challenges of operative intervention.", "author" : [ { "dropping-particle" : "", "family" : "Sewell", "given" : "M D", "non-dropping-particle" : "", "parse-names" : false, "suffix" : "" }, { "dropping-particle" : "", "family" : "Al-Hadithy", "given" : "N", "non-dropping-particle" : "", "parse-names" : false, "suffix" : "" }, { "dropping-particle" : "", "family" : "Leu", "given" : "a", "non-dropping-particle" : "Le", "parse-names" : false, "suffix" : "" }, { "dropping-particle" : "", "family" : "Lambert", "given" : "S M", "non-dropping-particle" : "", "parse-names" : false, "suffix" : "" } ], "container-title" : "The bone &amp; joint journal", "id" : "ITEM-1", "issue" : "6", "issued" : { "date-parts" : [ [ "2013", "6" ] ] }, "page" : "721-31", "title" : "Instability of the sternoclavicular joint: current concepts in classification, treatment and outcomes.", "type" : "article-journal", "volume" : "95-B" }, "uris" : [ "http://www.mendeley.com/documents/?uuid=98a4d0f3-acc4-467a-beea-02b2d901d491" ] } ], "mendeley" : { "formattedCitation" : "&lt;sup&gt;4&lt;/sup&gt;", "plainTextFormattedCitation" : "4", "previouslyFormattedCitation" : "&lt;sup&gt;4&lt;/sup&gt;" }, "properties" : { "noteIndex" : 0 }, "schema" : "https://github.com/citation-style-language/schema/raw/master/csl-citation.json" }</w:instrText>
      </w:r>
      <w:r w:rsidR="00A76677">
        <w:rPr>
          <w:rFonts w:ascii="Times New Roman" w:hAnsi="Times New Roman" w:cs="Times New Roman"/>
        </w:rPr>
        <w:fldChar w:fldCharType="separate"/>
      </w:r>
      <w:r w:rsidR="00A76677" w:rsidRPr="00A76677">
        <w:rPr>
          <w:rFonts w:ascii="Times New Roman" w:hAnsi="Times New Roman" w:cs="Times New Roman"/>
          <w:noProof/>
          <w:vertAlign w:val="superscript"/>
        </w:rPr>
        <w:t>4</w:t>
      </w:r>
      <w:r w:rsidR="00A76677">
        <w:rPr>
          <w:rFonts w:ascii="Times New Roman" w:hAnsi="Times New Roman" w:cs="Times New Roman"/>
        </w:rPr>
        <w:fldChar w:fldCharType="end"/>
      </w:r>
      <w:r w:rsidR="00A76677">
        <w:rPr>
          <w:rFonts w:ascii="Times New Roman" w:hAnsi="Times New Roman" w:cs="Times New Roman"/>
        </w:rPr>
        <w:t xml:space="preserve"> </w:t>
      </w:r>
    </w:p>
    <w:p w14:paraId="358EF459" w14:textId="0743100E" w:rsidR="00A76677" w:rsidRDefault="00A76677" w:rsidP="00A76677">
      <w:pPr>
        <w:spacing w:after="0"/>
        <w:rPr>
          <w:rFonts w:ascii="Times New Roman" w:hAnsi="Times New Roman" w:cs="Times New Roman"/>
          <w:noProof/>
          <w:sz w:val="18"/>
          <w:szCs w:val="18"/>
        </w:rPr>
      </w:pPr>
      <w:r>
        <w:rPr>
          <w:rFonts w:ascii="Times New Roman" w:hAnsi="Times New Roman" w:cs="Times New Roman"/>
          <w:noProof/>
          <w:lang w:eastAsia="en-US"/>
        </w:rPr>
        <w:lastRenderedPageBreak/>
        <w:drawing>
          <wp:inline distT="0" distB="0" distL="0" distR="0" wp14:anchorId="7A058374" wp14:editId="23CD1D55">
            <wp:extent cx="5943600" cy="3022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12-03 at 2.37.31 PM.png"/>
                    <pic:cNvPicPr/>
                  </pic:nvPicPr>
                  <pic:blipFill>
                    <a:blip r:embed="rId6">
                      <a:extLst>
                        <a:ext uri="{28A0092B-C50C-407E-A947-70E740481C1C}">
                          <a14:useLocalDpi xmlns:a14="http://schemas.microsoft.com/office/drawing/2010/main" val="0"/>
                        </a:ext>
                      </a:extLst>
                    </a:blip>
                    <a:stretch>
                      <a:fillRect/>
                    </a:stretch>
                  </pic:blipFill>
                  <pic:spPr>
                    <a:xfrm>
                      <a:off x="0" y="0"/>
                      <a:ext cx="5943600" cy="3022600"/>
                    </a:xfrm>
                    <a:prstGeom prst="rect">
                      <a:avLst/>
                    </a:prstGeom>
                  </pic:spPr>
                </pic:pic>
              </a:graphicData>
            </a:graphic>
          </wp:inline>
        </w:drawing>
      </w:r>
      <w:r w:rsidR="00474773" w:rsidRPr="00474773">
        <w:rPr>
          <w:rFonts w:ascii="Times New Roman" w:hAnsi="Times New Roman" w:cs="Times New Roman"/>
          <w:sz w:val="18"/>
          <w:szCs w:val="18"/>
          <w:u w:val="single"/>
        </w:rPr>
        <w:t>Figure 2:</w:t>
      </w:r>
      <w:r w:rsidR="00474773">
        <w:rPr>
          <w:rFonts w:ascii="Times New Roman" w:hAnsi="Times New Roman" w:cs="Times New Roman"/>
          <w:sz w:val="18"/>
          <w:szCs w:val="18"/>
        </w:rPr>
        <w:t xml:space="preserve"> </w:t>
      </w:r>
      <w:r w:rsidR="00474773" w:rsidRPr="00647077">
        <w:rPr>
          <w:rFonts w:ascii="Times New Roman" w:hAnsi="Times New Roman" w:cs="Times New Roman"/>
          <w:sz w:val="18"/>
          <w:szCs w:val="18"/>
          <w:u w:val="single"/>
        </w:rPr>
        <w:t>r</w:t>
      </w:r>
      <w:r w:rsidRPr="00647077">
        <w:rPr>
          <w:rFonts w:ascii="Times New Roman" w:hAnsi="Times New Roman" w:cs="Times New Roman"/>
          <w:sz w:val="18"/>
          <w:szCs w:val="18"/>
          <w:u w:val="single"/>
        </w:rPr>
        <w:t>eproduced from:</w:t>
      </w:r>
      <w:r w:rsidRPr="00A76677">
        <w:rPr>
          <w:rFonts w:ascii="Times New Roman" w:hAnsi="Times New Roman" w:cs="Times New Roman"/>
          <w:sz w:val="18"/>
          <w:szCs w:val="18"/>
        </w:rPr>
        <w:t xml:space="preserve"> </w:t>
      </w:r>
      <w:r w:rsidRPr="00A76677">
        <w:rPr>
          <w:rFonts w:ascii="Times New Roman" w:hAnsi="Times New Roman" w:cs="Times New Roman"/>
          <w:noProof/>
          <w:sz w:val="18"/>
          <w:szCs w:val="18"/>
        </w:rPr>
        <w:t xml:space="preserve">Sewell MD, Al-Hadithy N, Le Leu a, Lambert SM. Instability of the sternoclavicular joint: current concepts in classification, treatment and outcomes. </w:t>
      </w:r>
      <w:r w:rsidRPr="00A76677">
        <w:rPr>
          <w:rFonts w:ascii="Times New Roman" w:hAnsi="Times New Roman" w:cs="Times New Roman"/>
          <w:i/>
          <w:iCs/>
          <w:noProof/>
          <w:sz w:val="18"/>
          <w:szCs w:val="18"/>
        </w:rPr>
        <w:t>Bone Joint J.</w:t>
      </w:r>
      <w:r w:rsidRPr="00A76677">
        <w:rPr>
          <w:rFonts w:ascii="Times New Roman" w:hAnsi="Times New Roman" w:cs="Times New Roman"/>
          <w:noProof/>
          <w:sz w:val="18"/>
          <w:szCs w:val="18"/>
        </w:rPr>
        <w:t xml:space="preserve"> 2013;95-B(6):721-31. doi:10.1302/0301-620X.95B6.31064.</w:t>
      </w:r>
    </w:p>
    <w:p w14:paraId="25073A58" w14:textId="77777777" w:rsidR="00A76677" w:rsidRPr="00A76677" w:rsidRDefault="00A76677" w:rsidP="00A76677">
      <w:pPr>
        <w:spacing w:after="0"/>
        <w:rPr>
          <w:rFonts w:ascii="Times New Roman" w:hAnsi="Times New Roman" w:cs="Times New Roman"/>
          <w:noProof/>
          <w:sz w:val="18"/>
          <w:szCs w:val="18"/>
        </w:rPr>
      </w:pPr>
    </w:p>
    <w:p w14:paraId="24E420BE" w14:textId="7B408055" w:rsidR="00087332" w:rsidRPr="00F56B1F" w:rsidRDefault="00A76677" w:rsidP="00666876">
      <w:pPr>
        <w:spacing w:after="0" w:line="480" w:lineRule="auto"/>
        <w:rPr>
          <w:rFonts w:ascii="Times New Roman" w:hAnsi="Times New Roman" w:cs="Times New Roman"/>
        </w:rPr>
      </w:pPr>
      <w:r>
        <w:rPr>
          <w:rFonts w:ascii="Times New Roman" w:hAnsi="Times New Roman" w:cs="Times New Roman"/>
        </w:rPr>
        <w:tab/>
      </w:r>
      <w:r w:rsidR="00087332" w:rsidRPr="00F56B1F">
        <w:rPr>
          <w:rFonts w:ascii="Times New Roman" w:hAnsi="Times New Roman" w:cs="Times New Roman"/>
        </w:rPr>
        <w:t xml:space="preserve">Grading </w:t>
      </w:r>
      <w:r>
        <w:rPr>
          <w:rFonts w:ascii="Times New Roman" w:hAnsi="Times New Roman" w:cs="Times New Roman"/>
        </w:rPr>
        <w:t xml:space="preserve">acute </w:t>
      </w:r>
      <w:r w:rsidR="00087332" w:rsidRPr="00F56B1F">
        <w:rPr>
          <w:rFonts w:ascii="Times New Roman" w:hAnsi="Times New Roman" w:cs="Times New Roman"/>
        </w:rPr>
        <w:t>injuries can be done based on level of l</w:t>
      </w:r>
      <w:r>
        <w:rPr>
          <w:rFonts w:ascii="Times New Roman" w:hAnsi="Times New Roman" w:cs="Times New Roman"/>
        </w:rPr>
        <w:t>igament involvement. A level 1</w:t>
      </w:r>
      <w:r w:rsidR="00087332" w:rsidRPr="00F56B1F">
        <w:rPr>
          <w:rFonts w:ascii="Times New Roman" w:hAnsi="Times New Roman" w:cs="Times New Roman"/>
        </w:rPr>
        <w:t xml:space="preserve"> injury is a sprain of the SC ligaments and capsule without subluxation or dislocation.</w:t>
      </w:r>
      <w:r w:rsidR="00087332" w:rsidRPr="00F56B1F">
        <w:rPr>
          <w:rFonts w:ascii="Times New Roman" w:hAnsi="Times New Roman" w:cs="Times New Roman"/>
        </w:rPr>
        <w:fldChar w:fldCharType="begin" w:fldLock="1"/>
      </w:r>
      <w:r w:rsidR="00087332" w:rsidRPr="00F56B1F">
        <w:rPr>
          <w:rFonts w:ascii="Times New Roman" w:hAnsi="Times New Roman" w:cs="Times New Roman"/>
        </w:rPr>
        <w:instrText>ADDIN CSL_CITATION { "citationItems" : [ { "id" : "ITEM-1", "itemData" : { "DOI" : "10.1177/0363546513498990", "ISSN" : "1552-3365", "PMID" : "23956132", "abstract" : "BACKGROUND: Injuries to the sternoclavicular (SC) joint typically occur with high-energy mechanisms such as those obtained in automobile accidents or contact sports. Many disorders of the SC joint can be treated nonoperatively. However, surgical treatment may be indicated for locked posterior dislocations; symptomatic, chronic instability; or persistent, painful osteoarthritis that fails nonoperative therapy.\n\nPURPOSE: To provide an updated review on the current diagnosis and management of instability and degenerative arthritis of the SC joint.\n\nSTUDY DESIGN: Current concepts review.\n\nMETHODS: A preliminary PubMed database search using the terms sternoclavicular instability, dislocation, arthritis, resection, and stabilization was performed in August 2012. All anatomic and biomechanical studies, review articles, case reports, case series, and technique papers that were relevant to the topic were included.\n\nRESULTS: The search identified 929 articles, 321 of which, after screening of the titles and abstracts, were considered potentially relevant to this study. Of the 321 articles, 30 were anatomic or imaging studies, 2 were biomechanical studies, 69 were review papers, 189 were case series or reports, and 31 were technique papers. The majority of these studies were classified as evidence level 4, with a few scattered level 3 studies. Because the level of evidence obtained from this search was not adequate for systematic review (or meta-analysis), a current concepts review of the diagnosis and management of SC joint instability and degenerative arthritis is presented.\n\nCONCLUSION: Injuries to the SC joint are uncommon. Recognition and classification of these injuries are critical to proper management, thus minimizing potential long-term sequelae such as posttraumatic arthritis and recurrent instability. Although nonoperative therapy is the modality of choice in anterior dislocations, posterior dislocations require special attention because of the presence of vulnerable posterior hilar structures. Surgical management of chronic instability and degenerative arthritis of the SC joint includes resection arthroplasty of the medial clavicle with or without reconstruction of the sternoclavicular ligaments with graft material. Although resection is typically performed open, an arthroscopic technique is described that theoretically decreases operating and recovery times while also decreasing the risk of iatrogenic injury. Currently, when reconstruction is needed f\u2026", "author" : [ { "dropping-particle" : "", "family" : "Martetschl\u00e4ger", "given" : "Frank", "non-dropping-particle" : "", "parse-names" : false, "suffix" : "" }, { "dropping-particle" : "", "family" : "Warth", "given" : "Ryan J", "non-dropping-particle" : "", "parse-names" : false, "suffix" : "" }, { "dropping-particle" : "", "family" : "Millett", "given" : "Peter J", "non-dropping-particle" : "", "parse-names" : false, "suffix" : "" } ], "container-title" : "The American journal of sports medicine", "id" : "ITEM-1", "issue" : "4", "issued" : { "date-parts" : [ [ "2014", "4" ] ] }, "page" : "999-1007", "title" : "Instability and degenerative arthritis of the sternoclavicular joint: a current concepts review.", "type" : "article-journal", "volume" : "42" }, "uris" : [ "http://www.mendeley.com/documents/?uuid=cafa4727-a7ca-4bd1-9f8c-1bf5c525c886" ] } ], "mendeley" : { "formattedCitation" : "&lt;sup&gt;3&lt;/sup&gt;", "plainTextFormattedCitation" : "3", "previouslyFormattedCitation" : "&lt;sup&gt;3&lt;/sup&gt;" }, "properties" : { "noteIndex" : 0 }, "schema" : "https://github.com/citation-style-language/schema/raw/master/csl-citation.json" }</w:instrText>
      </w:r>
      <w:r w:rsidR="00087332" w:rsidRPr="00F56B1F">
        <w:rPr>
          <w:rFonts w:ascii="Times New Roman" w:hAnsi="Times New Roman" w:cs="Times New Roman"/>
        </w:rPr>
        <w:fldChar w:fldCharType="separate"/>
      </w:r>
      <w:r w:rsidR="00087332" w:rsidRPr="00F56B1F">
        <w:rPr>
          <w:rFonts w:ascii="Times New Roman" w:hAnsi="Times New Roman" w:cs="Times New Roman"/>
          <w:noProof/>
          <w:vertAlign w:val="superscript"/>
        </w:rPr>
        <w:t>3</w:t>
      </w:r>
      <w:r w:rsidR="00087332" w:rsidRPr="00F56B1F">
        <w:rPr>
          <w:rFonts w:ascii="Times New Roman" w:hAnsi="Times New Roman" w:cs="Times New Roman"/>
        </w:rPr>
        <w:fldChar w:fldCharType="end"/>
      </w:r>
      <w:r>
        <w:rPr>
          <w:rFonts w:ascii="Times New Roman" w:hAnsi="Times New Roman" w:cs="Times New Roman"/>
        </w:rPr>
        <w:t xml:space="preserve"> A level 2</w:t>
      </w:r>
      <w:r w:rsidR="00087332" w:rsidRPr="00F56B1F">
        <w:rPr>
          <w:rFonts w:ascii="Times New Roman" w:hAnsi="Times New Roman" w:cs="Times New Roman"/>
        </w:rPr>
        <w:t xml:space="preserve"> injury is a disruption of the SC ligaments and capsule and subluxation of the medial clavicle without dislocation.</w:t>
      </w:r>
      <w:r w:rsidR="00087332" w:rsidRPr="00F56B1F">
        <w:rPr>
          <w:rFonts w:ascii="Times New Roman" w:hAnsi="Times New Roman" w:cs="Times New Roman"/>
        </w:rPr>
        <w:fldChar w:fldCharType="begin" w:fldLock="1"/>
      </w:r>
      <w:r w:rsidR="00087332" w:rsidRPr="00F56B1F">
        <w:rPr>
          <w:rFonts w:ascii="Times New Roman" w:hAnsi="Times New Roman" w:cs="Times New Roman"/>
        </w:rPr>
        <w:instrText>ADDIN CSL_CITATION { "citationItems" : [ { "id" : "ITEM-1", "itemData" : { "DOI" : "10.1177/0363546513498990", "ISSN" : "1552-3365", "PMID" : "23956132", "abstract" : "BACKGROUND: Injuries to the sternoclavicular (SC) joint typically occur with high-energy mechanisms such as those obtained in automobile accidents or contact sports. Many disorders of the SC joint can be treated nonoperatively. However, surgical treatment may be indicated for locked posterior dislocations; symptomatic, chronic instability; or persistent, painful osteoarthritis that fails nonoperative therapy.\n\nPURPOSE: To provide an updated review on the current diagnosis and management of instability and degenerative arthritis of the SC joint.\n\nSTUDY DESIGN: Current concepts review.\n\nMETHODS: A preliminary PubMed database search using the terms sternoclavicular instability, dislocation, arthritis, resection, and stabilization was performed in August 2012. All anatomic and biomechanical studies, review articles, case reports, case series, and technique papers that were relevant to the topic were included.\n\nRESULTS: The search identified 929 articles, 321 of which, after screening of the titles and abstracts, were considered potentially relevant to this study. Of the 321 articles, 30 were anatomic or imaging studies, 2 were biomechanical studies, 69 were review papers, 189 were case series or reports, and 31 were technique papers. The majority of these studies were classified as evidence level 4, with a few scattered level 3 studies. Because the level of evidence obtained from this search was not adequate for systematic review (or meta-analysis), a current concepts review of the diagnosis and management of SC joint instability and degenerative arthritis is presented.\n\nCONCLUSION: Injuries to the SC joint are uncommon. Recognition and classification of these injuries are critical to proper management, thus minimizing potential long-term sequelae such as posttraumatic arthritis and recurrent instability. Although nonoperative therapy is the modality of choice in anterior dislocations, posterior dislocations require special attention because of the presence of vulnerable posterior hilar structures. Surgical management of chronic instability and degenerative arthritis of the SC joint includes resection arthroplasty of the medial clavicle with or without reconstruction of the sternoclavicular ligaments with graft material. Although resection is typically performed open, an arthroscopic technique is described that theoretically decreases operating and recovery times while also decreasing the risk of iatrogenic injury. Currently, when reconstruction is needed f\u2026", "author" : [ { "dropping-particle" : "", "family" : "Martetschl\u00e4ger", "given" : "Frank", "non-dropping-particle" : "", "parse-names" : false, "suffix" : "" }, { "dropping-particle" : "", "family" : "Warth", "given" : "Ryan J", "non-dropping-particle" : "", "parse-names" : false, "suffix" : "" }, { "dropping-particle" : "", "family" : "Millett", "given" : "Peter J", "non-dropping-particle" : "", "parse-names" : false, "suffix" : "" } ], "container-title" : "The American journal of sports medicine", "id" : "ITEM-1", "issue" : "4", "issued" : { "date-parts" : [ [ "2014", "4" ] ] }, "page" : "999-1007", "title" : "Instability and degenerative arthritis of the sternoclavicular joint: a current concepts review.", "type" : "article-journal", "volume" : "42" }, "uris" : [ "http://www.mendeley.com/documents/?uuid=cafa4727-a7ca-4bd1-9f8c-1bf5c525c886" ] } ], "mendeley" : { "formattedCitation" : "&lt;sup&gt;3&lt;/sup&gt;", "plainTextFormattedCitation" : "3", "previouslyFormattedCitation" : "&lt;sup&gt;3&lt;/sup&gt;" }, "properties" : { "noteIndex" : 0 }, "schema" : "https://github.com/citation-style-language/schema/raw/master/csl-citation.json" }</w:instrText>
      </w:r>
      <w:r w:rsidR="00087332" w:rsidRPr="00F56B1F">
        <w:rPr>
          <w:rFonts w:ascii="Times New Roman" w:hAnsi="Times New Roman" w:cs="Times New Roman"/>
        </w:rPr>
        <w:fldChar w:fldCharType="separate"/>
      </w:r>
      <w:r w:rsidR="00087332" w:rsidRPr="00F56B1F">
        <w:rPr>
          <w:rFonts w:ascii="Times New Roman" w:hAnsi="Times New Roman" w:cs="Times New Roman"/>
          <w:noProof/>
          <w:vertAlign w:val="superscript"/>
        </w:rPr>
        <w:t>3</w:t>
      </w:r>
      <w:r w:rsidR="00087332" w:rsidRPr="00F56B1F">
        <w:rPr>
          <w:rFonts w:ascii="Times New Roman" w:hAnsi="Times New Roman" w:cs="Times New Roman"/>
        </w:rPr>
        <w:fldChar w:fldCharType="end"/>
      </w:r>
      <w:r>
        <w:rPr>
          <w:rFonts w:ascii="Times New Roman" w:hAnsi="Times New Roman" w:cs="Times New Roman"/>
        </w:rPr>
        <w:t xml:space="preserve"> A level 3</w:t>
      </w:r>
      <w:r w:rsidR="00087332" w:rsidRPr="00F56B1F">
        <w:rPr>
          <w:rFonts w:ascii="Times New Roman" w:hAnsi="Times New Roman" w:cs="Times New Roman"/>
        </w:rPr>
        <w:t xml:space="preserve"> injury is a rupture of all ligaments with complete anterior or posterior dislocation.</w:t>
      </w:r>
      <w:r w:rsidR="00087332" w:rsidRPr="00F56B1F">
        <w:rPr>
          <w:rFonts w:ascii="Times New Roman" w:hAnsi="Times New Roman" w:cs="Times New Roman"/>
        </w:rPr>
        <w:fldChar w:fldCharType="begin" w:fldLock="1"/>
      </w:r>
      <w:r w:rsidR="001E679C" w:rsidRPr="00F56B1F">
        <w:rPr>
          <w:rFonts w:ascii="Times New Roman" w:hAnsi="Times New Roman" w:cs="Times New Roman"/>
        </w:rPr>
        <w:instrText>ADDIN CSL_CITATION { "citationItems" : [ { "id" : "ITEM-1", "itemData" : { "DOI" : "10.1177/0363546513498990", "ISSN" : "1552-3365", "PMID" : "23956132", "abstract" : "BACKGROUND: Injuries to the sternoclavicular (SC) joint typically occur with high-energy mechanisms such as those obtained in automobile accidents or contact sports. Many disorders of the SC joint can be treated nonoperatively. However, surgical treatment may be indicated for locked posterior dislocations; symptomatic, chronic instability; or persistent, painful osteoarthritis that fails nonoperative therapy.\n\nPURPOSE: To provide an updated review on the current diagnosis and management of instability and degenerative arthritis of the SC joint.\n\nSTUDY DESIGN: Current concepts review.\n\nMETHODS: A preliminary PubMed database search using the terms sternoclavicular instability, dislocation, arthritis, resection, and stabilization was performed in August 2012. All anatomic and biomechanical studies, review articles, case reports, case series, and technique papers that were relevant to the topic were included.\n\nRESULTS: The search identified 929 articles, 321 of which, after screening of the titles and abstracts, were considered potentially relevant to this study. Of the 321 articles, 30 were anatomic or imaging studies, 2 were biomechanical studies, 69 were review papers, 189 were case series or reports, and 31 were technique papers. The majority of these studies were classified as evidence level 4, with a few scattered level 3 studies. Because the level of evidence obtained from this search was not adequate for systematic review (or meta-analysis), a current concepts review of the diagnosis and management of SC joint instability and degenerative arthritis is presented.\n\nCONCLUSION: Injuries to the SC joint are uncommon. Recognition and classification of these injuries are critical to proper management, thus minimizing potential long-term sequelae such as posttraumatic arthritis and recurrent instability. Although nonoperative therapy is the modality of choice in anterior dislocations, posterior dislocations require special attention because of the presence of vulnerable posterior hilar structures. Surgical management of chronic instability and degenerative arthritis of the SC joint includes resection arthroplasty of the medial clavicle with or without reconstruction of the sternoclavicular ligaments with graft material. Although resection is typically performed open, an arthroscopic technique is described that theoretically decreases operating and recovery times while also decreasing the risk of iatrogenic injury. Currently, when reconstruction is needed f\u2026", "author" : [ { "dropping-particle" : "", "family" : "Martetschl\u00e4ger", "given" : "Frank", "non-dropping-particle" : "", "parse-names" : false, "suffix" : "" }, { "dropping-particle" : "", "family" : "Warth", "given" : "Ryan J", "non-dropping-particle" : "", "parse-names" : false, "suffix" : "" }, { "dropping-particle" : "", "family" : "Millett", "given" : "Peter J", "non-dropping-particle" : "", "parse-names" : false, "suffix" : "" } ], "container-title" : "The American journal of sports medicine", "id" : "ITEM-1", "issue" : "4", "issued" : { "date-parts" : [ [ "2014", "4" ] ] }, "page" : "999-1007", "title" : "Instability and degenerative arthritis of the sternoclavicular joint: a current concepts review.", "type" : "article-journal", "volume" : "42" }, "uris" : [ "http://www.mendeley.com/documents/?uuid=cafa4727-a7ca-4bd1-9f8c-1bf5c525c886" ] } ], "mendeley" : { "formattedCitation" : "&lt;sup&gt;3&lt;/sup&gt;", "plainTextFormattedCitation" : "3", "previouslyFormattedCitation" : "&lt;sup&gt;3&lt;/sup&gt;" }, "properties" : { "noteIndex" : 0 }, "schema" : "https://github.com/citation-style-language/schema/raw/master/csl-citation.json" }</w:instrText>
      </w:r>
      <w:r w:rsidR="00087332" w:rsidRPr="00F56B1F">
        <w:rPr>
          <w:rFonts w:ascii="Times New Roman" w:hAnsi="Times New Roman" w:cs="Times New Roman"/>
        </w:rPr>
        <w:fldChar w:fldCharType="separate"/>
      </w:r>
      <w:r w:rsidR="00087332" w:rsidRPr="00F56B1F">
        <w:rPr>
          <w:rFonts w:ascii="Times New Roman" w:hAnsi="Times New Roman" w:cs="Times New Roman"/>
          <w:noProof/>
          <w:vertAlign w:val="superscript"/>
        </w:rPr>
        <w:t>3</w:t>
      </w:r>
      <w:r w:rsidR="00087332" w:rsidRPr="00F56B1F">
        <w:rPr>
          <w:rFonts w:ascii="Times New Roman" w:hAnsi="Times New Roman" w:cs="Times New Roman"/>
        </w:rPr>
        <w:fldChar w:fldCharType="end"/>
      </w:r>
      <w:r>
        <w:rPr>
          <w:rFonts w:ascii="Times New Roman" w:hAnsi="Times New Roman" w:cs="Times New Roman"/>
        </w:rPr>
        <w:t xml:space="preserve"> </w:t>
      </w:r>
    </w:p>
    <w:p w14:paraId="184E6E0E" w14:textId="237AE258" w:rsidR="006C2BA5" w:rsidRDefault="00D1089C" w:rsidP="00666876">
      <w:pPr>
        <w:spacing w:after="0" w:line="480" w:lineRule="auto"/>
        <w:rPr>
          <w:rFonts w:ascii="Times New Roman" w:hAnsi="Times New Roman" w:cs="Times New Roman"/>
        </w:rPr>
      </w:pPr>
      <w:r w:rsidRPr="00D1089C">
        <w:rPr>
          <w:rFonts w:ascii="Times New Roman" w:hAnsi="Times New Roman" w:cs="Times New Roman"/>
          <w:b/>
          <w:i/>
          <w:u w:val="single"/>
        </w:rPr>
        <w:t>SCJ Dislocation</w:t>
      </w:r>
      <w:r>
        <w:rPr>
          <w:rFonts w:ascii="Times New Roman" w:hAnsi="Times New Roman" w:cs="Times New Roman"/>
          <w:b/>
          <w:i/>
        </w:rPr>
        <w:t xml:space="preserve"> Type I: Traumatic Structural &amp; Type II: Atraumatic Structural</w:t>
      </w:r>
    </w:p>
    <w:p w14:paraId="74C9412A" w14:textId="2FC64C0E" w:rsidR="005D35D1" w:rsidRDefault="00074A93" w:rsidP="00666876">
      <w:pPr>
        <w:spacing w:after="0" w:line="480" w:lineRule="auto"/>
        <w:rPr>
          <w:rFonts w:ascii="Times New Roman" w:hAnsi="Times New Roman" w:cs="Times New Roman"/>
        </w:rPr>
      </w:pPr>
      <w:r>
        <w:rPr>
          <w:rFonts w:ascii="Times New Roman" w:hAnsi="Times New Roman" w:cs="Times New Roman"/>
        </w:rPr>
        <w:tab/>
        <w:t xml:space="preserve">When traumatic </w:t>
      </w:r>
      <w:r w:rsidR="00A76677">
        <w:rPr>
          <w:rFonts w:ascii="Times New Roman" w:hAnsi="Times New Roman" w:cs="Times New Roman"/>
        </w:rPr>
        <w:t xml:space="preserve">structural type I </w:t>
      </w:r>
      <w:r>
        <w:rPr>
          <w:rFonts w:ascii="Times New Roman" w:hAnsi="Times New Roman" w:cs="Times New Roman"/>
        </w:rPr>
        <w:t xml:space="preserve">SCJ </w:t>
      </w:r>
      <w:r w:rsidR="002D0285">
        <w:rPr>
          <w:rFonts w:ascii="Times New Roman" w:hAnsi="Times New Roman" w:cs="Times New Roman"/>
        </w:rPr>
        <w:t>dislocations</w:t>
      </w:r>
      <w:r w:rsidR="00666876">
        <w:rPr>
          <w:rFonts w:ascii="Times New Roman" w:hAnsi="Times New Roman" w:cs="Times New Roman"/>
        </w:rPr>
        <w:t xml:space="preserve"> occur, 80% of them are attributed to motor vehicle collisions (MVCs) or sport-related injuries</w:t>
      </w:r>
      <w:r w:rsidR="00266BAF">
        <w:rPr>
          <w:rFonts w:ascii="Times New Roman" w:hAnsi="Times New Roman" w:cs="Times New Roman"/>
        </w:rPr>
        <w:t xml:space="preserve"> during which the shoulder was hit behind and forced anteriorly</w:t>
      </w:r>
      <w:r w:rsidR="00666876">
        <w:rPr>
          <w:rFonts w:ascii="Times New Roman" w:hAnsi="Times New Roman" w:cs="Times New Roman"/>
        </w:rPr>
        <w:t>.</w:t>
      </w:r>
      <w:r w:rsidR="00666876">
        <w:rPr>
          <w:rFonts w:ascii="Times New Roman" w:hAnsi="Times New Roman" w:cs="Times New Roman"/>
        </w:rPr>
        <w:fldChar w:fldCharType="begin" w:fldLock="1"/>
      </w:r>
      <w:r w:rsidR="00DC148C">
        <w:rPr>
          <w:rFonts w:ascii="Times New Roman" w:hAnsi="Times New Roman" w:cs="Times New Roman"/>
        </w:rPr>
        <w:instrText>ADDIN CSL_CITATION { "citationItems" : [ { "id" : "ITEM-1", "itemData" : { "DOI" : "10.1016/j.pop.2013.08.008", "ISSN" : "1558-299X", "PMID" : "24209725", "abstract" : "Injuries to the clavicle and associated structures may involve fractures of the clavicle or injuries to the surrounding joints, usually from a blow to the shoulder. They present with variable signs and symptoms, requiring a thorough history and physical examination. Diagnosis typically involves plain radiographs but more advanced imaging may be required, especially in the case of sternoclavicular joint dislocations. Often, nonoperative management is indicated but, occasionally, surgical intervention is required. Due to the high incidence of clavicle injuries, it is paramount that the primary care physician be able to recognize, diagnose, and manage these injuries.", "author" : [ { "dropping-particle" : "", "family" : "Balcik", "given" : "Brenden J", "non-dropping-particle" : "", "parse-names" : false, "suffix" : "" }, { "dropping-particle" : "", "family" : "Monseau", "given" : "Aaron J", "non-dropping-particle" : "", "parse-names" : false, "suffix" : "" }, { "dropping-particle" : "", "family" : "Krantz", "given" : "William", "non-dropping-particle" : "", "parse-names" : false, "suffix" : "" } ], "container-title" : "Primary care", "id" : "ITEM-1", "issue" : "4", "issued" : { "date-parts" : [ [ "2013", "12" ] ] }, "page" : "911-23, viii-ix", "publisher" : "Elsevier Inc", "title" : "Evaluation and treatment of sternoclavicular, clavicular, and acromioclavicular injuries.", "type" : "article-journal", "volume" : "40" }, "uris" : [ "http://www.mendeley.com/documents/?uuid=43d177e1-a735-4701-8d0e-e89ad662ab1d" ] } ], "mendeley" : { "formattedCitation" : "&lt;sup&gt;1&lt;/sup&gt;", "plainTextFormattedCitation" : "1", "previouslyFormattedCitation" : "&lt;sup&gt;1&lt;/sup&gt;" }, "properties" : { "noteIndex" : 0 }, "schema" : "https://github.com/citation-style-language/schema/raw/master/csl-citation.json" }</w:instrText>
      </w:r>
      <w:r w:rsidR="00666876">
        <w:rPr>
          <w:rFonts w:ascii="Times New Roman" w:hAnsi="Times New Roman" w:cs="Times New Roman"/>
        </w:rPr>
        <w:fldChar w:fldCharType="separate"/>
      </w:r>
      <w:r w:rsidR="00666876" w:rsidRPr="00666876">
        <w:rPr>
          <w:rFonts w:ascii="Times New Roman" w:hAnsi="Times New Roman" w:cs="Times New Roman"/>
          <w:noProof/>
          <w:vertAlign w:val="superscript"/>
        </w:rPr>
        <w:t>1</w:t>
      </w:r>
      <w:r w:rsidR="00666876">
        <w:rPr>
          <w:rFonts w:ascii="Times New Roman" w:hAnsi="Times New Roman" w:cs="Times New Roman"/>
        </w:rPr>
        <w:fldChar w:fldCharType="end"/>
      </w:r>
      <w:r w:rsidR="00DC148C">
        <w:rPr>
          <w:rFonts w:ascii="Times New Roman" w:hAnsi="Times New Roman" w:cs="Times New Roman"/>
        </w:rPr>
        <w:t xml:space="preserve">  </w:t>
      </w:r>
      <w:r w:rsidR="0042501E">
        <w:rPr>
          <w:rFonts w:ascii="Times New Roman" w:hAnsi="Times New Roman" w:cs="Times New Roman"/>
        </w:rPr>
        <w:t>Type II a</w:t>
      </w:r>
      <w:r w:rsidR="006B1E92">
        <w:rPr>
          <w:rFonts w:ascii="Times New Roman" w:hAnsi="Times New Roman" w:cs="Times New Roman"/>
        </w:rPr>
        <w:t>traumatic structural dislocations often occur because of generalized ligamentous laxity</w:t>
      </w:r>
      <w:r w:rsidR="0073414A">
        <w:rPr>
          <w:rFonts w:ascii="Times New Roman" w:hAnsi="Times New Roman" w:cs="Times New Roman"/>
        </w:rPr>
        <w:t>,</w:t>
      </w:r>
      <w:r w:rsidR="006B1E92">
        <w:rPr>
          <w:rFonts w:ascii="Times New Roman" w:hAnsi="Times New Roman" w:cs="Times New Roman"/>
        </w:rPr>
        <w:t xml:space="preserve"> often caused by Ehlers-Danlos or Marfan’s syndrome, </w:t>
      </w:r>
      <w:r w:rsidR="005D35D1">
        <w:rPr>
          <w:rFonts w:ascii="Times New Roman" w:hAnsi="Times New Roman" w:cs="Times New Roman"/>
        </w:rPr>
        <w:t>or a short clavicle, which increases torque on the SCJ.</w:t>
      </w:r>
      <w:r w:rsidR="005D35D1">
        <w:rPr>
          <w:rFonts w:ascii="Times New Roman" w:hAnsi="Times New Roman" w:cs="Times New Roman"/>
        </w:rPr>
        <w:fldChar w:fldCharType="begin" w:fldLock="1"/>
      </w:r>
      <w:r w:rsidR="00E37F9F">
        <w:rPr>
          <w:rFonts w:ascii="Times New Roman" w:hAnsi="Times New Roman" w:cs="Times New Roman"/>
        </w:rPr>
        <w:instrText>ADDIN CSL_CITATION { "citationItems" : [ { "id" : "ITEM-1", "itemData" : { "DOI" : "10.1302/0301-620X.95B6.31064", "ISSN" : "2049-4408", "PMID" : "23723264", "abstract" : "The sternoclavicular joint (SCJ) is a pivotal articulation in the linked system of the upper limb girdle, providing load-bearing in compression while resisting displacement in tension or distraction at the manubrium sterni. The SCJ and acromioclavicular joint (ACJ) both have a small surface area of contact protected by an intra-articular fibrocartilaginous disc and are supported by strong extrinsic and intrinsic capsular ligaments. The function of load-sharing in the upper limb by bulky periscapular and thoracobrachial muscles is extremely important to the longevity of both joints. Ligamentous and capsular laxity changes with age, exposing both joints to greater strain, which may explain the rising incidence of arthritis in both with age. The incidence of arthritis in the SCJ is less than that in the ACJ, suggesting that the extrinsic ligaments of the SCJ provide greater stability than the coracoclavicular ligaments of the ACJ. Instability of the SCJ is rare and can be difficult to distinguish from medial clavicular physeal or metaphyseal fracture-separation: cross-sectional imaging is often required. The distinction is important because the treatment options and outcomes of treatment are dissimilar, whereas the treatment and outcomes of ACJ separation and fracture of the lateral clavicle can be similar. Proper recognition and treatment of traumatic instability is vital as these injuries may be life-threatening. Instability of the SCJ does not always require surgical intervention. An accurate diagnosis is required before surgery can be considered, and we recommend the use of the Stanmore instability triangle. Most poor outcomes result from a failure to recognise the underlying pathology. There is a natural reluctance for orthopaedic surgeons to operate in this area owing to unfamiliarity with, and the close proximity of, the related vascular structures, but the interposed sternohyoid and sternothyroid muscles are rarely injured and provide a clear boundary to the medial retroclavicular space, as well as an anatomical barrier to unsafe intervention. This review presents current concepts of instability of the SCJ, describes the relevant surgical anatomy, provides a framework for diagnosis and management, including physiotherapy, and discusses the technical challenges of operative intervention.", "author" : [ { "dropping-particle" : "", "family" : "Sewell", "given" : "M D", "non-dropping-particle" : "", "parse-names" : false, "suffix" : "" }, { "dropping-particle" : "", "family" : "Al-Hadithy", "given" : "N", "non-dropping-particle" : "", "parse-names" : false, "suffix" : "" }, { "dropping-particle" : "", "family" : "Leu", "given" : "a", "non-dropping-particle" : "Le", "parse-names" : false, "suffix" : "" }, { "dropping-particle" : "", "family" : "Lambert", "given" : "S M", "non-dropping-particle" : "", "parse-names" : false, "suffix" : "" } ], "container-title" : "The bone &amp; joint journal", "id" : "ITEM-1", "issue" : "6", "issued" : { "date-parts" : [ [ "2013", "6" ] ] }, "page" : "721-31", "title" : "Instability of the sternoclavicular joint: current concepts in classification, treatment and outcomes.", "type" : "article-journal", "volume" : "95-B" }, "uris" : [ "http://www.mendeley.com/documents/?uuid=98a4d0f3-acc4-467a-beea-02b2d901d491" ] } ], "mendeley" : { "formattedCitation" : "&lt;sup&gt;4&lt;/sup&gt;", "plainTextFormattedCitation" : "4", "previouslyFormattedCitation" : "&lt;sup&gt;4&lt;/sup&gt;" }, "properties" : { "noteIndex" : 0 }, "schema" : "https://github.com/citation-style-language/schema/raw/master/csl-citation.json" }</w:instrText>
      </w:r>
      <w:r w:rsidR="005D35D1">
        <w:rPr>
          <w:rFonts w:ascii="Times New Roman" w:hAnsi="Times New Roman" w:cs="Times New Roman"/>
        </w:rPr>
        <w:fldChar w:fldCharType="separate"/>
      </w:r>
      <w:r w:rsidR="005D35D1" w:rsidRPr="005D35D1">
        <w:rPr>
          <w:rFonts w:ascii="Times New Roman" w:hAnsi="Times New Roman" w:cs="Times New Roman"/>
          <w:noProof/>
          <w:vertAlign w:val="superscript"/>
        </w:rPr>
        <w:t>4</w:t>
      </w:r>
      <w:r w:rsidR="005D35D1">
        <w:rPr>
          <w:rFonts w:ascii="Times New Roman" w:hAnsi="Times New Roman" w:cs="Times New Roman"/>
        </w:rPr>
        <w:fldChar w:fldCharType="end"/>
      </w:r>
      <w:r w:rsidR="005D35D1">
        <w:rPr>
          <w:rFonts w:ascii="Times New Roman" w:hAnsi="Times New Roman" w:cs="Times New Roman"/>
        </w:rPr>
        <w:t xml:space="preserve"> This typically produces</w:t>
      </w:r>
      <w:r w:rsidR="006B1E92">
        <w:rPr>
          <w:rFonts w:ascii="Times New Roman" w:hAnsi="Times New Roman" w:cs="Times New Roman"/>
        </w:rPr>
        <w:t xml:space="preserve"> pain with overhead activities, and prominence of the medial clavicle.</w:t>
      </w:r>
      <w:r w:rsidR="006B1E92">
        <w:rPr>
          <w:rFonts w:ascii="Times New Roman" w:hAnsi="Times New Roman" w:cs="Times New Roman"/>
        </w:rPr>
        <w:fldChar w:fldCharType="begin" w:fldLock="1"/>
      </w:r>
      <w:r w:rsidR="005D35D1">
        <w:rPr>
          <w:rFonts w:ascii="Times New Roman" w:hAnsi="Times New Roman" w:cs="Times New Roman"/>
        </w:rPr>
        <w:instrText>ADDIN CSL_CITATION { "citationItems" : [ { "id" : "ITEM-1", "itemData" : { "DOI" : "10.1302/0301-620X.95B6.31064", "ISSN" : "2049-4408", "PMID" : "23723264", "abstract" : "The sternoclavicular joint (SCJ) is a pivotal articulation in the linked system of the upper limb girdle, providing load-bearing in compression while resisting displacement in tension or distraction at the manubrium sterni. The SCJ and acromioclavicular joint (ACJ) both have a small surface area of contact protected by an intra-articular fibrocartilaginous disc and are supported by strong extrinsic and intrinsic capsular ligaments. The function of load-sharing in the upper limb by bulky periscapular and thoracobrachial muscles is extremely important to the longevity of both joints. Ligamentous and capsular laxity changes with age, exposing both joints to greater strain, which may explain the rising incidence of arthritis in both with age. The incidence of arthritis in the SCJ is less than that in the ACJ, suggesting that the extrinsic ligaments of the SCJ provide greater stability than the coracoclavicular ligaments of the ACJ. Instability of the SCJ is rare and can be difficult to distinguish from medial clavicular physeal or metaphyseal fracture-separation: cross-sectional imaging is often required. The distinction is important because the treatment options and outcomes of treatment are dissimilar, whereas the treatment and outcomes of ACJ separation and fracture of the lateral clavicle can be similar. Proper recognition and treatment of traumatic instability is vital as these injuries may be life-threatening. Instability of the SCJ does not always require surgical intervention. An accurate diagnosis is required before surgery can be considered, and we recommend the use of the Stanmore instability triangle. Most poor outcomes result from a failure to recognise the underlying pathology. There is a natural reluctance for orthopaedic surgeons to operate in this area owing to unfamiliarity with, and the close proximity of, the related vascular structures, but the interposed sternohyoid and sternothyroid muscles are rarely injured and provide a clear boundary to the medial retroclavicular space, as well as an anatomical barrier to unsafe intervention. This review presents current concepts of instability of the SCJ, describes the relevant surgical anatomy, provides a framework for diagnosis and management, including physiotherapy, and discusses the technical challenges of operative intervention.", "author" : [ { "dropping-particle" : "", "family" : "Sewell", "given" : "M D", "non-dropping-particle" : "", "parse-names" : false, "suffix" : "" }, { "dropping-particle" : "", "family" : "Al-Hadithy", "given" : "N", "non-dropping-particle" : "", "parse-names" : false, "suffix" : "" }, { "dropping-particle" : "", "family" : "Leu", "given" : "a", "non-dropping-particle" : "Le", "parse-names" : false, "suffix" : "" }, { "dropping-particle" : "", "family" : "Lambert", "given" : "S M", "non-dropping-particle" : "", "parse-names" : false, "suffix" : "" } ], "container-title" : "The bone &amp; joint journal", "id" : "ITEM-1", "issue" : "6", "issued" : { "date-parts" : [ [ "2013", "6" ] ] }, "page" : "721-31", "title" : "Instability of the sternoclavicular joint: current concepts in classification, treatment and outcomes.", "type" : "article-journal", "volume" : "95-B" }, "uris" : [ "http://www.mendeley.com/documents/?uuid=98a4d0f3-acc4-467a-beea-02b2d901d491" ] } ], "mendeley" : { "formattedCitation" : "&lt;sup&gt;4&lt;/sup&gt;", "plainTextFormattedCitation" : "4", "previouslyFormattedCitation" : "&lt;sup&gt;4&lt;/sup&gt;" }, "properties" : { "noteIndex" : 0 }, "schema" : "https://github.com/citation-style-language/schema/raw/master/csl-citation.json" }</w:instrText>
      </w:r>
      <w:r w:rsidR="006B1E92">
        <w:rPr>
          <w:rFonts w:ascii="Times New Roman" w:hAnsi="Times New Roman" w:cs="Times New Roman"/>
        </w:rPr>
        <w:fldChar w:fldCharType="separate"/>
      </w:r>
      <w:r w:rsidR="006B1E92" w:rsidRPr="006B1E92">
        <w:rPr>
          <w:rFonts w:ascii="Times New Roman" w:hAnsi="Times New Roman" w:cs="Times New Roman"/>
          <w:noProof/>
          <w:vertAlign w:val="superscript"/>
        </w:rPr>
        <w:t>4</w:t>
      </w:r>
      <w:r w:rsidR="006B1E92">
        <w:rPr>
          <w:rFonts w:ascii="Times New Roman" w:hAnsi="Times New Roman" w:cs="Times New Roman"/>
        </w:rPr>
        <w:fldChar w:fldCharType="end"/>
      </w:r>
      <w:r w:rsidR="006B1E92">
        <w:rPr>
          <w:rFonts w:ascii="Times New Roman" w:hAnsi="Times New Roman" w:cs="Times New Roman"/>
        </w:rPr>
        <w:t xml:space="preserve"> </w:t>
      </w:r>
    </w:p>
    <w:p w14:paraId="53ADC643" w14:textId="1A4AED57" w:rsidR="00266BAF" w:rsidRDefault="005D35D1" w:rsidP="00666876">
      <w:pPr>
        <w:spacing w:after="0" w:line="480" w:lineRule="auto"/>
        <w:rPr>
          <w:rFonts w:ascii="Times New Roman" w:hAnsi="Times New Roman" w:cs="Times New Roman"/>
        </w:rPr>
      </w:pPr>
      <w:r>
        <w:rPr>
          <w:rFonts w:ascii="Times New Roman" w:hAnsi="Times New Roman" w:cs="Times New Roman"/>
        </w:rPr>
        <w:tab/>
        <w:t>Overall, d</w:t>
      </w:r>
      <w:r w:rsidR="00DC148C">
        <w:rPr>
          <w:rFonts w:ascii="Times New Roman" w:hAnsi="Times New Roman" w:cs="Times New Roman"/>
        </w:rPr>
        <w:t>islocations of the SC joint are more likely to be anterior than posterior.</w:t>
      </w:r>
      <w:r w:rsidR="00DC148C">
        <w:rPr>
          <w:rFonts w:ascii="Times New Roman" w:hAnsi="Times New Roman" w:cs="Times New Roman"/>
        </w:rPr>
        <w:fldChar w:fldCharType="begin" w:fldLock="1"/>
      </w:r>
      <w:r w:rsidR="00266BAF">
        <w:rPr>
          <w:rFonts w:ascii="Times New Roman" w:hAnsi="Times New Roman" w:cs="Times New Roman"/>
        </w:rPr>
        <w:instrText>ADDIN CSL_CITATION { "citationItems" : [ { "id" : "ITEM-1", "itemData" : { "DOI" : "10.1016/j.pop.2013.08.008", "ISSN" : "1558-299X", "PMID" : "24209725", "abstract" : "Injuries to the clavicle and associated structures may involve fractures of the clavicle or injuries to the surrounding joints, usually from a blow to the shoulder. They present with variable signs and symptoms, requiring a thorough history and physical examination. Diagnosis typically involves plain radiographs but more advanced imaging may be required, especially in the case of sternoclavicular joint dislocations. Often, nonoperative management is indicated but, occasionally, surgical intervention is required. Due to the high incidence of clavicle injuries, it is paramount that the primary care physician be able to recognize, diagnose, and manage these injuries.", "author" : [ { "dropping-particle" : "", "family" : "Balcik", "given" : "Brenden J", "non-dropping-particle" : "", "parse-names" : false, "suffix" : "" }, { "dropping-particle" : "", "family" : "Monseau", "given" : "Aaron J", "non-dropping-particle" : "", "parse-names" : false, "suffix" : "" }, { "dropping-particle" : "", "family" : "Krantz", "given" : "William", "non-dropping-particle" : "", "parse-names" : false, "suffix" : "" } ], "container-title" : "Primary care", "id" : "ITEM-1", "issue" : "4", "issued" : { "date-parts" : [ [ "2013", "12" ] ] }, "page" : "911-23, viii-ix", "publisher" : "Elsevier Inc", "title" : "Evaluation and treatment of sternoclavicular, clavicular, and acromioclavicular injuries.", "type" : "article-journal", "volume" : "40" }, "uris" : [ "http://www.mendeley.com/documents/?uuid=43d177e1-a735-4701-8d0e-e89ad662ab1d" ] } ], "mendeley" : { "formattedCitation" : "&lt;sup&gt;1&lt;/sup&gt;", "plainTextFormattedCitation" : "1", "previouslyFormattedCitation" : "&lt;sup&gt;1&lt;/sup&gt;" }, "properties" : { "noteIndex" : 0 }, "schema" : "https://github.com/citation-style-language/schema/raw/master/csl-citation.json" }</w:instrText>
      </w:r>
      <w:r w:rsidR="00DC148C">
        <w:rPr>
          <w:rFonts w:ascii="Times New Roman" w:hAnsi="Times New Roman" w:cs="Times New Roman"/>
        </w:rPr>
        <w:fldChar w:fldCharType="separate"/>
      </w:r>
      <w:r w:rsidR="00DC148C" w:rsidRPr="00DC148C">
        <w:rPr>
          <w:rFonts w:ascii="Times New Roman" w:hAnsi="Times New Roman" w:cs="Times New Roman"/>
          <w:noProof/>
          <w:vertAlign w:val="superscript"/>
        </w:rPr>
        <w:t>1</w:t>
      </w:r>
      <w:r w:rsidR="00DC148C">
        <w:rPr>
          <w:rFonts w:ascii="Times New Roman" w:hAnsi="Times New Roman" w:cs="Times New Roman"/>
        </w:rPr>
        <w:fldChar w:fldCharType="end"/>
      </w:r>
      <w:r w:rsidR="00DC148C">
        <w:rPr>
          <w:rFonts w:ascii="Times New Roman" w:hAnsi="Times New Roman" w:cs="Times New Roman"/>
        </w:rPr>
        <w:t xml:space="preserve"> </w:t>
      </w:r>
      <w:r w:rsidR="00E85D2A">
        <w:rPr>
          <w:rFonts w:ascii="Times New Roman" w:hAnsi="Times New Roman" w:cs="Times New Roman"/>
        </w:rPr>
        <w:t xml:space="preserve">With an anterior dislocation, the medial portion of the clavicle will often be prominent and palpable </w:t>
      </w:r>
      <w:r w:rsidR="00E85D2A">
        <w:rPr>
          <w:rFonts w:ascii="Times New Roman" w:hAnsi="Times New Roman" w:cs="Times New Roman"/>
        </w:rPr>
        <w:lastRenderedPageBreak/>
        <w:t>anterior relative to the sternum.</w:t>
      </w:r>
      <w:r w:rsidR="00E85D2A">
        <w:rPr>
          <w:rFonts w:ascii="Times New Roman" w:hAnsi="Times New Roman" w:cs="Times New Roman"/>
        </w:rPr>
        <w:fldChar w:fldCharType="begin" w:fldLock="1"/>
      </w:r>
      <w:r w:rsidR="006C2BA5">
        <w:rPr>
          <w:rFonts w:ascii="Times New Roman" w:hAnsi="Times New Roman" w:cs="Times New Roman"/>
        </w:rPr>
        <w:instrText>ADDIN CSL_CITATION { "citationItems" : [ { "id" : "ITEM-1", "itemData" : { "DOI" : "10.1016/j.pop.2013.08.008", "ISSN" : "1558-299X", "PMID" : "24209725", "abstract" : "Injuries to the clavicle and associated structures may involve fractures of the clavicle or injuries to the surrounding joints, usually from a blow to the shoulder. They present with variable signs and symptoms, requiring a thorough history and physical examination. Diagnosis typically involves plain radiographs but more advanced imaging may be required, especially in the case of sternoclavicular joint dislocations. Often, nonoperative management is indicated but, occasionally, surgical intervention is required. Due to the high incidence of clavicle injuries, it is paramount that the primary care physician be able to recognize, diagnose, and manage these injuries.", "author" : [ { "dropping-particle" : "", "family" : "Balcik", "given" : "Brenden J", "non-dropping-particle" : "", "parse-names" : false, "suffix" : "" }, { "dropping-particle" : "", "family" : "Monseau", "given" : "Aaron J", "non-dropping-particle" : "", "parse-names" : false, "suffix" : "" }, { "dropping-particle" : "", "family" : "Krantz", "given" : "William", "non-dropping-particle" : "", "parse-names" : false, "suffix" : "" } ], "container-title" : "Primary care", "id" : "ITEM-1", "issue" : "4", "issued" : { "date-parts" : [ [ "2013", "12" ] ] }, "page" : "911-23, viii-ix", "publisher" : "Elsevier Inc", "title" : "Evaluation and treatment of sternoclavicular, clavicular, and acromioclavicular injuries.", "type" : "article-journal", "volume" : "40" }, "uris" : [ "http://www.mendeley.com/documents/?uuid=43d177e1-a735-4701-8d0e-e89ad662ab1d" ] } ], "mendeley" : { "formattedCitation" : "&lt;sup&gt;1&lt;/sup&gt;", "plainTextFormattedCitation" : "1", "previouslyFormattedCitation" : "&lt;sup&gt;1&lt;/sup&gt;" }, "properties" : { "noteIndex" : 0 }, "schema" : "https://github.com/citation-style-language/schema/raw/master/csl-citation.json" }</w:instrText>
      </w:r>
      <w:r w:rsidR="00E85D2A">
        <w:rPr>
          <w:rFonts w:ascii="Times New Roman" w:hAnsi="Times New Roman" w:cs="Times New Roman"/>
        </w:rPr>
        <w:fldChar w:fldCharType="separate"/>
      </w:r>
      <w:r w:rsidR="00E85D2A" w:rsidRPr="00E85D2A">
        <w:rPr>
          <w:rFonts w:ascii="Times New Roman" w:hAnsi="Times New Roman" w:cs="Times New Roman"/>
          <w:noProof/>
          <w:vertAlign w:val="superscript"/>
        </w:rPr>
        <w:t>1</w:t>
      </w:r>
      <w:r w:rsidR="00E85D2A">
        <w:rPr>
          <w:rFonts w:ascii="Times New Roman" w:hAnsi="Times New Roman" w:cs="Times New Roman"/>
        </w:rPr>
        <w:fldChar w:fldCharType="end"/>
      </w:r>
      <w:r w:rsidR="00E85D2A">
        <w:rPr>
          <w:rFonts w:ascii="Times New Roman" w:hAnsi="Times New Roman" w:cs="Times New Roman"/>
        </w:rPr>
        <w:t xml:space="preserve"> </w:t>
      </w:r>
      <w:r w:rsidR="00087332">
        <w:rPr>
          <w:rFonts w:ascii="Times New Roman" w:hAnsi="Times New Roman" w:cs="Times New Roman"/>
        </w:rPr>
        <w:t>W</w:t>
      </w:r>
      <w:r w:rsidR="00DC148C">
        <w:rPr>
          <w:rFonts w:ascii="Times New Roman" w:hAnsi="Times New Roman" w:cs="Times New Roman"/>
        </w:rPr>
        <w:t xml:space="preserve">hen posterior dislocations occur, they are more concerning due to the fact that </w:t>
      </w:r>
      <w:r w:rsidR="00266BAF">
        <w:rPr>
          <w:rFonts w:ascii="Times New Roman" w:hAnsi="Times New Roman" w:cs="Times New Roman"/>
        </w:rPr>
        <w:t>for it to occur, the force must be 1.5 times greater than an anterior dislocation, and there is a much greater risk of damaging posterior mediastina</w:t>
      </w:r>
      <w:r w:rsidR="009A6FC2">
        <w:rPr>
          <w:rFonts w:ascii="Times New Roman" w:hAnsi="Times New Roman" w:cs="Times New Roman"/>
        </w:rPr>
        <w:t>l structures</w:t>
      </w:r>
      <w:r w:rsidR="00266BAF">
        <w:rPr>
          <w:rFonts w:ascii="Times New Roman" w:hAnsi="Times New Roman" w:cs="Times New Roman"/>
        </w:rPr>
        <w:t>.</w:t>
      </w:r>
      <w:r w:rsidR="00266BAF">
        <w:rPr>
          <w:rFonts w:ascii="Times New Roman" w:hAnsi="Times New Roman" w:cs="Times New Roman"/>
        </w:rPr>
        <w:fldChar w:fldCharType="begin" w:fldLock="1"/>
      </w:r>
      <w:r w:rsidR="00266BAF">
        <w:rPr>
          <w:rFonts w:ascii="Times New Roman" w:hAnsi="Times New Roman" w:cs="Times New Roman"/>
        </w:rPr>
        <w:instrText>ADDIN CSL_CITATION { "citationItems" : [ { "id" : "ITEM-1", "itemData" : { "DOI" : "10.1016/j.pop.2013.08.008", "ISSN" : "1558-299X", "PMID" : "24209725", "abstract" : "Injuries to the clavicle and associated structures may involve fractures of the clavicle or injuries to the surrounding joints, usually from a blow to the shoulder. They present with variable signs and symptoms, requiring a thorough history and physical examination. Diagnosis typically involves plain radiographs but more advanced imaging may be required, especially in the case of sternoclavicular joint dislocations. Often, nonoperative management is indicated but, occasionally, surgical intervention is required. Due to the high incidence of clavicle injuries, it is paramount that the primary care physician be able to recognize, diagnose, and manage these injuries.", "author" : [ { "dropping-particle" : "", "family" : "Balcik", "given" : "Brenden J", "non-dropping-particle" : "", "parse-names" : false, "suffix" : "" }, { "dropping-particle" : "", "family" : "Monseau", "given" : "Aaron J", "non-dropping-particle" : "", "parse-names" : false, "suffix" : "" }, { "dropping-particle" : "", "family" : "Krantz", "given" : "William", "non-dropping-particle" : "", "parse-names" : false, "suffix" : "" } ], "container-title" : "Primary care", "id" : "ITEM-1", "issue" : "4", "issued" : { "date-parts" : [ [ "2013", "12" ] ] }, "page" : "911-23, viii-ix", "publisher" : "Elsevier Inc", "title" : "Evaluation and treatment of sternoclavicular, clavicular, and acromioclavicular injuries.", "type" : "article-journal", "volume" : "40" }, "uris" : [ "http://www.mendeley.com/documents/?uuid=43d177e1-a735-4701-8d0e-e89ad662ab1d" ] }, { "id" : "ITEM-2", "itemData" : { "DOI" : "10.1177/0363546513498990", "ISSN" : "1552-3365", "PMID" : "23956132", "abstract" : "BACKGROUND: Injuries to the sternoclavicular (SC) joint typically occur with high-energy mechanisms such as those obtained in automobile accidents or contact sports. Many disorders of the SC joint can be treated nonoperatively. However, surgical treatment may be indicated for locked posterior dislocations; symptomatic, chronic instability; or persistent, painful osteoarthritis that fails nonoperative therapy.\n\nPURPOSE: To provide an updated review on the current diagnosis and management of instability and degenerative arthritis of the SC joint.\n\nSTUDY DESIGN: Current concepts review.\n\nMETHODS: A preliminary PubMed database search using the terms sternoclavicular instability, dislocation, arthritis, resection, and stabilization was performed in August 2012. All anatomic and biomechanical studies, review articles, case reports, case series, and technique papers that were relevant to the topic were included.\n\nRESULTS: The search identified 929 articles, 321 of which, after screening of the titles and abstracts, were considered potentially relevant to this study. Of the 321 articles, 30 were anatomic or imaging studies, 2 were biomechanical studies, 69 were review papers, 189 were case series or reports, and 31 were technique papers. The majority of these studies were classified as evidence level 4, with a few scattered level 3 studies. Because the level of evidence obtained from this search was not adequate for systematic review (or meta-analysis), a current concepts review of the diagnosis and management of SC joint instability and degenerative arthritis is presented.\n\nCONCLUSION: Injuries to the SC joint are uncommon. Recognition and classification of these injuries are critical to proper management, thus minimizing potential long-term sequelae such as posttraumatic arthritis and recurrent instability. Although nonoperative therapy is the modality of choice in anterior dislocations, posterior dislocations require special attention because of the presence of vulnerable posterior hilar structures. Surgical management of chronic instability and degenerative arthritis of the SC joint includes resection arthroplasty of the medial clavicle with or without reconstruction of the sternoclavicular ligaments with graft material. Although resection is typically performed open, an arthroscopic technique is described that theoretically decreases operating and recovery times while also decreasing the risk of iatrogenic injury. Currently, when reconstruction is needed f\u2026", "author" : [ { "dropping-particle" : "", "family" : "Martetschl\u00e4ger", "given" : "Frank", "non-dropping-particle" : "", "parse-names" : false, "suffix" : "" }, { "dropping-particle" : "", "family" : "Warth", "given" : "Ryan J", "non-dropping-particle" : "", "parse-names" : false, "suffix" : "" }, { "dropping-particle" : "", "family" : "Millett", "given" : "Peter J", "non-dropping-particle" : "", "parse-names" : false, "suffix" : "" } ], "container-title" : "The American journal of sports medicine", "id" : "ITEM-2", "issue" : "4", "issued" : { "date-parts" : [ [ "2014", "4" ] ] }, "page" : "999-1007", "title" : "Instability and degenerative arthritis of the sternoclavicular joint: a current concepts review.", "type" : "article-journal", "volume" : "42" }, "uris" : [ "http://www.mendeley.com/documents/?uuid=cafa4727-a7ca-4bd1-9f8c-1bf5c525c886" ] }, { "id" : "ITEM-3", "itemData" : { "DOI" : "10.1302/0301-620X.95B6.31064", "ISSN" : "2049-4408", "PMID" : "23723264", "abstract" : "The sternoclavicular joint (SCJ) is a pivotal articulation in the linked system of the upper limb girdle, providing load-bearing in compression while resisting displacement in tension or distraction at the manubrium sterni. The SCJ and acromioclavicular joint (ACJ) both have a small surface area of contact protected by an intra-articular fibrocartilaginous disc and are supported by strong extrinsic and intrinsic capsular ligaments. The function of load-sharing in the upper limb by bulky periscapular and thoracobrachial muscles is extremely important to the longevity of both joints. Ligamentous and capsular laxity changes with age, exposing both joints to greater strain, which may explain the rising incidence of arthritis in both with age. The incidence of arthritis in the SCJ is less than that in the ACJ, suggesting that the extrinsic ligaments of the SCJ provide greater stability than the coracoclavicular ligaments of the ACJ. Instability of the SCJ is rare and can be difficult to distinguish from medial clavicular physeal or metaphyseal fracture-separation: cross-sectional imaging is often required. The distinction is important because the treatment options and outcomes of treatment are dissimilar, whereas the treatment and outcomes of ACJ separation and fracture of the lateral clavicle can be similar. Proper recognition and treatment of traumatic instability is vital as these injuries may be life-threatening. Instability of the SCJ does not always require surgical intervention. An accurate diagnosis is required before surgery can be considered, and we recommend the use of the Stanmore instability triangle. Most poor outcomes result from a failure to recognise the underlying pathology. There is a natural reluctance for orthopaedic surgeons to operate in this area owing to unfamiliarity with, and the close proximity of, the related vascular structures, but the interposed sternohyoid and sternothyroid muscles are rarely injured and provide a clear boundary to the medial retroclavicular space, as well as an anatomical barrier to unsafe intervention. This review presents current concepts of instability of the SCJ, describes the relevant surgical anatomy, provides a framework for diagnosis and management, including physiotherapy, and discusses the technical challenges of operative intervention.", "author" : [ { "dropping-particle" : "", "family" : "Sewell", "given" : "M D", "non-dropping-particle" : "", "parse-names" : false, "suffix" : "" }, { "dropping-particle" : "", "family" : "Al-Hadithy", "given" : "N", "non-dropping-particle" : "", "parse-names" : false, "suffix" : "" }, { "dropping-particle" : "", "family" : "Leu", "given" : "a", "non-dropping-particle" : "Le", "parse-names" : false, "suffix" : "" }, { "dropping-particle" : "", "family" : "Lambert", "given" : "S M", "non-dropping-particle" : "", "parse-names" : false, "suffix" : "" } ], "container-title" : "The bone &amp; joint journal", "id" : "ITEM-3", "issue" : "6", "issued" : { "date-parts" : [ [ "2013", "6" ] ] }, "page" : "721-31", "title" : "Instability of the sternoclavicular joint: current concepts in classification, treatment and outcomes.", "type" : "article-journal", "volume" : "95-B" }, "uris" : [ "http://www.mendeley.com/documents/?uuid=98a4d0f3-acc4-467a-beea-02b2d901d491" ] } ], "mendeley" : { "formattedCitation" : "&lt;sup&gt;1,3,4&lt;/sup&gt;", "plainTextFormattedCitation" : "1,3,4", "previouslyFormattedCitation" : "&lt;sup&gt;1,3,4&lt;/sup&gt;" }, "properties" : { "noteIndex" : 0 }, "schema" : "https://github.com/citation-style-language/schema/raw/master/csl-citation.json" }</w:instrText>
      </w:r>
      <w:r w:rsidR="00266BAF">
        <w:rPr>
          <w:rFonts w:ascii="Times New Roman" w:hAnsi="Times New Roman" w:cs="Times New Roman"/>
        </w:rPr>
        <w:fldChar w:fldCharType="separate"/>
      </w:r>
      <w:r w:rsidR="00266BAF" w:rsidRPr="00266BAF">
        <w:rPr>
          <w:rFonts w:ascii="Times New Roman" w:hAnsi="Times New Roman" w:cs="Times New Roman"/>
          <w:noProof/>
          <w:vertAlign w:val="superscript"/>
        </w:rPr>
        <w:t>1,3,4</w:t>
      </w:r>
      <w:r w:rsidR="00266BAF">
        <w:rPr>
          <w:rFonts w:ascii="Times New Roman" w:hAnsi="Times New Roman" w:cs="Times New Roman"/>
        </w:rPr>
        <w:fldChar w:fldCharType="end"/>
      </w:r>
      <w:r w:rsidR="00266BAF">
        <w:rPr>
          <w:rFonts w:ascii="Times New Roman" w:hAnsi="Times New Roman" w:cs="Times New Roman"/>
        </w:rPr>
        <w:t xml:space="preserve">  A posterior dislocation is often p</w:t>
      </w:r>
      <w:r w:rsidR="00F56B1F">
        <w:rPr>
          <w:rFonts w:ascii="Times New Roman" w:hAnsi="Times New Roman" w:cs="Times New Roman"/>
        </w:rPr>
        <w:t xml:space="preserve">roduced by a large magnitude </w:t>
      </w:r>
      <w:r w:rsidR="00266BAF">
        <w:rPr>
          <w:rFonts w:ascii="Times New Roman" w:hAnsi="Times New Roman" w:cs="Times New Roman"/>
        </w:rPr>
        <w:t>medially directed force with the arm in adduction and flexion.</w:t>
      </w:r>
      <w:r w:rsidR="00266BAF">
        <w:rPr>
          <w:rFonts w:ascii="Times New Roman" w:hAnsi="Times New Roman" w:cs="Times New Roman"/>
        </w:rPr>
        <w:fldChar w:fldCharType="begin" w:fldLock="1"/>
      </w:r>
      <w:r w:rsidR="00E85D2A">
        <w:rPr>
          <w:rFonts w:ascii="Times New Roman" w:hAnsi="Times New Roman" w:cs="Times New Roman"/>
        </w:rPr>
        <w:instrText>ADDIN CSL_CITATION { "citationItems" : [ { "id" : "ITEM-1", "itemData" : { "DOI" : "10.1016/j.pop.2013.08.008", "ISSN" : "1558-299X", "PMID" : "24209725", "abstract" : "Injuries to the clavicle and associated structures may involve fractures of the clavicle or injuries to the surrounding joints, usually from a blow to the shoulder. They present with variable signs and symptoms, requiring a thorough history and physical examination. Diagnosis typically involves plain radiographs but more advanced imaging may be required, especially in the case of sternoclavicular joint dislocations. Often, nonoperative management is indicated but, occasionally, surgical intervention is required. Due to the high incidence of clavicle injuries, it is paramount that the primary care physician be able to recognize, diagnose, and manage these injuries.", "author" : [ { "dropping-particle" : "", "family" : "Balcik", "given" : "Brenden J", "non-dropping-particle" : "", "parse-names" : false, "suffix" : "" }, { "dropping-particle" : "", "family" : "Monseau", "given" : "Aaron J", "non-dropping-particle" : "", "parse-names" : false, "suffix" : "" }, { "dropping-particle" : "", "family" : "Krantz", "given" : "William", "non-dropping-particle" : "", "parse-names" : false, "suffix" : "" } ], "container-title" : "Primary care", "id" : "ITEM-1", "issue" : "4", "issued" : { "date-parts" : [ [ "2013", "12" ] ] }, "page" : "911-23, viii-ix", "publisher" : "Elsevier Inc", "title" : "Evaluation and treatment of sternoclavicular, clavicular, and acromioclavicular injuries.", "type" : "article-journal", "volume" : "40" }, "uris" : [ "http://www.mendeley.com/documents/?uuid=43d177e1-a735-4701-8d0e-e89ad662ab1d" ] } ], "mendeley" : { "formattedCitation" : "&lt;sup&gt;1&lt;/sup&gt;", "plainTextFormattedCitation" : "1", "previouslyFormattedCitation" : "&lt;sup&gt;1&lt;/sup&gt;" }, "properties" : { "noteIndex" : 0 }, "schema" : "https://github.com/citation-style-language/schema/raw/master/csl-citation.json" }</w:instrText>
      </w:r>
      <w:r w:rsidR="00266BAF">
        <w:rPr>
          <w:rFonts w:ascii="Times New Roman" w:hAnsi="Times New Roman" w:cs="Times New Roman"/>
        </w:rPr>
        <w:fldChar w:fldCharType="separate"/>
      </w:r>
      <w:r w:rsidR="00266BAF" w:rsidRPr="00266BAF">
        <w:rPr>
          <w:rFonts w:ascii="Times New Roman" w:hAnsi="Times New Roman" w:cs="Times New Roman"/>
          <w:noProof/>
          <w:vertAlign w:val="superscript"/>
        </w:rPr>
        <w:t>1</w:t>
      </w:r>
      <w:r w:rsidR="00266BAF">
        <w:rPr>
          <w:rFonts w:ascii="Times New Roman" w:hAnsi="Times New Roman" w:cs="Times New Roman"/>
        </w:rPr>
        <w:fldChar w:fldCharType="end"/>
      </w:r>
      <w:r w:rsidR="00266BAF">
        <w:rPr>
          <w:rFonts w:ascii="Times New Roman" w:hAnsi="Times New Roman" w:cs="Times New Roman"/>
        </w:rPr>
        <w:t xml:space="preserve"> </w:t>
      </w:r>
      <w:r w:rsidR="00C9469A">
        <w:rPr>
          <w:rFonts w:ascii="Times New Roman" w:hAnsi="Times New Roman" w:cs="Times New Roman"/>
        </w:rPr>
        <w:t xml:space="preserve">Oftentimes, </w:t>
      </w:r>
      <w:r w:rsidR="00E85D2A">
        <w:rPr>
          <w:rFonts w:ascii="Times New Roman" w:hAnsi="Times New Roman" w:cs="Times New Roman"/>
        </w:rPr>
        <w:t>with a posterior dislocation, the medial end of the clavicle will not be palpable.</w:t>
      </w:r>
      <w:r w:rsidR="00E85D2A">
        <w:rPr>
          <w:rFonts w:ascii="Times New Roman" w:hAnsi="Times New Roman" w:cs="Times New Roman"/>
        </w:rPr>
        <w:fldChar w:fldCharType="begin" w:fldLock="1"/>
      </w:r>
      <w:r w:rsidR="00E85D2A">
        <w:rPr>
          <w:rFonts w:ascii="Times New Roman" w:hAnsi="Times New Roman" w:cs="Times New Roman"/>
        </w:rPr>
        <w:instrText>ADDIN CSL_CITATION { "citationItems" : [ { "id" : "ITEM-1", "itemData" : { "DOI" : "10.1016/j.pop.2013.08.008", "ISSN" : "1558-299X", "PMID" : "24209725", "abstract" : "Injuries to the clavicle and associated structures may involve fractures of the clavicle or injuries to the surrounding joints, usually from a blow to the shoulder. They present with variable signs and symptoms, requiring a thorough history and physical examination. Diagnosis typically involves plain radiographs but more advanced imaging may be required, especially in the case of sternoclavicular joint dislocations. Often, nonoperative management is indicated but, occasionally, surgical intervention is required. Due to the high incidence of clavicle injuries, it is paramount that the primary care physician be able to recognize, diagnose, and manage these injuries.", "author" : [ { "dropping-particle" : "", "family" : "Balcik", "given" : "Brenden J", "non-dropping-particle" : "", "parse-names" : false, "suffix" : "" }, { "dropping-particle" : "", "family" : "Monseau", "given" : "Aaron J", "non-dropping-particle" : "", "parse-names" : false, "suffix" : "" }, { "dropping-particle" : "", "family" : "Krantz", "given" : "William", "non-dropping-particle" : "", "parse-names" : false, "suffix" : "" } ], "container-title" : "Primary care", "id" : "ITEM-1", "issue" : "4", "issued" : { "date-parts" : [ [ "2013", "12" ] ] }, "page" : "911-23, viii-ix", "publisher" : "Elsevier Inc", "title" : "Evaluation and treatment of sternoclavicular, clavicular, and acromioclavicular injuries.", "type" : "article-journal", "volume" : "40" }, "uris" : [ "http://www.mendeley.com/documents/?uuid=43d177e1-a735-4701-8d0e-e89ad662ab1d" ] } ], "mendeley" : { "formattedCitation" : "&lt;sup&gt;1&lt;/sup&gt;", "plainTextFormattedCitation" : "1", "previouslyFormattedCitation" : "&lt;sup&gt;1&lt;/sup&gt;" }, "properties" : { "noteIndex" : 0 }, "schema" : "https://github.com/citation-style-language/schema/raw/master/csl-citation.json" }</w:instrText>
      </w:r>
      <w:r w:rsidR="00E85D2A">
        <w:rPr>
          <w:rFonts w:ascii="Times New Roman" w:hAnsi="Times New Roman" w:cs="Times New Roman"/>
        </w:rPr>
        <w:fldChar w:fldCharType="separate"/>
      </w:r>
      <w:r w:rsidR="00E85D2A" w:rsidRPr="00E85D2A">
        <w:rPr>
          <w:rFonts w:ascii="Times New Roman" w:hAnsi="Times New Roman" w:cs="Times New Roman"/>
          <w:noProof/>
          <w:vertAlign w:val="superscript"/>
        </w:rPr>
        <w:t>1</w:t>
      </w:r>
      <w:r w:rsidR="00E85D2A">
        <w:rPr>
          <w:rFonts w:ascii="Times New Roman" w:hAnsi="Times New Roman" w:cs="Times New Roman"/>
        </w:rPr>
        <w:fldChar w:fldCharType="end"/>
      </w:r>
      <w:r w:rsidR="00E85D2A">
        <w:rPr>
          <w:rFonts w:ascii="Times New Roman" w:hAnsi="Times New Roman" w:cs="Times New Roman"/>
        </w:rPr>
        <w:t xml:space="preserve"> Signs and symptoms associated with the posterior dislocation related to compression of the mediastinal structures could include tachypnea, dyspnea, dysphagia, or noticeable venous congestion in the neck and face.</w:t>
      </w:r>
      <w:r w:rsidR="00E85D2A">
        <w:rPr>
          <w:rFonts w:ascii="Times New Roman" w:hAnsi="Times New Roman" w:cs="Times New Roman"/>
        </w:rPr>
        <w:fldChar w:fldCharType="begin" w:fldLock="1"/>
      </w:r>
      <w:r w:rsidR="00E85D2A">
        <w:rPr>
          <w:rFonts w:ascii="Times New Roman" w:hAnsi="Times New Roman" w:cs="Times New Roman"/>
        </w:rPr>
        <w:instrText>ADDIN CSL_CITATION { "citationItems" : [ { "id" : "ITEM-1", "itemData" : { "DOI" : "10.1016/j.pop.2013.08.008", "ISSN" : "1558-299X", "PMID" : "24209725", "abstract" : "Injuries to the clavicle and associated structures may involve fractures of the clavicle or injuries to the surrounding joints, usually from a blow to the shoulder. They present with variable signs and symptoms, requiring a thorough history and physical examination. Diagnosis typically involves plain radiographs but more advanced imaging may be required, especially in the case of sternoclavicular joint dislocations. Often, nonoperative management is indicated but, occasionally, surgical intervention is required. Due to the high incidence of clavicle injuries, it is paramount that the primary care physician be able to recognize, diagnose, and manage these injuries.", "author" : [ { "dropping-particle" : "", "family" : "Balcik", "given" : "Brenden J", "non-dropping-particle" : "", "parse-names" : false, "suffix" : "" }, { "dropping-particle" : "", "family" : "Monseau", "given" : "Aaron J", "non-dropping-particle" : "", "parse-names" : false, "suffix" : "" }, { "dropping-particle" : "", "family" : "Krantz", "given" : "William", "non-dropping-particle" : "", "parse-names" : false, "suffix" : "" } ], "container-title" : "Primary care", "id" : "ITEM-1", "issue" : "4", "issued" : { "date-parts" : [ [ "2013", "12" ] ] }, "page" : "911-23, viii-ix", "publisher" : "Elsevier Inc", "title" : "Evaluation and treatment of sternoclavicular, clavicular, and acromioclavicular injuries.", "type" : "article-journal", "volume" : "40" }, "uris" : [ "http://www.mendeley.com/documents/?uuid=43d177e1-a735-4701-8d0e-e89ad662ab1d" ] } ], "mendeley" : { "formattedCitation" : "&lt;sup&gt;1&lt;/sup&gt;", "plainTextFormattedCitation" : "1", "previouslyFormattedCitation" : "&lt;sup&gt;1&lt;/sup&gt;" }, "properties" : { "noteIndex" : 0 }, "schema" : "https://github.com/citation-style-language/schema/raw/master/csl-citation.json" }</w:instrText>
      </w:r>
      <w:r w:rsidR="00E85D2A">
        <w:rPr>
          <w:rFonts w:ascii="Times New Roman" w:hAnsi="Times New Roman" w:cs="Times New Roman"/>
        </w:rPr>
        <w:fldChar w:fldCharType="separate"/>
      </w:r>
      <w:r w:rsidR="00E85D2A" w:rsidRPr="00E85D2A">
        <w:rPr>
          <w:rFonts w:ascii="Times New Roman" w:hAnsi="Times New Roman" w:cs="Times New Roman"/>
          <w:noProof/>
          <w:vertAlign w:val="superscript"/>
        </w:rPr>
        <w:t>1</w:t>
      </w:r>
      <w:r w:rsidR="00E85D2A">
        <w:rPr>
          <w:rFonts w:ascii="Times New Roman" w:hAnsi="Times New Roman" w:cs="Times New Roman"/>
        </w:rPr>
        <w:fldChar w:fldCharType="end"/>
      </w:r>
    </w:p>
    <w:p w14:paraId="6828B2DF" w14:textId="1B3E2059" w:rsidR="00666876" w:rsidRPr="001E679C" w:rsidRDefault="001E679C" w:rsidP="00666876">
      <w:pPr>
        <w:spacing w:after="0" w:line="480" w:lineRule="auto"/>
        <w:rPr>
          <w:rFonts w:ascii="Times New Roman" w:hAnsi="Times New Roman" w:cs="Times New Roman"/>
          <w:b/>
          <w:i/>
        </w:rPr>
      </w:pPr>
      <w:r w:rsidRPr="001E679C">
        <w:rPr>
          <w:rFonts w:ascii="Times New Roman" w:hAnsi="Times New Roman" w:cs="Times New Roman"/>
          <w:b/>
          <w:i/>
        </w:rPr>
        <w:t>Imaging</w:t>
      </w:r>
    </w:p>
    <w:p w14:paraId="104939C4" w14:textId="77769BBC" w:rsidR="00E85D2A" w:rsidRDefault="00E85D2A" w:rsidP="00666876">
      <w:pPr>
        <w:spacing w:after="0" w:line="480" w:lineRule="auto"/>
        <w:rPr>
          <w:rFonts w:ascii="Times New Roman" w:hAnsi="Times New Roman" w:cs="Times New Roman"/>
        </w:rPr>
      </w:pPr>
      <w:r>
        <w:rPr>
          <w:rFonts w:ascii="Times New Roman" w:hAnsi="Times New Roman" w:cs="Times New Roman"/>
        </w:rPr>
        <w:tab/>
      </w:r>
      <w:r w:rsidR="006C2BA5">
        <w:rPr>
          <w:rFonts w:ascii="Times New Roman" w:hAnsi="Times New Roman" w:cs="Times New Roman"/>
        </w:rPr>
        <w:t xml:space="preserve">In terms of imaging, </w:t>
      </w:r>
      <w:r>
        <w:rPr>
          <w:rFonts w:ascii="Times New Roman" w:hAnsi="Times New Roman" w:cs="Times New Roman"/>
        </w:rPr>
        <w:t>SCJ dislocations can best be identified by CT scans, which also show the underlying mediastinal struct</w:t>
      </w:r>
      <w:r w:rsidR="006C2BA5">
        <w:rPr>
          <w:rFonts w:ascii="Times New Roman" w:hAnsi="Times New Roman" w:cs="Times New Roman"/>
        </w:rPr>
        <w:t>ures, however, much more commonly serendipity view radiographs are used.</w:t>
      </w:r>
      <w:r w:rsidR="006C2BA5">
        <w:rPr>
          <w:rFonts w:ascii="Times New Roman" w:hAnsi="Times New Roman" w:cs="Times New Roman"/>
        </w:rPr>
        <w:fldChar w:fldCharType="begin" w:fldLock="1"/>
      </w:r>
      <w:r w:rsidR="00E50EF9">
        <w:rPr>
          <w:rFonts w:ascii="Times New Roman" w:hAnsi="Times New Roman" w:cs="Times New Roman"/>
        </w:rPr>
        <w:instrText>ADDIN CSL_CITATION { "citationItems" : [ { "id" : "ITEM-1", "itemData" : { "DOI" : "10.1016/j.pop.2013.08.008", "ISSN" : "1558-299X", "PMID" : "24209725", "abstract" : "Injuries to the clavicle and associated structures may involve fractures of the clavicle or injuries to the surrounding joints, usually from a blow to the shoulder. They present with variable signs and symptoms, requiring a thorough history and physical examination. Diagnosis typically involves plain radiographs but more advanced imaging may be required, especially in the case of sternoclavicular joint dislocations. Often, nonoperative management is indicated but, occasionally, surgical intervention is required. Due to the high incidence of clavicle injuries, it is paramount that the primary care physician be able to recognize, diagnose, and manage these injuries.", "author" : [ { "dropping-particle" : "", "family" : "Balcik", "given" : "Brenden J", "non-dropping-particle" : "", "parse-names" : false, "suffix" : "" }, { "dropping-particle" : "", "family" : "Monseau", "given" : "Aaron J", "non-dropping-particle" : "", "parse-names" : false, "suffix" : "" }, { "dropping-particle" : "", "family" : "Krantz", "given" : "William", "non-dropping-particle" : "", "parse-names" : false, "suffix" : "" } ], "container-title" : "Primary care", "id" : "ITEM-1", "issue" : "4", "issued" : { "date-parts" : [ [ "2013", "12" ] ] }, "page" : "911-23, viii-ix", "publisher" : "Elsevier Inc", "title" : "Evaluation and treatment of sternoclavicular, clavicular, and acromioclavicular injuries.", "type" : "article-journal", "volume" : "40" }, "uris" : [ "http://www.mendeley.com/documents/?uuid=43d177e1-a735-4701-8d0e-e89ad662ab1d" ] }, { "id" : "ITEM-2", "itemData" : { "DOI" : "10.1177/0363546513498990", "ISSN" : "1552-3365", "PMID" : "23956132", "abstract" : "BACKGROUND: Injuries to the sternoclavicular (SC) joint typically occur with high-energy mechanisms such as those obtained in automobile accidents or contact sports. Many disorders of the SC joint can be treated nonoperatively. However, surgical treatment may be indicated for locked posterior dislocations; symptomatic, chronic instability; or persistent, painful osteoarthritis that fails nonoperative therapy.\n\nPURPOSE: To provide an updated review on the current diagnosis and management of instability and degenerative arthritis of the SC joint.\n\nSTUDY DESIGN: Current concepts review.\n\nMETHODS: A preliminary PubMed database search using the terms sternoclavicular instability, dislocation, arthritis, resection, and stabilization was performed in August 2012. All anatomic and biomechanical studies, review articles, case reports, case series, and technique papers that were relevant to the topic were included.\n\nRESULTS: The search identified 929 articles, 321 of which, after screening of the titles and abstracts, were considered potentially relevant to this study. Of the 321 articles, 30 were anatomic or imaging studies, 2 were biomechanical studies, 69 were review papers, 189 were case series or reports, and 31 were technique papers. The majority of these studies were classified as evidence level 4, with a few scattered level 3 studies. Because the level of evidence obtained from this search was not adequate for systematic review (or meta-analysis), a current concepts review of the diagnosis and management of SC joint instability and degenerative arthritis is presented.\n\nCONCLUSION: Injuries to the SC joint are uncommon. Recognition and classification of these injuries are critical to proper management, thus minimizing potential long-term sequelae such as posttraumatic arthritis and recurrent instability. Although nonoperative therapy is the modality of choice in anterior dislocations, posterior dislocations require special attention because of the presence of vulnerable posterior hilar structures. Surgical management of chronic instability and degenerative arthritis of the SC joint includes resection arthroplasty of the medial clavicle with or without reconstruction of the sternoclavicular ligaments with graft material. Although resection is typically performed open, an arthroscopic technique is described that theoretically decreases operating and recovery times while also decreasing the risk of iatrogenic injury. Currently, when reconstruction is needed f\u2026", "author" : [ { "dropping-particle" : "", "family" : "Martetschl\u00e4ger", "given" : "Frank", "non-dropping-particle" : "", "parse-names" : false, "suffix" : "" }, { "dropping-particle" : "", "family" : "Warth", "given" : "Ryan J", "non-dropping-particle" : "", "parse-names" : false, "suffix" : "" }, { "dropping-particle" : "", "family" : "Millett", "given" : "Peter J", "non-dropping-particle" : "", "parse-names" : false, "suffix" : "" } ], "container-title" : "The American journal of sports medicine", "id" : "ITEM-2", "issue" : "4", "issued" : { "date-parts" : [ [ "2014", "4" ] ] }, "page" : "999-1007", "title" : "Instability and degenerative arthritis of the sternoclavicular joint: a current concepts review.", "type" : "article-journal", "volume" : "42" }, "uris" : [ "http://www.mendeley.com/documents/?uuid=cafa4727-a7ca-4bd1-9f8c-1bf5c525c886" ] }, { "id" : "ITEM-3", "itemData" : { "DOI" : "10.1302/0301-620X.95B6.31064", "ISSN" : "2049-4408", "PMID" : "23723264", "abstract" : "The sternoclavicular joint (SCJ) is a pivotal articulation in the linked system of the upper limb girdle, providing load-bearing in compression while resisting displacement in tension or distraction at the manubrium sterni. The SCJ and acromioclavicular joint (ACJ) both have a small surface area of contact protected by an intra-articular fibrocartilaginous disc and are supported by strong extrinsic and intrinsic capsular ligaments. The function of load-sharing in the upper limb by bulky periscapular and thoracobrachial muscles is extremely important to the longevity of both joints. Ligamentous and capsular laxity changes with age, exposing both joints to greater strain, which may explain the rising incidence of arthritis in both with age. The incidence of arthritis in the SCJ is less than that in the ACJ, suggesting that the extrinsic ligaments of the SCJ provide greater stability than the coracoclavicular ligaments of the ACJ. Instability of the SCJ is rare and can be difficult to distinguish from medial clavicular physeal or metaphyseal fracture-separation: cross-sectional imaging is often required. The distinction is important because the treatment options and outcomes of treatment are dissimilar, whereas the treatment and outcomes of ACJ separation and fracture of the lateral clavicle can be similar. Proper recognition and treatment of traumatic instability is vital as these injuries may be life-threatening. Instability of the SCJ does not always require surgical intervention. An accurate diagnosis is required before surgery can be considered, and we recommend the use of the Stanmore instability triangle. Most poor outcomes result from a failure to recognise the underlying pathology. There is a natural reluctance for orthopaedic surgeons to operate in this area owing to unfamiliarity with, and the close proximity of, the related vascular structures, but the interposed sternohyoid and sternothyroid muscles are rarely injured and provide a clear boundary to the medial retroclavicular space, as well as an anatomical barrier to unsafe intervention. This review presents current concepts of instability of the SCJ, describes the relevant surgical anatomy, provides a framework for diagnosis and management, including physiotherapy, and discusses the technical challenges of operative intervention.", "author" : [ { "dropping-particle" : "", "family" : "Sewell", "given" : "M D", "non-dropping-particle" : "", "parse-names" : false, "suffix" : "" }, { "dropping-particle" : "", "family" : "Al-Hadithy", "given" : "N", "non-dropping-particle" : "", "parse-names" : false, "suffix" : "" }, { "dropping-particle" : "", "family" : "Leu", "given" : "a", "non-dropping-particle" : "Le", "parse-names" : false, "suffix" : "" }, { "dropping-particle" : "", "family" : "Lambert", "given" : "S M", "non-dropping-particle" : "", "parse-names" : false, "suffix" : "" } ], "container-title" : "The bone &amp; joint journal", "id" : "ITEM-3", "issue" : "6", "issued" : { "date-parts" : [ [ "2013", "6" ] ] }, "page" : "721-31", "title" : "Instability of the sternoclavicular joint: current concepts in classification, treatment and outcomes.", "type" : "article-journal", "volume" : "95-B" }, "uris" : [ "http://www.mendeley.com/documents/?uuid=98a4d0f3-acc4-467a-beea-02b2d901d491" ] }, { "id" : "ITEM-4", "itemData" : { "DOI" : "10.1016/j.jse.2013.05.010", "ISSN" : "1532-6500", "PMID" : "23849677", "abstract" : "BACKGROUND: Chronic symptomatic anterior sternoclavicular (SC) instability is a rare condition with sparse treatment options. Owing to the rarity of the condition and the potential risk of fatal complications, only a few reports on treatment of this condition have been published. We evaluated a prospective series of patients with chronic anterior SC instability who underwent minimally open reconstruction with an autologous tendon graft.\n\nMETHODS: From 2002 to 2010, 32 consecutive patients underwent minimally open SC ligament reconstruction using a tendon autograft. A palmaris longus was used in 7 patients and a gracilis tendon autograft was used in 25. All patients with at least 2 years of follow-up were reviewed. Five were lost to follow-up. The remaining 27 patients (84.4%) were a median age of 35 years (range, 11-61 years) at surgery. Patients were evaluated with the Western Ontario Shoulder Instability (WOSI) score preoperatively and at follow-up at a median 54 months (range, 24-120 months) postoperatively.\n\nRESULTS: The total WOSI score improved from a median of 44% (range 6%-62%) preoperatively to 75% (range, 13%-93%) at follow-up (P = .0001). Two failures (7.4%) occurred; after revision, both patients remained stable. After the operation, 17 of 25 patients (68%) complained of donor site morbidity, and 10 (40%) still had some discomfort at follow-up. No infections or local vascular complications occurred.\n\nCONCLUSIONS: Miniopen SC joint reconstruction using a tendon autograft results in prolonged improvement in shoulder function in most patients with symptomatic anterior SC instability.", "author" : [ { "dropping-particle" : "", "family" : "Bak", "given" : "Klaus", "non-dropping-particle" : "", "parse-names" : false, "suffix" : "" }, { "dropping-particle" : "", "family" : "Fogh", "given" : "Kamille", "non-dropping-particle" : "", "parse-names" : false, "suffix" : "" } ], "container-title" : "Journal of shoulder and elbow surgery / American Shoulder and Elbow Surgeons ... [et al.]", "id" : "ITEM-4", "issue" : "2", "issued" : { "date-parts" : [ [ "2014", "2" ] ] }, "page" : "245-50", "publisher" : "Elsevier Ltd", "title" : "Reconstruction of the chronic anterior unstable sternoclavicular joint using a tendon autograft: medium-term to long-term follow-up results.", "type" : "article-journal", "volume" : "23" }, "uris" : [ "http://www.mendeley.com/documents/?uuid=ecb1e9a2-c808-49ee-9a0f-87cfd2d69a87" ] } ], "mendeley" : { "formattedCitation" : "&lt;sup&gt;1,3,4,8&lt;/sup&gt;", "plainTextFormattedCitation" : "1,3,4,8", "previouslyFormattedCitation" : "&lt;sup&gt;1,3,4,8&lt;/sup&gt;" }, "properties" : { "noteIndex" : 0 }, "schema" : "https://github.com/citation-style-language/schema/raw/master/csl-citation.json" }</w:instrText>
      </w:r>
      <w:r w:rsidR="006C2BA5">
        <w:rPr>
          <w:rFonts w:ascii="Times New Roman" w:hAnsi="Times New Roman" w:cs="Times New Roman"/>
        </w:rPr>
        <w:fldChar w:fldCharType="separate"/>
      </w:r>
      <w:r w:rsidR="00E50EF9" w:rsidRPr="00E50EF9">
        <w:rPr>
          <w:rFonts w:ascii="Times New Roman" w:hAnsi="Times New Roman" w:cs="Times New Roman"/>
          <w:noProof/>
          <w:vertAlign w:val="superscript"/>
        </w:rPr>
        <w:t>1,3,4,8</w:t>
      </w:r>
      <w:r w:rsidR="006C2BA5">
        <w:rPr>
          <w:rFonts w:ascii="Times New Roman" w:hAnsi="Times New Roman" w:cs="Times New Roman"/>
        </w:rPr>
        <w:fldChar w:fldCharType="end"/>
      </w:r>
      <w:r w:rsidR="004322C0">
        <w:rPr>
          <w:rFonts w:ascii="Times New Roman" w:hAnsi="Times New Roman" w:cs="Times New Roman"/>
        </w:rPr>
        <w:t xml:space="preserve"> The Heinig view, which can be seen with the XR directly perpendicular to the joint with the patient in supine, allows for clearer identification of anterior and posterior dislocations relative to the manubrium.</w:t>
      </w:r>
      <w:r w:rsidR="004322C0">
        <w:rPr>
          <w:rFonts w:ascii="Times New Roman" w:hAnsi="Times New Roman" w:cs="Times New Roman"/>
        </w:rPr>
        <w:fldChar w:fldCharType="begin" w:fldLock="1"/>
      </w:r>
      <w:r w:rsidR="00F56B1F">
        <w:rPr>
          <w:rFonts w:ascii="Times New Roman" w:hAnsi="Times New Roman" w:cs="Times New Roman"/>
        </w:rPr>
        <w:instrText>ADDIN CSL_CITATION { "citationItems" : [ { "id" : "ITEM-1", "itemData" : { "DOI" : "10.1302/0301-620X.95B6.31064", "ISSN" : "2049-4408", "PMID" : "23723264", "abstract" : "The sternoclavicular joint (SCJ) is a pivotal articulation in the linked system of the upper limb girdle, providing load-bearing in compression while resisting displacement in tension or distraction at the manubrium sterni. The SCJ and acromioclavicular joint (ACJ) both have a small surface area of contact protected by an intra-articular fibrocartilaginous disc and are supported by strong extrinsic and intrinsic capsular ligaments. The function of load-sharing in the upper limb by bulky periscapular and thoracobrachial muscles is extremely important to the longevity of both joints. Ligamentous and capsular laxity changes with age, exposing both joints to greater strain, which may explain the rising incidence of arthritis in both with age. The incidence of arthritis in the SCJ is less than that in the ACJ, suggesting that the extrinsic ligaments of the SCJ provide greater stability than the coracoclavicular ligaments of the ACJ. Instability of the SCJ is rare and can be difficult to distinguish from medial clavicular physeal or metaphyseal fracture-separation: cross-sectional imaging is often required. The distinction is important because the treatment options and outcomes of treatment are dissimilar, whereas the treatment and outcomes of ACJ separation and fracture of the lateral clavicle can be similar. Proper recognition and treatment of traumatic instability is vital as these injuries may be life-threatening. Instability of the SCJ does not always require surgical intervention. An accurate diagnosis is required before surgery can be considered, and we recommend the use of the Stanmore instability triangle. Most poor outcomes result from a failure to recognise the underlying pathology. There is a natural reluctance for orthopaedic surgeons to operate in this area owing to unfamiliarity with, and the close proximity of, the related vascular structures, but the interposed sternohyoid and sternothyroid muscles are rarely injured and provide a clear boundary to the medial retroclavicular space, as well as an anatomical barrier to unsafe intervention. This review presents current concepts of instability of the SCJ, describes the relevant surgical anatomy, provides a framework for diagnosis and management, including physiotherapy, and discusses the technical challenges of operative intervention.", "author" : [ { "dropping-particle" : "", "family" : "Sewell", "given" : "M D", "non-dropping-particle" : "", "parse-names" : false, "suffix" : "" }, { "dropping-particle" : "", "family" : "Al-Hadithy", "given" : "N", "non-dropping-particle" : "", "parse-names" : false, "suffix" : "" }, { "dropping-particle" : "", "family" : "Leu", "given" : "a", "non-dropping-particle" : "Le", "parse-names" : false, "suffix" : "" }, { "dropping-particle" : "", "family" : "Lambert", "given" : "S M", "non-dropping-particle" : "", "parse-names" : false, "suffix" : "" } ], "container-title" : "The bone &amp; joint journal", "id" : "ITEM-1", "issue" : "6", "issued" : { "date-parts" : [ [ "2013", "6" ] ] }, "page" : "721-31", "title" : "Instability of the sternoclavicular joint: current concepts in classification, treatment and outcomes.", "type" : "article-journal", "volume" : "95-B" }, "uris" : [ "http://www.mendeley.com/documents/?uuid=98a4d0f3-acc4-467a-beea-02b2d901d491" ] } ], "mendeley" : { "formattedCitation" : "&lt;sup&gt;4&lt;/sup&gt;", "plainTextFormattedCitation" : "4", "previouslyFormattedCitation" : "&lt;sup&gt;4&lt;/sup&gt;" }, "properties" : { "noteIndex" : 0 }, "schema" : "https://github.com/citation-style-language/schema/raw/master/csl-citation.json" }</w:instrText>
      </w:r>
      <w:r w:rsidR="004322C0">
        <w:rPr>
          <w:rFonts w:ascii="Times New Roman" w:hAnsi="Times New Roman" w:cs="Times New Roman"/>
        </w:rPr>
        <w:fldChar w:fldCharType="separate"/>
      </w:r>
      <w:r w:rsidR="00F56B1F" w:rsidRPr="00F56B1F">
        <w:rPr>
          <w:rFonts w:ascii="Times New Roman" w:hAnsi="Times New Roman" w:cs="Times New Roman"/>
          <w:noProof/>
          <w:vertAlign w:val="superscript"/>
        </w:rPr>
        <w:t>4</w:t>
      </w:r>
      <w:r w:rsidR="004322C0">
        <w:rPr>
          <w:rFonts w:ascii="Times New Roman" w:hAnsi="Times New Roman" w:cs="Times New Roman"/>
        </w:rPr>
        <w:fldChar w:fldCharType="end"/>
      </w:r>
    </w:p>
    <w:p w14:paraId="396BA84F" w14:textId="06AB6D97" w:rsidR="001E679C" w:rsidRDefault="001E679C" w:rsidP="00666876">
      <w:pPr>
        <w:spacing w:after="0" w:line="480" w:lineRule="auto"/>
        <w:rPr>
          <w:rFonts w:ascii="Times New Roman" w:hAnsi="Times New Roman" w:cs="Times New Roman"/>
          <w:b/>
          <w:i/>
        </w:rPr>
      </w:pPr>
      <w:r>
        <w:rPr>
          <w:rFonts w:ascii="Times New Roman" w:hAnsi="Times New Roman" w:cs="Times New Roman"/>
          <w:b/>
          <w:i/>
        </w:rPr>
        <w:t>Treatment</w:t>
      </w:r>
    </w:p>
    <w:p w14:paraId="6DD08B24" w14:textId="6B7C132F" w:rsidR="009A6FC2" w:rsidRDefault="001E679C" w:rsidP="00666876">
      <w:pPr>
        <w:spacing w:after="0" w:line="480" w:lineRule="auto"/>
        <w:rPr>
          <w:rFonts w:ascii="Times New Roman" w:hAnsi="Times New Roman" w:cs="Times New Roman"/>
        </w:rPr>
      </w:pPr>
      <w:r>
        <w:rPr>
          <w:rFonts w:ascii="Times New Roman" w:hAnsi="Times New Roman" w:cs="Times New Roman"/>
          <w:b/>
          <w:i/>
        </w:rPr>
        <w:tab/>
      </w:r>
      <w:r w:rsidR="00C9469A">
        <w:rPr>
          <w:rFonts w:ascii="Times New Roman" w:hAnsi="Times New Roman" w:cs="Times New Roman"/>
        </w:rPr>
        <w:t xml:space="preserve">For a type I </w:t>
      </w:r>
      <w:r>
        <w:rPr>
          <w:rFonts w:ascii="Times New Roman" w:hAnsi="Times New Roman" w:cs="Times New Roman"/>
        </w:rPr>
        <w:t>SCJ dislocation, treatment includes ice immediately, immobilization for less than a week, and over-the-counter (OTC) anti-inflammatory pain medications</w:t>
      </w:r>
      <w:r w:rsidR="00F56B1F">
        <w:rPr>
          <w:rFonts w:ascii="Times New Roman" w:hAnsi="Times New Roman" w:cs="Times New Roman"/>
        </w:rPr>
        <w:t xml:space="preserve"> followed by return to activities of daily living (ADLs)</w:t>
      </w:r>
      <w:r>
        <w:rPr>
          <w:rFonts w:ascii="Times New Roman" w:hAnsi="Times New Roman" w:cs="Times New Roman"/>
        </w:rPr>
        <w:t>.</w:t>
      </w:r>
      <w:r>
        <w:rPr>
          <w:rFonts w:ascii="Times New Roman" w:hAnsi="Times New Roman" w:cs="Times New Roman"/>
        </w:rPr>
        <w:fldChar w:fldCharType="begin" w:fldLock="1"/>
      </w:r>
      <w:r w:rsidR="00E50EF9">
        <w:rPr>
          <w:rFonts w:ascii="Times New Roman" w:hAnsi="Times New Roman" w:cs="Times New Roman"/>
        </w:rPr>
        <w:instrText>ADDIN CSL_CITATION { "citationItems" : [ { "id" : "ITEM-1", "itemData" : { "DOI" : "10.1177/0363546513498990", "ISSN" : "1552-3365", "PMID" : "23956132", "abstract" : "BACKGROUND: Injuries to the sternoclavicular (SC) joint typically occur with high-energy mechanisms such as those obtained in automobile accidents or contact sports. Many disorders of the SC joint can be treated nonoperatively. However, surgical treatment may be indicated for locked posterior dislocations; symptomatic, chronic instability; or persistent, painful osteoarthritis that fails nonoperative therapy.\n\nPURPOSE: To provide an updated review on the current diagnosis and management of instability and degenerative arthritis of the SC joint.\n\nSTUDY DESIGN: Current concepts review.\n\nMETHODS: A preliminary PubMed database search using the terms sternoclavicular instability, dislocation, arthritis, resection, and stabilization was performed in August 2012. All anatomic and biomechanical studies, review articles, case reports, case series, and technique papers that were relevant to the topic were included.\n\nRESULTS: The search identified 929 articles, 321 of which, after screening of the titles and abstracts, were considered potentially relevant to this study. Of the 321 articles, 30 were anatomic or imaging studies, 2 were biomechanical studies, 69 were review papers, 189 were case series or reports, and 31 were technique papers. The majority of these studies were classified as evidence level 4, with a few scattered level 3 studies. Because the level of evidence obtained from this search was not adequate for systematic review (or meta-analysis), a current concepts review of the diagnosis and management of SC joint instability and degenerative arthritis is presented.\n\nCONCLUSION: Injuries to the SC joint are uncommon. Recognition and classification of these injuries are critical to proper management, thus minimizing potential long-term sequelae such as posttraumatic arthritis and recurrent instability. Although nonoperative therapy is the modality of choice in anterior dislocations, posterior dislocations require special attention because of the presence of vulnerable posterior hilar structures. Surgical management of chronic instability and degenerative arthritis of the SC joint includes resection arthroplasty of the medial clavicle with or without reconstruction of the sternoclavicular ligaments with graft material. Although resection is typically performed open, an arthroscopic technique is described that theoretically decreases operating and recovery times while also decreasing the risk of iatrogenic injury. Currently, when reconstruction is needed f\u2026", "author" : [ { "dropping-particle" : "", "family" : "Martetschl\u00e4ger", "given" : "Frank", "non-dropping-particle" : "", "parse-names" : false, "suffix" : "" }, { "dropping-particle" : "", "family" : "Warth", "given" : "Ryan J", "non-dropping-particle" : "", "parse-names" : false, "suffix" : "" }, { "dropping-particle" : "", "family" : "Millett", "given" : "Peter J", "non-dropping-particle" : "", "parse-names" : false, "suffix" : "" } ], "container-title" : "The American journal of sports medicine", "id" : "ITEM-1", "issue" : "4", "issued" : { "date-parts" : [ [ "2014", "4" ] ] }, "page" : "999-1007", "title" : "Instability and degenerative arthritis of the sternoclavicular joint: a current concepts review.", "type" : "article-journal", "volume" : "42" }, "uris" : [ "http://www.mendeley.com/documents/?uuid=cafa4727-a7ca-4bd1-9f8c-1bf5c525c886" ] }, { "id" : "ITEM-2", "itemData" : { "DOI" : "10.1016/j.pop.2013.08.008", "ISSN" : "1558-299X", "PMID" : "24209725", "abstract" : "Injuries to the clavicle and associated structures may involve fractures of the clavicle or injuries to the surrounding joints, usually from a blow to the shoulder. They present with variable signs and symptoms, requiring a thorough history and physical examination. Diagnosis typically involves plain radiographs but more advanced imaging may be required, especially in the case of sternoclavicular joint dislocations. Often, nonoperative management is indicated but, occasionally, surgical intervention is required. Due to the high incidence of clavicle injuries, it is paramount that the primary care physician be able to recognize, diagnose, and manage these injuries.", "author" : [ { "dropping-particle" : "", "family" : "Balcik", "given" : "Brenden J", "non-dropping-particle" : "", "parse-names" : false, "suffix" : "" }, { "dropping-particle" : "", "family" : "Monseau", "given" : "Aaron J", "non-dropping-particle" : "", "parse-names" : false, "suffix" : "" }, { "dropping-particle" : "", "family" : "Krantz", "given" : "William", "non-dropping-particle" : "", "parse-names" : false, "suffix" : "" } ], "container-title" : "Primary care", "id" : "ITEM-2", "issue" : "4", "issued" : { "date-parts" : [ [ "2013", "12" ] ] }, "page" : "911-23, viii-ix", "publisher" : "Elsevier Inc", "title" : "Evaluation and treatment of sternoclavicular, clavicular, and acromioclavicular injuries.", "type" : "article-journal", "volume" : "40" }, "uris" : [ "http://www.mendeley.com/documents/?uuid=43d177e1-a735-4701-8d0e-e89ad662ab1d" ] } ], "mendeley" : { "formattedCitation" : "&lt;sup&gt;1,3&lt;/sup&gt;", "plainTextFormattedCitation" : "1,3", "previouslyFormattedCitation" : "&lt;sup&gt;1,3&lt;/sup&gt;" }, "properties" : { "noteIndex" : 0 }, "schema" : "https://github.com/citation-style-language/schema/raw/master/csl-citation.json" }</w:instrText>
      </w:r>
      <w:r>
        <w:rPr>
          <w:rFonts w:ascii="Times New Roman" w:hAnsi="Times New Roman" w:cs="Times New Roman"/>
        </w:rPr>
        <w:fldChar w:fldCharType="separate"/>
      </w:r>
      <w:r w:rsidR="00E50EF9" w:rsidRPr="00E50EF9">
        <w:rPr>
          <w:rFonts w:ascii="Times New Roman" w:hAnsi="Times New Roman" w:cs="Times New Roman"/>
          <w:noProof/>
          <w:vertAlign w:val="superscript"/>
        </w:rPr>
        <w:t>1,3</w:t>
      </w:r>
      <w:r>
        <w:rPr>
          <w:rFonts w:ascii="Times New Roman" w:hAnsi="Times New Roman" w:cs="Times New Roman"/>
        </w:rPr>
        <w:fldChar w:fldCharType="end"/>
      </w:r>
      <w:r w:rsidR="00C9469A">
        <w:rPr>
          <w:rFonts w:ascii="Times New Roman" w:hAnsi="Times New Roman" w:cs="Times New Roman"/>
        </w:rPr>
        <w:t xml:space="preserve"> For a type II</w:t>
      </w:r>
      <w:r>
        <w:rPr>
          <w:rFonts w:ascii="Times New Roman" w:hAnsi="Times New Roman" w:cs="Times New Roman"/>
        </w:rPr>
        <w:t xml:space="preserve"> SCJ dislocation, recommended treatment includes ice, immobilization and stabilization with a figure-of-eight dressing and/or a sling for four to six weeks to allow the ligaments to heal, and protect the joint</w:t>
      </w:r>
      <w:r w:rsidR="004322C0">
        <w:rPr>
          <w:rFonts w:ascii="Times New Roman" w:hAnsi="Times New Roman" w:cs="Times New Roman"/>
        </w:rPr>
        <w:t xml:space="preserve">, </w:t>
      </w:r>
      <w:r w:rsidR="00283E0D">
        <w:rPr>
          <w:rFonts w:ascii="Times New Roman" w:hAnsi="Times New Roman" w:cs="Times New Roman"/>
        </w:rPr>
        <w:t xml:space="preserve">with concurrent </w:t>
      </w:r>
      <w:r w:rsidR="004322C0">
        <w:rPr>
          <w:rFonts w:ascii="Times New Roman" w:hAnsi="Times New Roman" w:cs="Times New Roman"/>
        </w:rPr>
        <w:t xml:space="preserve"> physical therapy (PT)</w:t>
      </w:r>
      <w:r>
        <w:rPr>
          <w:rFonts w:ascii="Times New Roman" w:hAnsi="Times New Roman" w:cs="Times New Roman"/>
        </w:rPr>
        <w:t>.</w:t>
      </w:r>
      <w:r>
        <w:rPr>
          <w:rFonts w:ascii="Times New Roman" w:hAnsi="Times New Roman" w:cs="Times New Roman"/>
        </w:rPr>
        <w:fldChar w:fldCharType="begin" w:fldLock="1"/>
      </w:r>
      <w:r w:rsidR="00E50EF9">
        <w:rPr>
          <w:rFonts w:ascii="Times New Roman" w:hAnsi="Times New Roman" w:cs="Times New Roman"/>
        </w:rPr>
        <w:instrText>ADDIN CSL_CITATION { "citationItems" : [ { "id" : "ITEM-1", "itemData" : { "DOI" : "10.1177/0363546513498990", "ISSN" : "1552-3365", "PMID" : "23956132", "abstract" : "BACKGROUND: Injuries to the sternoclavicular (SC) joint typically occur with high-energy mechanisms such as those obtained in automobile accidents or contact sports. Many disorders of the SC joint can be treated nonoperatively. However, surgical treatment may be indicated for locked posterior dislocations; symptomatic, chronic instability; or persistent, painful osteoarthritis that fails nonoperative therapy.\n\nPURPOSE: To provide an updated review on the current diagnosis and management of instability and degenerative arthritis of the SC joint.\n\nSTUDY DESIGN: Current concepts review.\n\nMETHODS: A preliminary PubMed database search using the terms sternoclavicular instability, dislocation, arthritis, resection, and stabilization was performed in August 2012. All anatomic and biomechanical studies, review articles, case reports, case series, and technique papers that were relevant to the topic were included.\n\nRESULTS: The search identified 929 articles, 321 of which, after screening of the titles and abstracts, were considered potentially relevant to this study. Of the 321 articles, 30 were anatomic or imaging studies, 2 were biomechanical studies, 69 were review papers, 189 were case series or reports, and 31 were technique papers. The majority of these studies were classified as evidence level 4, with a few scattered level 3 studies. Because the level of evidence obtained from this search was not adequate for systematic review (or meta-analysis), a current concepts review of the diagnosis and management of SC joint instability and degenerative arthritis is presented.\n\nCONCLUSION: Injuries to the SC joint are uncommon. Recognition and classification of these injuries are critical to proper management, thus minimizing potential long-term sequelae such as posttraumatic arthritis and recurrent instability. Although nonoperative therapy is the modality of choice in anterior dislocations, posterior dislocations require special attention because of the presence of vulnerable posterior hilar structures. Surgical management of chronic instability and degenerative arthritis of the SC joint includes resection arthroplasty of the medial clavicle with or without reconstruction of the sternoclavicular ligaments with graft material. Although resection is typically performed open, an arthroscopic technique is described that theoretically decreases operating and recovery times while also decreasing the risk of iatrogenic injury. Currently, when reconstruction is needed f\u2026", "author" : [ { "dropping-particle" : "", "family" : "Martetschl\u00e4ger", "given" : "Frank", "non-dropping-particle" : "", "parse-names" : false, "suffix" : "" }, { "dropping-particle" : "", "family" : "Warth", "given" : "Ryan J", "non-dropping-particle" : "", "parse-names" : false, "suffix" : "" }, { "dropping-particle" : "", "family" : "Millett", "given" : "Peter J", "non-dropping-particle" : "", "parse-names" : false, "suffix" : "" } ], "container-title" : "The American journal of sports medicine", "id" : "ITEM-1", "issue" : "4", "issued" : { "date-parts" : [ [ "2014", "4" ] ] }, "page" : "999-1007", "title" : "Instability and degenerative arthritis of the sternoclavicular joint: a current concepts review.", "type" : "article-journal", "volume" : "42" }, "uris" : [ "http://www.mendeley.com/documents/?uuid=cafa4727-a7ca-4bd1-9f8c-1bf5c525c886" ] }, { "id" : "ITEM-2", "itemData" : { "DOI" : "10.1016/j.pop.2013.08.008", "ISSN" : "1558-299X", "PMID" : "24209725", "abstract" : "Injuries to the clavicle and associated structures may involve fractures of the clavicle or injuries to the surrounding joints, usually from a blow to the shoulder. They present with variable signs and symptoms, requiring a thorough history and physical examination. Diagnosis typically involves plain radiographs but more advanced imaging may be required, especially in the case of sternoclavicular joint dislocations. Often, nonoperative management is indicated but, occasionally, surgical intervention is required. Due to the high incidence of clavicle injuries, it is paramount that the primary care physician be able to recognize, diagnose, and manage these injuries.", "author" : [ { "dropping-particle" : "", "family" : "Balcik", "given" : "Brenden J", "non-dropping-particle" : "", "parse-names" : false, "suffix" : "" }, { "dropping-particle" : "", "family" : "Monseau", "given" : "Aaron J", "non-dropping-particle" : "", "parse-names" : false, "suffix" : "" }, { "dropping-particle" : "", "family" : "Krantz", "given" : "William", "non-dropping-particle" : "", "parse-names" : false, "suffix" : "" } ], "container-title" : "Primary care", "id" : "ITEM-2", "issue" : "4", "issued" : { "date-parts" : [ [ "2013", "12" ] ] }, "page" : "911-23, viii-ix", "publisher" : "Elsevier Inc", "title" : "Evaluation and treatment of sternoclavicular, clavicular, and acromioclavicular injuries.", "type" : "article-journal", "volume" : "40" }, "uris" : [ "http://www.mendeley.com/documents/?uuid=43d177e1-a735-4701-8d0e-e89ad662ab1d" ] } ], "mendeley" : { "formattedCitation" : "&lt;sup&gt;1,3&lt;/sup&gt;", "plainTextFormattedCitation" : "1,3", "previouslyFormattedCitation" : "&lt;sup&gt;1,3&lt;/sup&gt;" }, "properties" : { "noteIndex" : 0 }, "schema" : "https://github.com/citation-style-language/schema/raw/master/csl-citation.json" }</w:instrText>
      </w:r>
      <w:r>
        <w:rPr>
          <w:rFonts w:ascii="Times New Roman" w:hAnsi="Times New Roman" w:cs="Times New Roman"/>
        </w:rPr>
        <w:fldChar w:fldCharType="separate"/>
      </w:r>
      <w:r w:rsidR="00E50EF9" w:rsidRPr="00E50EF9">
        <w:rPr>
          <w:rFonts w:ascii="Times New Roman" w:hAnsi="Times New Roman" w:cs="Times New Roman"/>
          <w:noProof/>
          <w:vertAlign w:val="superscript"/>
        </w:rPr>
        <w:t>1,3</w:t>
      </w:r>
      <w:r>
        <w:rPr>
          <w:rFonts w:ascii="Times New Roman" w:hAnsi="Times New Roman" w:cs="Times New Roman"/>
        </w:rPr>
        <w:fldChar w:fldCharType="end"/>
      </w:r>
      <w:r w:rsidR="00F56B1F">
        <w:rPr>
          <w:rFonts w:ascii="Times New Roman" w:hAnsi="Times New Roman" w:cs="Times New Roman"/>
        </w:rPr>
        <w:t xml:space="preserve"> </w:t>
      </w:r>
    </w:p>
    <w:p w14:paraId="7224BE74" w14:textId="12F847A2" w:rsidR="001E679C" w:rsidRDefault="009A6FC2" w:rsidP="00666876">
      <w:pPr>
        <w:spacing w:after="0" w:line="480" w:lineRule="auto"/>
        <w:rPr>
          <w:rFonts w:ascii="Times New Roman" w:hAnsi="Times New Roman" w:cs="Times New Roman"/>
        </w:rPr>
      </w:pPr>
      <w:r>
        <w:rPr>
          <w:rFonts w:ascii="Times New Roman" w:hAnsi="Times New Roman" w:cs="Times New Roman"/>
        </w:rPr>
        <w:tab/>
      </w:r>
      <w:r w:rsidR="00C9469A">
        <w:rPr>
          <w:rFonts w:ascii="Times New Roman" w:hAnsi="Times New Roman" w:cs="Times New Roman"/>
        </w:rPr>
        <w:t>For a type III</w:t>
      </w:r>
      <w:r w:rsidR="00F56B1F">
        <w:rPr>
          <w:rFonts w:ascii="Times New Roman" w:hAnsi="Times New Roman" w:cs="Times New Roman"/>
        </w:rPr>
        <w:t xml:space="preserve"> dislocation in an acute situation, </w:t>
      </w:r>
      <w:r w:rsidR="001E679C">
        <w:rPr>
          <w:rFonts w:ascii="Times New Roman" w:hAnsi="Times New Roman" w:cs="Times New Roman"/>
        </w:rPr>
        <w:t xml:space="preserve">closed reduction is tried first with conscious sedation in supine with a pad underneath the scapulae for anterior dislocations, and </w:t>
      </w:r>
      <w:r w:rsidR="001E679C">
        <w:rPr>
          <w:rFonts w:ascii="Times New Roman" w:hAnsi="Times New Roman" w:cs="Times New Roman"/>
        </w:rPr>
        <w:lastRenderedPageBreak/>
        <w:t>general anesthesia in supine with a pad underneath the scapulae</w:t>
      </w:r>
      <w:r w:rsidR="004322C0">
        <w:rPr>
          <w:rFonts w:ascii="Times New Roman" w:hAnsi="Times New Roman" w:cs="Times New Roman"/>
        </w:rPr>
        <w:t xml:space="preserve">, and a cardiothoracic surgeon on standby </w:t>
      </w:r>
      <w:r w:rsidR="001E679C">
        <w:rPr>
          <w:rFonts w:ascii="Times New Roman" w:hAnsi="Times New Roman" w:cs="Times New Roman"/>
        </w:rPr>
        <w:t>for posterior dislocations.</w:t>
      </w:r>
      <w:r w:rsidR="001E679C">
        <w:rPr>
          <w:rFonts w:ascii="Times New Roman" w:hAnsi="Times New Roman" w:cs="Times New Roman"/>
        </w:rPr>
        <w:fldChar w:fldCharType="begin" w:fldLock="1"/>
      </w:r>
      <w:r w:rsidR="004322C0">
        <w:rPr>
          <w:rFonts w:ascii="Times New Roman" w:hAnsi="Times New Roman" w:cs="Times New Roman"/>
        </w:rPr>
        <w:instrText>ADDIN CSL_CITATION { "citationItems" : [ { "id" : "ITEM-1", "itemData" : { "DOI" : "10.1177/0363546513498990", "ISSN" : "1552-3365", "PMID" : "23956132", "abstract" : "BACKGROUND: Injuries to the sternoclavicular (SC) joint typically occur with high-energy mechanisms such as those obtained in automobile accidents or contact sports. Many disorders of the SC joint can be treated nonoperatively. However, surgical treatment may be indicated for locked posterior dislocations; symptomatic, chronic instability; or persistent, painful osteoarthritis that fails nonoperative therapy.\n\nPURPOSE: To provide an updated review on the current diagnosis and management of instability and degenerative arthritis of the SC joint.\n\nSTUDY DESIGN: Current concepts review.\n\nMETHODS: A preliminary PubMed database search using the terms sternoclavicular instability, dislocation, arthritis, resection, and stabilization was performed in August 2012. All anatomic and biomechanical studies, review articles, case reports, case series, and technique papers that were relevant to the topic were included.\n\nRESULTS: The search identified 929 articles, 321 of which, after screening of the titles and abstracts, were considered potentially relevant to this study. Of the 321 articles, 30 were anatomic or imaging studies, 2 were biomechanical studies, 69 were review papers, 189 were case series or reports, and 31 were technique papers. The majority of these studies were classified as evidence level 4, with a few scattered level 3 studies. Because the level of evidence obtained from this search was not adequate for systematic review (or meta-analysis), a current concepts review of the diagnosis and management of SC joint instability and degenerative arthritis is presented.\n\nCONCLUSION: Injuries to the SC joint are uncommon. Recognition and classification of these injuries are critical to proper management, thus minimizing potential long-term sequelae such as posttraumatic arthritis and recurrent instability. Although nonoperative therapy is the modality of choice in anterior dislocations, posterior dislocations require special attention because of the presence of vulnerable posterior hilar structures. Surgical management of chronic instability and degenerative arthritis of the SC joint includes resection arthroplasty of the medial clavicle with or without reconstruction of the sternoclavicular ligaments with graft material. Although resection is typically performed open, an arthroscopic technique is described that theoretically decreases operating and recovery times while also decreasing the risk of iatrogenic injury. Currently, when reconstruction is needed f\u2026", "author" : [ { "dropping-particle" : "", "family" : "Martetschl\u00e4ger", "given" : "Frank", "non-dropping-particle" : "", "parse-names" : false, "suffix" : "" }, { "dropping-particle" : "", "family" : "Warth", "given" : "Ryan J", "non-dropping-particle" : "", "parse-names" : false, "suffix" : "" }, { "dropping-particle" : "", "family" : "Millett", "given" : "Peter J", "non-dropping-particle" : "", "parse-names" : false, "suffix" : "" } ], "container-title" : "The American journal of sports medicine", "id" : "ITEM-1", "issue" : "4", "issued" : { "date-parts" : [ [ "2014", "4" ] ] }, "page" : "999-1007", "title" : "Instability and degenerative arthritis of the sternoclavicular joint: a current concepts review.", "type" : "article-journal", "volume" : "42" }, "uris" : [ "http://www.mendeley.com/documents/?uuid=cafa4727-a7ca-4bd1-9f8c-1bf5c525c886" ] } ], "mendeley" : { "formattedCitation" : "&lt;sup&gt;3&lt;/sup&gt;", "plainTextFormattedCitation" : "3", "previouslyFormattedCitation" : "&lt;sup&gt;3&lt;/sup&gt;" }, "properties" : { "noteIndex" : 0 }, "schema" : "https://github.com/citation-style-language/schema/raw/master/csl-citation.json" }</w:instrText>
      </w:r>
      <w:r w:rsidR="001E679C">
        <w:rPr>
          <w:rFonts w:ascii="Times New Roman" w:hAnsi="Times New Roman" w:cs="Times New Roman"/>
        </w:rPr>
        <w:fldChar w:fldCharType="separate"/>
      </w:r>
      <w:r w:rsidR="001E679C" w:rsidRPr="001E679C">
        <w:rPr>
          <w:rFonts w:ascii="Times New Roman" w:hAnsi="Times New Roman" w:cs="Times New Roman"/>
          <w:noProof/>
          <w:vertAlign w:val="superscript"/>
        </w:rPr>
        <w:t>3</w:t>
      </w:r>
      <w:r w:rsidR="001E679C">
        <w:rPr>
          <w:rFonts w:ascii="Times New Roman" w:hAnsi="Times New Roman" w:cs="Times New Roman"/>
        </w:rPr>
        <w:fldChar w:fldCharType="end"/>
      </w:r>
      <w:r w:rsidR="004322C0">
        <w:rPr>
          <w:rFonts w:ascii="Times New Roman" w:hAnsi="Times New Roman" w:cs="Times New Roman"/>
        </w:rPr>
        <w:t xml:space="preserve"> Post-reduction, immobilization should occur for about six weeks to allow the SC ligaments to heal, </w:t>
      </w:r>
      <w:r w:rsidR="00283E0D">
        <w:rPr>
          <w:rFonts w:ascii="Times New Roman" w:hAnsi="Times New Roman" w:cs="Times New Roman"/>
        </w:rPr>
        <w:t>with concurrent</w:t>
      </w:r>
      <w:r w:rsidR="004322C0">
        <w:rPr>
          <w:rFonts w:ascii="Times New Roman" w:hAnsi="Times New Roman" w:cs="Times New Roman"/>
        </w:rPr>
        <w:t xml:space="preserve"> PT.</w:t>
      </w:r>
      <w:r w:rsidR="004322C0">
        <w:rPr>
          <w:rFonts w:ascii="Times New Roman" w:hAnsi="Times New Roman" w:cs="Times New Roman"/>
        </w:rPr>
        <w:fldChar w:fldCharType="begin" w:fldLock="1"/>
      </w:r>
      <w:r w:rsidR="004322C0">
        <w:rPr>
          <w:rFonts w:ascii="Times New Roman" w:hAnsi="Times New Roman" w:cs="Times New Roman"/>
        </w:rPr>
        <w:instrText>ADDIN CSL_CITATION { "citationItems" : [ { "id" : "ITEM-1", "itemData" : { "DOI" : "10.1177/0363546513498990", "ISSN" : "1552-3365", "PMID" : "23956132", "abstract" : "BACKGROUND: Injuries to the sternoclavicular (SC) joint typically occur with high-energy mechanisms such as those obtained in automobile accidents or contact sports. Many disorders of the SC joint can be treated nonoperatively. However, surgical treatment may be indicated for locked posterior dislocations; symptomatic, chronic instability; or persistent, painful osteoarthritis that fails nonoperative therapy.\n\nPURPOSE: To provide an updated review on the current diagnosis and management of instability and degenerative arthritis of the SC joint.\n\nSTUDY DESIGN: Current concepts review.\n\nMETHODS: A preliminary PubMed database search using the terms sternoclavicular instability, dislocation, arthritis, resection, and stabilization was performed in August 2012. All anatomic and biomechanical studies, review articles, case reports, case series, and technique papers that were relevant to the topic were included.\n\nRESULTS: The search identified 929 articles, 321 of which, after screening of the titles and abstracts, were considered potentially relevant to this study. Of the 321 articles, 30 were anatomic or imaging studies, 2 were biomechanical studies, 69 were review papers, 189 were case series or reports, and 31 were technique papers. The majority of these studies were classified as evidence level 4, with a few scattered level 3 studies. Because the level of evidence obtained from this search was not adequate for systematic review (or meta-analysis), a current concepts review of the diagnosis and management of SC joint instability and degenerative arthritis is presented.\n\nCONCLUSION: Injuries to the SC joint are uncommon. Recognition and classification of these injuries are critical to proper management, thus minimizing potential long-term sequelae such as posttraumatic arthritis and recurrent instability. Although nonoperative therapy is the modality of choice in anterior dislocations, posterior dislocations require special attention because of the presence of vulnerable posterior hilar structures. Surgical management of chronic instability and degenerative arthritis of the SC joint includes resection arthroplasty of the medial clavicle with or without reconstruction of the sternoclavicular ligaments with graft material. Although resection is typically performed open, an arthroscopic technique is described that theoretically decreases operating and recovery times while also decreasing the risk of iatrogenic injury. Currently, when reconstruction is needed f\u2026", "author" : [ { "dropping-particle" : "", "family" : "Martetschl\u00e4ger", "given" : "Frank", "non-dropping-particle" : "", "parse-names" : false, "suffix" : "" }, { "dropping-particle" : "", "family" : "Warth", "given" : "Ryan J", "non-dropping-particle" : "", "parse-names" : false, "suffix" : "" }, { "dropping-particle" : "", "family" : "Millett", "given" : "Peter J", "non-dropping-particle" : "", "parse-names" : false, "suffix" : "" } ], "container-title" : "The American journal of sports medicine", "id" : "ITEM-1", "issue" : "4", "issued" : { "date-parts" : [ [ "2014", "4" ] ] }, "page" : "999-1007", "title" : "Instability and degenerative arthritis of the sternoclavicular joint: a current concepts review.", "type" : "article-journal", "volume" : "42" }, "uris" : [ "http://www.mendeley.com/documents/?uuid=cafa4727-a7ca-4bd1-9f8c-1bf5c525c886" ] } ], "mendeley" : { "formattedCitation" : "&lt;sup&gt;3&lt;/sup&gt;", "plainTextFormattedCitation" : "3", "previouslyFormattedCitation" : "&lt;sup&gt;3&lt;/sup&gt;" }, "properties" : { "noteIndex" : 0 }, "schema" : "https://github.com/citation-style-language/schema/raw/master/csl-citation.json" }</w:instrText>
      </w:r>
      <w:r w:rsidR="004322C0">
        <w:rPr>
          <w:rFonts w:ascii="Times New Roman" w:hAnsi="Times New Roman" w:cs="Times New Roman"/>
        </w:rPr>
        <w:fldChar w:fldCharType="separate"/>
      </w:r>
      <w:r w:rsidR="004322C0" w:rsidRPr="004322C0">
        <w:rPr>
          <w:rFonts w:ascii="Times New Roman" w:hAnsi="Times New Roman" w:cs="Times New Roman"/>
          <w:noProof/>
          <w:vertAlign w:val="superscript"/>
        </w:rPr>
        <w:t>3</w:t>
      </w:r>
      <w:r w:rsidR="004322C0">
        <w:rPr>
          <w:rFonts w:ascii="Times New Roman" w:hAnsi="Times New Roman" w:cs="Times New Roman"/>
        </w:rPr>
        <w:fldChar w:fldCharType="end"/>
      </w:r>
      <w:r w:rsidR="004322C0">
        <w:rPr>
          <w:rFonts w:ascii="Times New Roman" w:hAnsi="Times New Roman" w:cs="Times New Roman"/>
        </w:rPr>
        <w:t xml:space="preserve"> Fortunately</w:t>
      </w:r>
      <w:r w:rsidR="00F56B1F">
        <w:rPr>
          <w:rFonts w:ascii="Times New Roman" w:hAnsi="Times New Roman" w:cs="Times New Roman"/>
        </w:rPr>
        <w:t>,</w:t>
      </w:r>
      <w:r w:rsidR="004322C0">
        <w:rPr>
          <w:rFonts w:ascii="Times New Roman" w:hAnsi="Times New Roman" w:cs="Times New Roman"/>
        </w:rPr>
        <w:t xml:space="preserve"> this initial reduction typically works well and remains stable in the long-term for posterior dislocations, however for anterior locations, often repeat subluxation and dislocations occur, </w:t>
      </w:r>
      <w:r w:rsidR="00F56B1F">
        <w:rPr>
          <w:rFonts w:ascii="Times New Roman" w:hAnsi="Times New Roman" w:cs="Times New Roman"/>
        </w:rPr>
        <w:t>sometimes indicating</w:t>
      </w:r>
      <w:r w:rsidR="004322C0">
        <w:rPr>
          <w:rFonts w:ascii="Times New Roman" w:hAnsi="Times New Roman" w:cs="Times New Roman"/>
        </w:rPr>
        <w:t xml:space="preserve"> surgical management of the instability.</w:t>
      </w:r>
      <w:r w:rsidR="004322C0">
        <w:rPr>
          <w:rFonts w:ascii="Times New Roman" w:hAnsi="Times New Roman" w:cs="Times New Roman"/>
        </w:rPr>
        <w:fldChar w:fldCharType="begin" w:fldLock="1"/>
      </w:r>
      <w:r w:rsidR="002640DF">
        <w:rPr>
          <w:rFonts w:ascii="Times New Roman" w:hAnsi="Times New Roman" w:cs="Times New Roman"/>
        </w:rPr>
        <w:instrText>ADDIN CSL_CITATION { "citationItems" : [ { "id" : "ITEM-1", "itemData" : { "DOI" : "10.1177/0363546513498990", "ISSN" : "1552-3365", "PMID" : "23956132", "abstract" : "BACKGROUND: Injuries to the sternoclavicular (SC) joint typically occur with high-energy mechanisms such as those obtained in automobile accidents or contact sports. Many disorders of the SC joint can be treated nonoperatively. However, surgical treatment may be indicated for locked posterior dislocations; symptomatic, chronic instability; or persistent, painful osteoarthritis that fails nonoperative therapy.\n\nPURPOSE: To provide an updated review on the current diagnosis and management of instability and degenerative arthritis of the SC joint.\n\nSTUDY DESIGN: Current concepts review.\n\nMETHODS: A preliminary PubMed database search using the terms sternoclavicular instability, dislocation, arthritis, resection, and stabilization was performed in August 2012. All anatomic and biomechanical studies, review articles, case reports, case series, and technique papers that were relevant to the topic were included.\n\nRESULTS: The search identified 929 articles, 321 of which, after screening of the titles and abstracts, were considered potentially relevant to this study. Of the 321 articles, 30 were anatomic or imaging studies, 2 were biomechanical studies, 69 were review papers, 189 were case series or reports, and 31 were technique papers. The majority of these studies were classified as evidence level 4, with a few scattered level 3 studies. Because the level of evidence obtained from this search was not adequate for systematic review (or meta-analysis), a current concepts review of the diagnosis and management of SC joint instability and degenerative arthritis is presented.\n\nCONCLUSION: Injuries to the SC joint are uncommon. Recognition and classification of these injuries are critical to proper management, thus minimizing potential long-term sequelae such as posttraumatic arthritis and recurrent instability. Although nonoperative therapy is the modality of choice in anterior dislocations, posterior dislocations require special attention because of the presence of vulnerable posterior hilar structures. Surgical management of chronic instability and degenerative arthritis of the SC joint includes resection arthroplasty of the medial clavicle with or without reconstruction of the sternoclavicular ligaments with graft material. Although resection is typically performed open, an arthroscopic technique is described that theoretically decreases operating and recovery times while also decreasing the risk of iatrogenic injury. Currently, when reconstruction is needed f\u2026", "author" : [ { "dropping-particle" : "", "family" : "Martetschl\u00e4ger", "given" : "Frank", "non-dropping-particle" : "", "parse-names" : false, "suffix" : "" }, { "dropping-particle" : "", "family" : "Warth", "given" : "Ryan J", "non-dropping-particle" : "", "parse-names" : false, "suffix" : "" }, { "dropping-particle" : "", "family" : "Millett", "given" : "Peter J", "non-dropping-particle" : "", "parse-names" : false, "suffix" : "" } ], "container-title" : "The American journal of sports medicine", "id" : "ITEM-1", "issue" : "4", "issued" : { "date-parts" : [ [ "2014", "4" ] ] }, "page" : "999-1007", "title" : "Instability and degenerative arthritis of the sternoclavicular joint: a current concepts review.", "type" : "article-journal", "volume" : "42" }, "uris" : [ "http://www.mendeley.com/documents/?uuid=cafa4727-a7ca-4bd1-9f8c-1bf5c525c886" ] }, { "id" : "ITEM-2", "itemData" : { "author" : [ { "dropping-particle" : "", "family" : "Battaglia, T. C., Pannunzio, M. E., Chhabra, A. B.", "given" : "", "non-dropping-particle" : "", "parse-names" : false, "suffix" : "" }, { "dropping-particle" : "", "family" : "Degnan", "given" : "Gregory G", "non-dropping-particle" : "", "parse-names" : false, "suffix" : "" } ], "container-title" : "J Orthop Trauma", "id" : "ITEM-2", "issue" : "2", "issued" : { "date-parts" : [ [ "2005" ] ] }, "page" : "124-129", "title" : "Interposition Arthroplasty With Bone \u2013 Tendon Allograft : A Technique for Treatment of the Unstable", "type" : "article-journal", "volume" : "19" }, "uris" : [ "http://www.mendeley.com/documents/?uuid=3adf58b4-e8ac-425d-b294-2f3bf84de613" ] }, { "id" : "ITEM-3", "itemData" : { "DOI" : "10.1016/j.jse.2013.05.010", "ISSN" : "1532-6500", "PMID" : "23849677", "abstract" : "BACKGROUND: Chronic symptomatic anterior sternoclavicular (SC) instability is a rare condition with sparse treatment options. Owing to the rarity of the condition and the potential risk of fatal complications, only a few reports on treatment of this condition have been published. We evaluated a prospective series of patients with chronic anterior SC instability who underwent minimally open reconstruction with an autologous tendon graft.\n\nMETHODS: From 2002 to 2010, 32 consecutive patients underwent minimally open SC ligament reconstruction using a tendon autograft. A palmaris longus was used in 7 patients and a gracilis tendon autograft was used in 25. All patients with at least 2 years of follow-up were reviewed. Five were lost to follow-up. The remaining 27 patients (84.4%) were a median age of 35 years (range, 11-61 years) at surgery. Patients were evaluated with the Western Ontario Shoulder Instability (WOSI) score preoperatively and at follow-up at a median 54 months (range, 24-120 months) postoperatively.\n\nRESULTS: The total WOSI score improved from a median of 44% (range 6%-62%) preoperatively to 75% (range, 13%-93%) at follow-up (P = .0001). Two failures (7.4%) occurred; after revision, both patients remained stable. After the operation, 17 of 25 patients (68%) complained of donor site morbidity, and 10 (40%) still had some discomfort at follow-up. No infections or local vascular complications occurred.\n\nCONCLUSIONS: Miniopen SC joint reconstruction using a tendon autograft results in prolonged improvement in shoulder function in most patients with symptomatic anterior SC instability.", "author" : [ { "dropping-particle" : "", "family" : "Bak", "given" : "Klaus", "non-dropping-particle" : "", "parse-names" : false, "suffix" : "" }, { "dropping-particle" : "", "family" : "Fogh", "given" : "Kamille", "non-dropping-particle" : "", "parse-names" : false, "suffix" : "" } ], "container-title" : "Journal of shoulder and elbow surgery / American Shoulder and Elbow Surgeons ... [et al.]", "id" : "ITEM-3", "issue" : "2", "issued" : { "date-parts" : [ [ "2014", "2" ] ] }, "page" : "245-50", "publisher" : "Elsevier Ltd", "title" : "Reconstruction of the chronic anterior unstable sternoclavicular joint using a tendon autograft: medium-term to long-term follow-up results.", "type" : "article-journal", "volume" : "23" }, "uris" : [ "http://www.mendeley.com/documents/?uuid=ecb1e9a2-c808-49ee-9a0f-87cfd2d69a87" ] }, { "id" : "ITEM-4", "itemData" : { "author" : [ { "dropping-particle" : "", "family" : "Stahel", "given" : "Philip F", "non-dropping-particle" : "", "parse-names" : false, "suffix" : "" }, { "dropping-particle" : "", "family" : "Barlow", "given" : "Brian", "non-dropping-particle" : "", "parse-names" : false, "suffix" : "" }, { "dropping-particle" : "", "family" : "Tepolt", "given" : "Frances", "non-dropping-particle" : "", "parse-names" : false, "suffix" : "" }, { "dropping-particle" : "", "family" : "Mangan", "given" : "Katharine", "non-dropping-particle" : "", "parse-names" : false, "suffix" : "" }, { "dropping-particle" : "", "family" : "Mauffrey", "given" : "Cyril", "non-dropping-particle" : "", "parse-names" : false, "suffix" : "" } ], "container-title" : "Patient Safety in Surgery", "id" : "ITEM-4", "issue" : "38", "issued" : { "date-parts" : [ [ "2013" ] ] }, "page" : "1-11", "title" : "Safe surgical technique : reconstruction of the sternoclavicular joint for posttraumatic arthritis after posterior sternoclavicular dislocation Safe surgical technique : reconstruction of the sternoclavicular joint for posttraumatic arthritis after poster", "type" : "article-journal", "volume" : "7" }, "uris" : [ "http://www.mendeley.com/documents/?uuid=7a94b38a-ea77-4fb4-9820-6474490cac0c" ] } ], "mendeley" : { "formattedCitation" : "&lt;sup&gt;3,8\u201310&lt;/sup&gt;", "plainTextFormattedCitation" : "3,8\u201310", "previouslyFormattedCitation" : "&lt;sup&gt;3,8\u201310&lt;/sup&gt;" }, "properties" : { "noteIndex" : 0 }, "schema" : "https://github.com/citation-style-language/schema/raw/master/csl-citation.json" }</w:instrText>
      </w:r>
      <w:r w:rsidR="004322C0">
        <w:rPr>
          <w:rFonts w:ascii="Times New Roman" w:hAnsi="Times New Roman" w:cs="Times New Roman"/>
        </w:rPr>
        <w:fldChar w:fldCharType="separate"/>
      </w:r>
      <w:r w:rsidR="002640DF" w:rsidRPr="002640DF">
        <w:rPr>
          <w:rFonts w:ascii="Times New Roman" w:hAnsi="Times New Roman" w:cs="Times New Roman"/>
          <w:noProof/>
          <w:vertAlign w:val="superscript"/>
        </w:rPr>
        <w:t>3,8–10</w:t>
      </w:r>
      <w:r w:rsidR="004322C0">
        <w:rPr>
          <w:rFonts w:ascii="Times New Roman" w:hAnsi="Times New Roman" w:cs="Times New Roman"/>
        </w:rPr>
        <w:fldChar w:fldCharType="end"/>
      </w:r>
      <w:r w:rsidR="002A6F0A">
        <w:rPr>
          <w:rFonts w:ascii="Times New Roman" w:hAnsi="Times New Roman" w:cs="Times New Roman"/>
        </w:rPr>
        <w:t xml:space="preserve"> </w:t>
      </w:r>
    </w:p>
    <w:p w14:paraId="2CC26E6F" w14:textId="727243BD" w:rsidR="00474773" w:rsidRDefault="00F56B1F" w:rsidP="00666876">
      <w:pPr>
        <w:spacing w:after="0" w:line="480" w:lineRule="auto"/>
        <w:rPr>
          <w:rFonts w:ascii="Times New Roman" w:hAnsi="Times New Roman" w:cs="Times New Roman"/>
        </w:rPr>
      </w:pPr>
      <w:r>
        <w:rPr>
          <w:rFonts w:ascii="Times New Roman" w:hAnsi="Times New Roman" w:cs="Times New Roman"/>
        </w:rPr>
        <w:tab/>
      </w:r>
      <w:r w:rsidR="009A6FC2">
        <w:rPr>
          <w:rFonts w:ascii="Times New Roman" w:hAnsi="Times New Roman" w:cs="Times New Roman"/>
        </w:rPr>
        <w:t>P</w:t>
      </w:r>
      <w:r>
        <w:rPr>
          <w:rFonts w:ascii="Times New Roman" w:hAnsi="Times New Roman" w:cs="Times New Roman"/>
        </w:rPr>
        <w:t>ersistent dislocations in symptomatic</w:t>
      </w:r>
      <w:r w:rsidR="00074A93">
        <w:rPr>
          <w:rFonts w:ascii="Times New Roman" w:hAnsi="Times New Roman" w:cs="Times New Roman"/>
        </w:rPr>
        <w:t xml:space="preserve"> patients</w:t>
      </w:r>
      <w:r>
        <w:rPr>
          <w:rFonts w:ascii="Times New Roman" w:hAnsi="Times New Roman" w:cs="Times New Roman"/>
        </w:rPr>
        <w:t xml:space="preserve"> are generally treated with steroid injections and physical therapy.</w:t>
      </w:r>
      <w:r>
        <w:rPr>
          <w:rFonts w:ascii="Times New Roman" w:hAnsi="Times New Roman" w:cs="Times New Roman"/>
        </w:rPr>
        <w:fldChar w:fldCharType="begin" w:fldLock="1"/>
      </w:r>
      <w:r w:rsidR="00074A93">
        <w:rPr>
          <w:rFonts w:ascii="Times New Roman" w:hAnsi="Times New Roman" w:cs="Times New Roman"/>
        </w:rPr>
        <w:instrText>ADDIN CSL_CITATION { "citationItems" : [ { "id" : "ITEM-1", "itemData" : { "DOI" : "10.1302/0301-620X.95B6.31064", "ISSN" : "2049-4408", "PMID" : "23723264", "abstract" : "The sternoclavicular joint (SCJ) is a pivotal articulation in the linked system of the upper limb girdle, providing load-bearing in compression while resisting displacement in tension or distraction at the manubrium sterni. The SCJ and acromioclavicular joint (ACJ) both have a small surface area of contact protected by an intra-articular fibrocartilaginous disc and are supported by strong extrinsic and intrinsic capsular ligaments. The function of load-sharing in the upper limb by bulky periscapular and thoracobrachial muscles is extremely important to the longevity of both joints. Ligamentous and capsular laxity changes with age, exposing both joints to greater strain, which may explain the rising incidence of arthritis in both with age. The incidence of arthritis in the SCJ is less than that in the ACJ, suggesting that the extrinsic ligaments of the SCJ provide greater stability than the coracoclavicular ligaments of the ACJ. Instability of the SCJ is rare and can be difficult to distinguish from medial clavicular physeal or metaphyseal fracture-separation: cross-sectional imaging is often required. The distinction is important because the treatment options and outcomes of treatment are dissimilar, whereas the treatment and outcomes of ACJ separation and fracture of the lateral clavicle can be similar. Proper recognition and treatment of traumatic instability is vital as these injuries may be life-threatening. Instability of the SCJ does not always require surgical intervention. An accurate diagnosis is required before surgery can be considered, and we recommend the use of the Stanmore instability triangle. Most poor outcomes result from a failure to recognise the underlying pathology. There is a natural reluctance for orthopaedic surgeons to operate in this area owing to unfamiliarity with, and the close proximity of, the related vascular structures, but the interposed sternohyoid and sternothyroid muscles are rarely injured and provide a clear boundary to the medial retroclavicular space, as well as an anatomical barrier to unsafe intervention. This review presents current concepts of instability of the SCJ, describes the relevant surgical anatomy, provides a framework for diagnosis and management, including physiotherapy, and discusses the technical challenges of operative intervention.", "author" : [ { "dropping-particle" : "", "family" : "Sewell", "given" : "M D", "non-dropping-particle" : "", "parse-names" : false, "suffix" : "" }, { "dropping-particle" : "", "family" : "Al-Hadithy", "given" : "N", "non-dropping-particle" : "", "parse-names" : false, "suffix" : "" }, { "dropping-particle" : "", "family" : "Leu", "given" : "a", "non-dropping-particle" : "Le", "parse-names" : false, "suffix" : "" }, { "dropping-particle" : "", "family" : "Lambert", "given" : "S M", "non-dropping-particle" : "", "parse-names" : false, "suffix" : "" } ], "container-title" : "The bone &amp; joint journal", "id" : "ITEM-1", "issue" : "6", "issued" : { "date-parts" : [ [ "2013", "6" ] ] }, "page" : "721-31", "title" : "Instability of the sternoclavicular joint: current concepts in classification, treatment and outcomes.", "type" : "article-journal", "volume" : "95-B" }, "uris" : [ "http://www.mendeley.com/documents/?uuid=98a4d0f3-acc4-467a-beea-02b2d901d491" ] } ], "mendeley" : { "formattedCitation" : "&lt;sup&gt;4&lt;/sup&gt;", "plainTextFormattedCitation" : "4", "previouslyFormattedCitation" : "&lt;sup&gt;4&lt;/sup&gt;" }, "properties" : { "noteIndex" : 0 }, "schema" : "https://github.com/citation-style-language/schema/raw/master/csl-citation.json" }</w:instrText>
      </w:r>
      <w:r>
        <w:rPr>
          <w:rFonts w:ascii="Times New Roman" w:hAnsi="Times New Roman" w:cs="Times New Roman"/>
        </w:rPr>
        <w:fldChar w:fldCharType="separate"/>
      </w:r>
      <w:r w:rsidRPr="00F56B1F">
        <w:rPr>
          <w:rFonts w:ascii="Times New Roman" w:hAnsi="Times New Roman" w:cs="Times New Roman"/>
          <w:noProof/>
          <w:vertAlign w:val="superscript"/>
        </w:rPr>
        <w:t>4</w:t>
      </w:r>
      <w:r>
        <w:rPr>
          <w:rFonts w:ascii="Times New Roman" w:hAnsi="Times New Roman" w:cs="Times New Roman"/>
        </w:rPr>
        <w:fldChar w:fldCharType="end"/>
      </w:r>
      <w:r>
        <w:rPr>
          <w:rFonts w:ascii="Times New Roman" w:hAnsi="Times New Roman" w:cs="Times New Roman"/>
        </w:rPr>
        <w:t xml:space="preserve"> If surgery is indicated based on severity and persistence of symptoms such as chronic instability</w:t>
      </w:r>
      <w:r w:rsidR="00074A93">
        <w:rPr>
          <w:rFonts w:ascii="Times New Roman" w:hAnsi="Times New Roman" w:cs="Times New Roman"/>
        </w:rPr>
        <w:t xml:space="preserve">, pain, and scapular dyskinesia, </w:t>
      </w:r>
      <w:r w:rsidR="00283E0D">
        <w:rPr>
          <w:rFonts w:ascii="Times New Roman" w:hAnsi="Times New Roman" w:cs="Times New Roman"/>
        </w:rPr>
        <w:t>open reduc</w:t>
      </w:r>
      <w:r w:rsidR="00A76677">
        <w:rPr>
          <w:rFonts w:ascii="Times New Roman" w:hAnsi="Times New Roman" w:cs="Times New Roman"/>
        </w:rPr>
        <w:t xml:space="preserve">tion and stabilization by </w:t>
      </w:r>
      <w:r w:rsidR="00074A93">
        <w:rPr>
          <w:rFonts w:ascii="Times New Roman" w:hAnsi="Times New Roman" w:cs="Times New Roman"/>
        </w:rPr>
        <w:t xml:space="preserve">surgical </w:t>
      </w:r>
      <w:r>
        <w:rPr>
          <w:rFonts w:ascii="Times New Roman" w:hAnsi="Times New Roman" w:cs="Times New Roman"/>
        </w:rPr>
        <w:t>resection of the medial clavicle with CCL reconstruction</w:t>
      </w:r>
      <w:r w:rsidR="00074A93">
        <w:rPr>
          <w:rFonts w:ascii="Times New Roman" w:hAnsi="Times New Roman" w:cs="Times New Roman"/>
        </w:rPr>
        <w:t xml:space="preserve"> can be performed.</w:t>
      </w:r>
      <w:r w:rsidR="00074A93">
        <w:rPr>
          <w:rFonts w:ascii="Times New Roman" w:hAnsi="Times New Roman" w:cs="Times New Roman"/>
        </w:rPr>
        <w:fldChar w:fldCharType="begin" w:fldLock="1"/>
      </w:r>
      <w:r w:rsidR="00A76677">
        <w:rPr>
          <w:rFonts w:ascii="Times New Roman" w:hAnsi="Times New Roman" w:cs="Times New Roman"/>
        </w:rPr>
        <w:instrText>ADDIN CSL_CITATION { "citationItems" : [ { "id" : "ITEM-1", "itemData" : { "DOI" : "10.1302/0301-620X.95B6.31064", "ISSN" : "2049-4408", "PMID" : "23723264", "abstract" : "The sternoclavicular joint (SCJ) is a pivotal articulation in the linked system of the upper limb girdle, providing load-bearing in compression while resisting displacement in tension or distraction at the manubrium sterni. The SCJ and acromioclavicular joint (ACJ) both have a small surface area of contact protected by an intra-articular fibrocartilaginous disc and are supported by strong extrinsic and intrinsic capsular ligaments. The function of load-sharing in the upper limb by bulky periscapular and thoracobrachial muscles is extremely important to the longevity of both joints. Ligamentous and capsular laxity changes with age, exposing both joints to greater strain, which may explain the rising incidence of arthritis in both with age. The incidence of arthritis in the SCJ is less than that in the ACJ, suggesting that the extrinsic ligaments of the SCJ provide greater stability than the coracoclavicular ligaments of the ACJ. Instability of the SCJ is rare and can be difficult to distinguish from medial clavicular physeal or metaphyseal fracture-separation: cross-sectional imaging is often required. The distinction is important because the treatment options and outcomes of treatment are dissimilar, whereas the treatment and outcomes of ACJ separation and fracture of the lateral clavicle can be similar. Proper recognition and treatment of traumatic instability is vital as these injuries may be life-threatening. Instability of the SCJ does not always require surgical intervention. An accurate diagnosis is required before surgery can be considered, and we recommend the use of the Stanmore instability triangle. Most poor outcomes result from a failure to recognise the underlying pathology. There is a natural reluctance for orthopaedic surgeons to operate in this area owing to unfamiliarity with, and the close proximity of, the related vascular structures, but the interposed sternohyoid and sternothyroid muscles are rarely injured and provide a clear boundary to the medial retroclavicular space, as well as an anatomical barrier to unsafe intervention. This review presents current concepts of instability of the SCJ, describes the relevant surgical anatomy, provides a framework for diagnosis and management, including physiotherapy, and discusses the technical challenges of operative intervention.", "author" : [ { "dropping-particle" : "", "family" : "Sewell", "given" : "M D", "non-dropping-particle" : "", "parse-names" : false, "suffix" : "" }, { "dropping-particle" : "", "family" : "Al-Hadithy", "given" : "N", "non-dropping-particle" : "", "parse-names" : false, "suffix" : "" }, { "dropping-particle" : "", "family" : "Leu", "given" : "a", "non-dropping-particle" : "Le", "parse-names" : false, "suffix" : "" }, { "dropping-particle" : "", "family" : "Lambert", "given" : "S M", "non-dropping-particle" : "", "parse-names" : false, "suffix" : "" } ], "container-title" : "The bone &amp; joint journal", "id" : "ITEM-1", "issue" : "6", "issued" : { "date-parts" : [ [ "2013", "6" ] ] }, "page" : "721-31", "title" : "Instability of the sternoclavicular joint: current concepts in classification, treatment and outcomes.", "type" : "article-journal", "volume" : "95-B" }, "uris" : [ "http://www.mendeley.com/documents/?uuid=98a4d0f3-acc4-467a-beea-02b2d901d491" ] } ], "mendeley" : { "formattedCitation" : "&lt;sup&gt;4&lt;/sup&gt;", "plainTextFormattedCitation" : "4", "previouslyFormattedCitation" : "&lt;sup&gt;4&lt;/sup&gt;" }, "properties" : { "noteIndex" : 0 }, "schema" : "https://github.com/citation-style-language/schema/raw/master/csl-citation.json" }</w:instrText>
      </w:r>
      <w:r w:rsidR="00074A93">
        <w:rPr>
          <w:rFonts w:ascii="Times New Roman" w:hAnsi="Times New Roman" w:cs="Times New Roman"/>
        </w:rPr>
        <w:fldChar w:fldCharType="separate"/>
      </w:r>
      <w:r w:rsidR="00074A93" w:rsidRPr="00074A93">
        <w:rPr>
          <w:rFonts w:ascii="Times New Roman" w:hAnsi="Times New Roman" w:cs="Times New Roman"/>
          <w:noProof/>
          <w:vertAlign w:val="superscript"/>
        </w:rPr>
        <w:t>4</w:t>
      </w:r>
      <w:r w:rsidR="00074A93">
        <w:rPr>
          <w:rFonts w:ascii="Times New Roman" w:hAnsi="Times New Roman" w:cs="Times New Roman"/>
        </w:rPr>
        <w:fldChar w:fldCharType="end"/>
      </w:r>
      <w:r w:rsidR="002A6F0A">
        <w:rPr>
          <w:rFonts w:ascii="Times New Roman" w:hAnsi="Times New Roman" w:cs="Times New Roman"/>
        </w:rPr>
        <w:t xml:space="preserve"> </w:t>
      </w:r>
      <w:r w:rsidR="00E50EF9">
        <w:rPr>
          <w:rFonts w:ascii="Times New Roman" w:hAnsi="Times New Roman" w:cs="Times New Roman"/>
        </w:rPr>
        <w:t>There has been controversy over whether or not resection arthroplasty with excision of the medial clavicle in this region is safe.</w:t>
      </w:r>
      <w:r w:rsidR="00E50EF9">
        <w:rPr>
          <w:rFonts w:ascii="Times New Roman" w:hAnsi="Times New Roman" w:cs="Times New Roman"/>
        </w:rPr>
        <w:fldChar w:fldCharType="begin" w:fldLock="1"/>
      </w:r>
      <w:r w:rsidR="009E6337">
        <w:rPr>
          <w:rFonts w:ascii="Times New Roman" w:hAnsi="Times New Roman" w:cs="Times New Roman"/>
        </w:rPr>
        <w:instrText>ADDIN CSL_CITATION { "citationItems" : [ { "id" : "ITEM-1", "itemData" : { "DOI" : "10.1302/0301-620X.95B6.31064", "ISSN" : "2049-4408", "PMID" : "23723264", "abstract" : "The sternoclavicular joint (SCJ) is a pivotal articulation in the linked system of the upper limb girdle, providing load-bearing in compression while resisting displacement in tension or distraction at the manubrium sterni. The SCJ and acromioclavicular joint (ACJ) both have a small surface area of contact protected by an intra-articular fibrocartilaginous disc and are supported by strong extrinsic and intrinsic capsular ligaments. The function of load-sharing in the upper limb by bulky periscapular and thoracobrachial muscles is extremely important to the longevity of both joints. Ligamentous and capsular laxity changes with age, exposing both joints to greater strain, which may explain the rising incidence of arthritis in both with age. The incidence of arthritis in the SCJ is less than that in the ACJ, suggesting that the extrinsic ligaments of the SCJ provide greater stability than the coracoclavicular ligaments of the ACJ. Instability of the SCJ is rare and can be difficult to distinguish from medial clavicular physeal or metaphyseal fracture-separation: cross-sectional imaging is often required. The distinction is important because the treatment options and outcomes of treatment are dissimilar, whereas the treatment and outcomes of ACJ separation and fracture of the lateral clavicle can be similar. Proper recognition and treatment of traumatic instability is vital as these injuries may be life-threatening. Instability of the SCJ does not always require surgical intervention. An accurate diagnosis is required before surgery can be considered, and we recommend the use of the Stanmore instability triangle. Most poor outcomes result from a failure to recognise the underlying pathology. There is a natural reluctance for orthopaedic surgeons to operate in this area owing to unfamiliarity with, and the close proximity of, the related vascular structures, but the interposed sternohyoid and sternothyroid muscles are rarely injured and provide a clear boundary to the medial retroclavicular space, as well as an anatomical barrier to unsafe intervention. This review presents current concepts of instability of the SCJ, describes the relevant surgical anatomy, provides a framework for diagnosis and management, including physiotherapy, and discusses the technical challenges of operative intervention.", "author" : [ { "dropping-particle" : "", "family" : "Sewell", "given" : "M D", "non-dropping-particle" : "", "parse-names" : false, "suffix" : "" }, { "dropping-particle" : "", "family" : "Al-Hadithy", "given" : "N", "non-dropping-particle" : "", "parse-names" : false, "suffix" : "" }, { "dropping-particle" : "", "family" : "Leu", "given" : "a", "non-dropping-particle" : "Le", "parse-names" : false, "suffix" : "" }, { "dropping-particle" : "", "family" : "Lambert", "given" : "S M", "non-dropping-particle" : "", "parse-names" : false, "suffix" : "" } ], "container-title" : "The bone &amp; joint journal", "id" : "ITEM-1", "issue" : "6", "issued" : { "date-parts" : [ [ "2013", "6" ] ] }, "page" : "721-31", "title" : "Instability of the sternoclavicular joint: current concepts in classification, treatment and outcomes.", "type" : "article-journal", "volume" : "95-B" }, "uris" : [ "http://www.mendeley.com/documents/?uuid=98a4d0f3-acc4-467a-beea-02b2d901d491" ] }, { "id" : "ITEM-2", "itemData" : { "DOI" : "10.1016/j.jse.2013.05.010", "ISSN" : "1532-6500", "PMID" : "23849677", "abstract" : "BACKGROUND: Chronic symptomatic anterior sternoclavicular (SC) instability is a rare condition with sparse treatment options. Owing to the rarity of the condition and the potential risk of fatal complications, only a few reports on treatment of this condition have been published. We evaluated a prospective series of patients with chronic anterior SC instability who underwent minimally open reconstruction with an autologous tendon graft.\n\nMETHODS: From 2002 to 2010, 32 consecutive patients underwent minimally open SC ligament reconstruction using a tendon autograft. A palmaris longus was used in 7 patients and a gracilis tendon autograft was used in 25. All patients with at least 2 years of follow-up were reviewed. Five were lost to follow-up. The remaining 27 patients (84.4%) were a median age of 35 years (range, 11-61 years) at surgery. Patients were evaluated with the Western Ontario Shoulder Instability (WOSI) score preoperatively and at follow-up at a median 54 months (range, 24-120 months) postoperatively.\n\nRESULTS: The total WOSI score improved from a median of 44% (range 6%-62%) preoperatively to 75% (range, 13%-93%) at follow-up (P = .0001). Two failures (7.4%) occurred; after revision, both patients remained stable. After the operation, 17 of 25 patients (68%) complained of donor site morbidity, and 10 (40%) still had some discomfort at follow-up. No infections or local vascular complications occurred.\n\nCONCLUSIONS: Miniopen SC joint reconstruction using a tendon autograft results in prolonged improvement in shoulder function in most patients with symptomatic anterior SC instability.", "author" : [ { "dropping-particle" : "", "family" : "Bak", "given" : "Klaus", "non-dropping-particle" : "", "parse-names" : false, "suffix" : "" }, { "dropping-particle" : "", "family" : "Fogh", "given" : "Kamille", "non-dropping-particle" : "", "parse-names" : false, "suffix" : "" } ], "container-title" : "Journal of shoulder and elbow surgery / American Shoulder and Elbow Surgeons ... [et al.]", "id" : "ITEM-2", "issue" : "2", "issued" : { "date-parts" : [ [ "2014", "2" ] ] }, "page" : "245-50", "publisher" : "Elsevier Ltd", "title" : "Reconstruction of the chronic anterior unstable sternoclavicular joint using a tendon autograft: medium-term to long-term follow-up results.", "type" : "article-journal", "volume" : "23" }, "uris" : [ "http://www.mendeley.com/documents/?uuid=ecb1e9a2-c808-49ee-9a0f-87cfd2d69a87" ] } ], "mendeley" : { "formattedCitation" : "&lt;sup&gt;4,8&lt;/sup&gt;", "plainTextFormattedCitation" : "4,8", "previouslyFormattedCitation" : "&lt;sup&gt;4,8&lt;/sup&gt;" }, "properties" : { "noteIndex" : 0 }, "schema" : "https://github.com/citation-style-language/schema/raw/master/csl-citation.json" }</w:instrText>
      </w:r>
      <w:r w:rsidR="00E50EF9">
        <w:rPr>
          <w:rFonts w:ascii="Times New Roman" w:hAnsi="Times New Roman" w:cs="Times New Roman"/>
        </w:rPr>
        <w:fldChar w:fldCharType="separate"/>
      </w:r>
      <w:r w:rsidR="00E50EF9" w:rsidRPr="00E50EF9">
        <w:rPr>
          <w:rFonts w:ascii="Times New Roman" w:hAnsi="Times New Roman" w:cs="Times New Roman"/>
          <w:noProof/>
          <w:vertAlign w:val="superscript"/>
        </w:rPr>
        <w:t>4,8</w:t>
      </w:r>
      <w:r w:rsidR="00E50EF9">
        <w:rPr>
          <w:rFonts w:ascii="Times New Roman" w:hAnsi="Times New Roman" w:cs="Times New Roman"/>
        </w:rPr>
        <w:fldChar w:fldCharType="end"/>
      </w:r>
      <w:r w:rsidR="00E50EF9">
        <w:rPr>
          <w:rFonts w:ascii="Times New Roman" w:hAnsi="Times New Roman" w:cs="Times New Roman"/>
        </w:rPr>
        <w:t xml:space="preserve"> </w:t>
      </w:r>
      <w:r w:rsidR="009E6337">
        <w:rPr>
          <w:rFonts w:ascii="Times New Roman" w:hAnsi="Times New Roman" w:cs="Times New Roman"/>
        </w:rPr>
        <w:t xml:space="preserve">To avoid any dangers related to migration of or puncturing due to hardware, utilizing soft tissue reconstruction is essential. Tendon auto- or allograft </w:t>
      </w:r>
      <w:r w:rsidR="008A5B8C">
        <w:rPr>
          <w:rFonts w:ascii="Times New Roman" w:hAnsi="Times New Roman" w:cs="Times New Roman"/>
        </w:rPr>
        <w:t xml:space="preserve">to reconstruct the CCL </w:t>
      </w:r>
      <w:r w:rsidR="009E6337">
        <w:rPr>
          <w:rFonts w:ascii="Times New Roman" w:hAnsi="Times New Roman" w:cs="Times New Roman"/>
        </w:rPr>
        <w:t>has been used with many different tendons including: gracilis, semitendinosus, the sternal head of the s</w:t>
      </w:r>
      <w:r w:rsidR="00647077">
        <w:rPr>
          <w:rFonts w:ascii="Times New Roman" w:hAnsi="Times New Roman" w:cs="Times New Roman"/>
        </w:rPr>
        <w:t>ternocleidomastoid, subclavius,</w:t>
      </w:r>
      <w:r w:rsidR="009E6337">
        <w:rPr>
          <w:rFonts w:ascii="Times New Roman" w:hAnsi="Times New Roman" w:cs="Times New Roman"/>
        </w:rPr>
        <w:t xml:space="preserve"> and Achilles.</w:t>
      </w:r>
      <w:r w:rsidR="009E6337">
        <w:rPr>
          <w:rFonts w:ascii="Times New Roman" w:hAnsi="Times New Roman" w:cs="Times New Roman"/>
        </w:rPr>
        <w:fldChar w:fldCharType="begin" w:fldLock="1"/>
      </w:r>
      <w:r w:rsidR="002640DF">
        <w:rPr>
          <w:rFonts w:ascii="Times New Roman" w:hAnsi="Times New Roman" w:cs="Times New Roman"/>
        </w:rPr>
        <w:instrText>ADDIN CSL_CITATION { "citationItems" : [ { "id" : "ITEM-1", "itemData" : { "DOI" : "10.1016/j.jse.2013.05.010", "ISSN" : "1532-6500", "PMID" : "23849677", "abstract" : "BACKGROUND: Chronic symptomatic anterior sternoclavicular (SC) instability is a rare condition with sparse treatment options. Owing to the rarity of the condition and the potential risk of fatal complications, only a few reports on treatment of this condition have been published. We evaluated a prospective series of patients with chronic anterior SC instability who underwent minimally open reconstruction with an autologous tendon graft.\n\nMETHODS: From 2002 to 2010, 32 consecutive patients underwent minimally open SC ligament reconstruction using a tendon autograft. A palmaris longus was used in 7 patients and a gracilis tendon autograft was used in 25. All patients with at least 2 years of follow-up were reviewed. Five were lost to follow-up. The remaining 27 patients (84.4%) were a median age of 35 years (range, 11-61 years) at surgery. Patients were evaluated with the Western Ontario Shoulder Instability (WOSI) score preoperatively and at follow-up at a median 54 months (range, 24-120 months) postoperatively.\n\nRESULTS: The total WOSI score improved from a median of 44% (range 6%-62%) preoperatively to 75% (range, 13%-93%) at follow-up (P = .0001). Two failures (7.4%) occurred; after revision, both patients remained stable. After the operation, 17 of 25 patients (68%) complained of donor site morbidity, and 10 (40%) still had some discomfort at follow-up. No infections or local vascular complications occurred.\n\nCONCLUSIONS: Miniopen SC joint reconstruction using a tendon autograft results in prolonged improvement in shoulder function in most patients with symptomatic anterior SC instability.", "author" : [ { "dropping-particle" : "", "family" : "Bak", "given" : "Klaus", "non-dropping-particle" : "", "parse-names" : false, "suffix" : "" }, { "dropping-particle" : "", "family" : "Fogh", "given" : "Kamille", "non-dropping-particle" : "", "parse-names" : false, "suffix" : "" } ], "container-title" : "Journal of shoulder and elbow surgery / American Shoulder and Elbow Surgeons ... [et al.]", "id" : "ITEM-1", "issue" : "2", "issued" : { "date-parts" : [ [ "2014", "2" ] ] }, "page" : "245-50", "publisher" : "Elsevier Ltd", "title" : "Reconstruction of the chronic anterior unstable sternoclavicular joint using a tendon autograft: medium-term to long-term follow-up results.", "type" : "article-journal", "volume" : "23" }, "uris" : [ "http://www.mendeley.com/documents/?uuid=ecb1e9a2-c808-49ee-9a0f-87cfd2d69a87" ] }, { "id" : "ITEM-2", "itemData" : { "DOI" : "10.1016/j.pop.2013.08.008", "ISSN" : "1558-299X", "PMID" : "24209725", "abstract" : "Injuries to the clavicle and associated structures may involve fractures of the clavicle or injuries to the surrounding joints, usually from a blow to the shoulder. They present with variable signs and symptoms, requiring a thorough history and physical examination. Diagnosis typically involves plain radiographs but more advanced imaging may be required, especially in the case of sternoclavicular joint dislocations. Often, nonoperative management is indicated but, occasionally, surgical intervention is required. Due to the high incidence of clavicle injuries, it is paramount that the primary care physician be able to recognize, diagnose, and manage these injuries.", "author" : [ { "dropping-particle" : "", "family" : "Balcik", "given" : "Brenden J", "non-dropping-particle" : "", "parse-names" : false, "suffix" : "" }, { "dropping-particle" : "", "family" : "Monseau", "given" : "Aaron J", "non-dropping-particle" : "", "parse-names" : false, "suffix" : "" }, { "dropping-particle" : "", "family" : "Krantz", "given" : "William", "non-dropping-particle" : "", "parse-names" : false, "suffix" : "" } ], "container-title" : "Primary care", "id" : "ITEM-2", "issue" : "4", "issued" : { "date-parts" : [ [ "2013", "12" ] ] }, "page" : "911-23, viii-ix", "publisher" : "Elsevier Inc", "title" : "Evaluation and treatment of sternoclavicular, clavicular, and acromioclavicular injuries.", "type" : "article-journal", "volume" : "40" }, "uris" : [ "http://www.mendeley.com/documents/?uuid=43d177e1-a735-4701-8d0e-e89ad662ab1d" ] }, { "id" : "ITEM-3", "itemData" : { "DOI" : "10.1302/0301-620X.95B6.31064", "ISSN" : "2049-4408", "PMID" : "23723264", "abstract" : "The sternoclavicular joint (SCJ) is a pivotal articulation in the linked system of the upper limb girdle, providing load-bearing in compression while resisting displacement in tension or distraction at the manubrium sterni. The SCJ and acromioclavicular joint (ACJ) both have a small surface area of contact protected by an intra-articular fibrocartilaginous disc and are supported by strong extrinsic and intrinsic capsular ligaments. The function of load-sharing in the upper limb by bulky periscapular and thoracobrachial muscles is extremely important to the longevity of both joints. Ligamentous and capsular laxity changes with age, exposing both joints to greater strain, which may explain the rising incidence of arthritis in both with age. The incidence of arthritis in the SCJ is less than that in the ACJ, suggesting that the extrinsic ligaments of the SCJ provide greater stability than the coracoclavicular ligaments of the ACJ. Instability of the SCJ is rare and can be difficult to distinguish from medial clavicular physeal or metaphyseal fracture-separation: cross-sectional imaging is often required. The distinction is important because the treatment options and outcomes of treatment are dissimilar, whereas the treatment and outcomes of ACJ separation and fracture of the lateral clavicle can be similar. Proper recognition and treatment of traumatic instability is vital as these injuries may be life-threatening. Instability of the SCJ does not always require surgical intervention. An accurate diagnosis is required before surgery can be considered, and we recommend the use of the Stanmore instability triangle. Most poor outcomes result from a failure to recognise the underlying pathology. There is a natural reluctance for orthopaedic surgeons to operate in this area owing to unfamiliarity with, and the close proximity of, the related vascular structures, but the interposed sternohyoid and sternothyroid muscles are rarely injured and provide a clear boundary to the medial retroclavicular space, as well as an anatomical barrier to unsafe intervention. This review presents current concepts of instability of the SCJ, describes the relevant surgical anatomy, provides a framework for diagnosis and management, including physiotherapy, and discusses the technical challenges of operative intervention.", "author" : [ { "dropping-particle" : "", "family" : "Sewell", "given" : "M D", "non-dropping-particle" : "", "parse-names" : false, "suffix" : "" }, { "dropping-particle" : "", "family" : "Al-Hadithy", "given" : "N", "non-dropping-particle" : "", "parse-names" : false, "suffix" : "" }, { "dropping-particle" : "", "family" : "Leu", "given" : "a", "non-dropping-particle" : "Le", "parse-names" : false, "suffix" : "" }, { "dropping-particle" : "", "family" : "Lambert", "given" : "S M", "non-dropping-particle" : "", "parse-names" : false, "suffix" : "" } ], "container-title" : "The bone &amp; joint journal", "id" : "ITEM-3", "issue" : "6", "issued" : { "date-parts" : [ [ "2013", "6" ] ] }, "page" : "721-31", "title" : "Instability of the sternoclavicular joint: current concepts in classification, treatment and outcomes.", "type" : "article-journal", "volume" : "95-B" }, "uris" : [ "http://www.mendeley.com/documents/?uuid=98a4d0f3-acc4-467a-beea-02b2d901d491" ] }, { "id" : "ITEM-4", "itemData" : { "author" : [ { "dropping-particle" : "", "family" : "Spencer, Edwin., Kuhn", "given" : "John.", "non-dropping-particle" : "", "parse-names" : false, "suffix" : "" } ], "container-title" : "The Journal of Bone and Joint Surgery", "id" : "ITEM-4", "issue" : "1", "issued" : { "date-parts" : [ [ "2004" ] ] }, "page" : "98-107", "title" : "Biomechanical analysis of reconstructions for sternoclavicular joint instability", "type" : "article-journal", "volume" : "86-A" }, "uris" : [ "http://www.mendeley.com/documents/?uuid=5c9884d7-53e4-43b4-9043-71d888ace5bc" ] }, { "id" : "ITEM-5", "itemData" : { "author" : [ { "dropping-particle" : "", "family" : "Quayle", "given" : "Jonathan M", "non-dropping-particle" : "", "parse-names" : false, "suffix" : "" }, { "dropping-particle" : "", "family" : "Arnander", "given" : "Magnus W T", "non-dropping-particle" : "", "parse-names" : false, "suffix" : "" }, { "dropping-particle" : "", "family" : "Tr", "given" : "Frcs", "non-dropping-particle" : "", "parse-names" : false, "suffix" : "" } ], "container-title" : "Techniques in Hand &amp; Upper Extremity Surgery", "id" : "ITEM-5", "issue" : "1", "issued" : { "date-parts" : [ [ "2014" ] ] }, "page" : "31-35", "title" : "Artificial Ligament Reconstruction of Sternoclavicular Joint Instability : Report of a Novel Surgical Technique With Early Results", "type" : "article-journal", "volume" : "18" }, "uris" : [ "http://www.mendeley.com/documents/?uuid=f30e3161-2075-4690-b571-ad42ffc20e1b" ] } ], "mendeley" : { "formattedCitation" : "&lt;sup&gt;1,4,8,11,12&lt;/sup&gt;", "plainTextFormattedCitation" : "1,4,8,11,12", "previouslyFormattedCitation" : "&lt;sup&gt;1,4,8,11,12&lt;/sup&gt;" }, "properties" : { "noteIndex" : 0 }, "schema" : "https://github.com/citation-style-language/schema/raw/master/csl-citation.json" }</w:instrText>
      </w:r>
      <w:r w:rsidR="009E6337">
        <w:rPr>
          <w:rFonts w:ascii="Times New Roman" w:hAnsi="Times New Roman" w:cs="Times New Roman"/>
        </w:rPr>
        <w:fldChar w:fldCharType="separate"/>
      </w:r>
      <w:r w:rsidR="002640DF" w:rsidRPr="002640DF">
        <w:rPr>
          <w:rFonts w:ascii="Times New Roman" w:hAnsi="Times New Roman" w:cs="Times New Roman"/>
          <w:noProof/>
          <w:vertAlign w:val="superscript"/>
        </w:rPr>
        <w:t>1,4,8,11,12</w:t>
      </w:r>
      <w:r w:rsidR="009E6337">
        <w:rPr>
          <w:rFonts w:ascii="Times New Roman" w:hAnsi="Times New Roman" w:cs="Times New Roman"/>
        </w:rPr>
        <w:fldChar w:fldCharType="end"/>
      </w:r>
      <w:r w:rsidR="009E6337">
        <w:rPr>
          <w:rFonts w:ascii="Times New Roman" w:hAnsi="Times New Roman" w:cs="Times New Roman"/>
        </w:rPr>
        <w:t xml:space="preserve"> It seems as though the semitendinosus figure-of-eight plasty</w:t>
      </w:r>
      <w:r w:rsidR="00474773">
        <w:rPr>
          <w:rFonts w:ascii="Times New Roman" w:hAnsi="Times New Roman" w:cs="Times New Roman"/>
        </w:rPr>
        <w:t>, as shown below, is able to produce the most similar level of stiffness to the native SCJ, though more research as to whether this remains true in the long-term is needed.</w:t>
      </w:r>
      <w:r w:rsidR="00474773">
        <w:rPr>
          <w:rFonts w:ascii="Times New Roman" w:hAnsi="Times New Roman" w:cs="Times New Roman"/>
        </w:rPr>
        <w:fldChar w:fldCharType="begin" w:fldLock="1"/>
      </w:r>
      <w:r w:rsidR="002640DF">
        <w:rPr>
          <w:rFonts w:ascii="Times New Roman" w:hAnsi="Times New Roman" w:cs="Times New Roman"/>
        </w:rPr>
        <w:instrText>ADDIN CSL_CITATION { "citationItems" : [ { "id" : "ITEM-1", "itemData" : { "author" : [ { "dropping-particle" : "", "family" : "Spencer, Edwin., Kuhn", "given" : "John.", "non-dropping-particle" : "", "parse-names" : false, "suffix" : "" } ], "container-title" : "The Journal of Bone and Joint Surgery", "id" : "ITEM-1", "issue" : "1", "issued" : { "date-parts" : [ [ "2004" ] ] }, "page" : "98-107", "title" : "Biomechanical analysis of reconstructions for sternoclavicular joint instability", "type" : "article-journal", "volume" : "86-A" }, "uris" : [ "http://www.mendeley.com/documents/?uuid=5c9884d7-53e4-43b4-9043-71d888ace5bc" ] } ], "mendeley" : { "formattedCitation" : "&lt;sup&gt;11&lt;/sup&gt;", "plainTextFormattedCitation" : "11", "previouslyFormattedCitation" : "&lt;sup&gt;11&lt;/sup&gt;" }, "properties" : { "noteIndex" : 0 }, "schema" : "https://github.com/citation-style-language/schema/raw/master/csl-citation.json" }</w:instrText>
      </w:r>
      <w:r w:rsidR="00474773">
        <w:rPr>
          <w:rFonts w:ascii="Times New Roman" w:hAnsi="Times New Roman" w:cs="Times New Roman"/>
        </w:rPr>
        <w:fldChar w:fldCharType="separate"/>
      </w:r>
      <w:r w:rsidR="002640DF" w:rsidRPr="002640DF">
        <w:rPr>
          <w:rFonts w:ascii="Times New Roman" w:hAnsi="Times New Roman" w:cs="Times New Roman"/>
          <w:noProof/>
          <w:vertAlign w:val="superscript"/>
        </w:rPr>
        <w:t>11</w:t>
      </w:r>
      <w:r w:rsidR="00474773">
        <w:rPr>
          <w:rFonts w:ascii="Times New Roman" w:hAnsi="Times New Roman" w:cs="Times New Roman"/>
        </w:rPr>
        <w:fldChar w:fldCharType="end"/>
      </w:r>
      <w:r w:rsidR="00474773">
        <w:rPr>
          <w:rFonts w:ascii="Times New Roman" w:hAnsi="Times New Roman" w:cs="Times New Roman"/>
        </w:rPr>
        <w:t xml:space="preserve"> </w:t>
      </w:r>
      <w:r w:rsidR="009E6337">
        <w:rPr>
          <w:rFonts w:ascii="Times New Roman" w:hAnsi="Times New Roman" w:cs="Times New Roman"/>
        </w:rPr>
        <w:t xml:space="preserve"> </w:t>
      </w:r>
    </w:p>
    <w:p w14:paraId="12D0F7D1" w14:textId="5BAED9C6" w:rsidR="00474773" w:rsidRDefault="00474773" w:rsidP="00666876">
      <w:pPr>
        <w:spacing w:after="0"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5DE567A8" wp14:editId="235651B2">
            <wp:extent cx="3657600" cy="2057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12-03 at 3.38.26 PM.png"/>
                    <pic:cNvPicPr/>
                  </pic:nvPicPr>
                  <pic:blipFill>
                    <a:blip r:embed="rId7">
                      <a:extLst>
                        <a:ext uri="{28A0092B-C50C-407E-A947-70E740481C1C}">
                          <a14:useLocalDpi xmlns:a14="http://schemas.microsoft.com/office/drawing/2010/main" val="0"/>
                        </a:ext>
                      </a:extLst>
                    </a:blip>
                    <a:stretch>
                      <a:fillRect/>
                    </a:stretch>
                  </pic:blipFill>
                  <pic:spPr>
                    <a:xfrm>
                      <a:off x="0" y="0"/>
                      <a:ext cx="3657600" cy="2057400"/>
                    </a:xfrm>
                    <a:prstGeom prst="rect">
                      <a:avLst/>
                    </a:prstGeom>
                  </pic:spPr>
                </pic:pic>
              </a:graphicData>
            </a:graphic>
          </wp:inline>
        </w:drawing>
      </w:r>
    </w:p>
    <w:p w14:paraId="4188E365" w14:textId="16526987" w:rsidR="00474773" w:rsidRDefault="00474773" w:rsidP="00474773">
      <w:pPr>
        <w:spacing w:after="0"/>
        <w:rPr>
          <w:rFonts w:ascii="Times New Roman" w:hAnsi="Times New Roman" w:cs="Times New Roman"/>
          <w:noProof/>
          <w:sz w:val="20"/>
          <w:szCs w:val="20"/>
        </w:rPr>
      </w:pPr>
      <w:r w:rsidRPr="00474773">
        <w:rPr>
          <w:rFonts w:ascii="Times New Roman" w:hAnsi="Times New Roman" w:cs="Times New Roman"/>
          <w:sz w:val="20"/>
          <w:szCs w:val="20"/>
          <w:u w:val="single"/>
        </w:rPr>
        <w:t>Figure 3:</w:t>
      </w:r>
      <w:r w:rsidRPr="00474773">
        <w:rPr>
          <w:rFonts w:ascii="Times New Roman" w:hAnsi="Times New Roman" w:cs="Times New Roman"/>
          <w:sz w:val="20"/>
          <w:szCs w:val="20"/>
        </w:rPr>
        <w:t xml:space="preserve"> figure of eight plasty </w:t>
      </w:r>
      <w:r w:rsidRPr="00647077">
        <w:rPr>
          <w:rFonts w:ascii="Times New Roman" w:hAnsi="Times New Roman" w:cs="Times New Roman"/>
          <w:sz w:val="20"/>
          <w:szCs w:val="20"/>
          <w:u w:val="single"/>
        </w:rPr>
        <w:t>reproduced from:</w:t>
      </w:r>
      <w:r w:rsidRPr="00474773">
        <w:rPr>
          <w:rFonts w:ascii="Times New Roman" w:hAnsi="Times New Roman" w:cs="Times New Roman"/>
          <w:sz w:val="20"/>
          <w:szCs w:val="20"/>
        </w:rPr>
        <w:t xml:space="preserve"> </w:t>
      </w:r>
      <w:r w:rsidRPr="00474773">
        <w:rPr>
          <w:rFonts w:ascii="Times New Roman" w:hAnsi="Times New Roman" w:cs="Times New Roman"/>
          <w:noProof/>
          <w:sz w:val="20"/>
          <w:szCs w:val="20"/>
        </w:rPr>
        <w:t xml:space="preserve">Spencer, Edwin., Kuhn J. Biomechanical analysis of reconstructions for sternoclavicular joint instability. </w:t>
      </w:r>
      <w:r w:rsidRPr="00474773">
        <w:rPr>
          <w:rFonts w:ascii="Times New Roman" w:hAnsi="Times New Roman" w:cs="Times New Roman"/>
          <w:i/>
          <w:iCs/>
          <w:noProof/>
          <w:sz w:val="20"/>
          <w:szCs w:val="20"/>
        </w:rPr>
        <w:t>J. Bone Jt. Surg.</w:t>
      </w:r>
      <w:r w:rsidRPr="00474773">
        <w:rPr>
          <w:rFonts w:ascii="Times New Roman" w:hAnsi="Times New Roman" w:cs="Times New Roman"/>
          <w:noProof/>
          <w:sz w:val="20"/>
          <w:szCs w:val="20"/>
        </w:rPr>
        <w:t xml:space="preserve"> 2004;86-A(1):98-107.</w:t>
      </w:r>
    </w:p>
    <w:p w14:paraId="0A159965" w14:textId="77777777" w:rsidR="00474773" w:rsidRPr="00474773" w:rsidRDefault="00474773" w:rsidP="00474773">
      <w:pPr>
        <w:spacing w:after="0"/>
        <w:rPr>
          <w:rFonts w:ascii="Times New Roman" w:hAnsi="Times New Roman" w:cs="Times New Roman"/>
          <w:sz w:val="20"/>
          <w:szCs w:val="20"/>
        </w:rPr>
      </w:pPr>
    </w:p>
    <w:p w14:paraId="5BA3A91B" w14:textId="0F23D744" w:rsidR="00F56B1F" w:rsidRPr="001E679C" w:rsidRDefault="002A6F0A" w:rsidP="00666876">
      <w:pPr>
        <w:spacing w:after="0" w:line="480" w:lineRule="auto"/>
        <w:rPr>
          <w:rFonts w:ascii="Times New Roman" w:hAnsi="Times New Roman" w:cs="Times New Roman"/>
        </w:rPr>
      </w:pPr>
      <w:r>
        <w:rPr>
          <w:rFonts w:ascii="Times New Roman" w:hAnsi="Times New Roman" w:cs="Times New Roman"/>
        </w:rPr>
        <w:t>Post-operatively, active-assisted shoulder external rotation, elevation, and progressive strengthening for periscapular musculature is recommended.</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302/0301-620X.95B6.31064", "ISSN" : "2049-4408", "PMID" : "23723264", "abstract" : "The sternoclavicular joint (SCJ) is a pivotal articulation in the linked system of the upper limb girdle, providing load-bearing in compression while resisting displacement in tension or distraction at the manubrium sterni. The SCJ and acromioclavicular joint (ACJ) both have a small surface area of contact protected by an intra-articular fibrocartilaginous disc and are supported by strong extrinsic and intrinsic capsular ligaments. The function of load-sharing in the upper limb by bulky periscapular and thoracobrachial muscles is extremely important to the longevity of both joints. Ligamentous and capsular laxity changes with age, exposing both joints to greater strain, which may explain the rising incidence of arthritis in both with age. The incidence of arthritis in the SCJ is less than that in the ACJ, suggesting that the extrinsic ligaments of the SCJ provide greater stability than the coracoclavicular ligaments of the ACJ. Instability of the SCJ is rare and can be difficult to distinguish from medial clavicular physeal or metaphyseal fracture-separation: cross-sectional imaging is often required. The distinction is important because the treatment options and outcomes of treatment are dissimilar, whereas the treatment and outcomes of ACJ separation and fracture of the lateral clavicle can be similar. Proper recognition and treatment of traumatic instability is vital as these injuries may be life-threatening. Instability of the SCJ does not always require surgical intervention. An accurate diagnosis is required before surgery can be considered, and we recommend the use of the Stanmore instability triangle. Most poor outcomes result from a failure to recognise the underlying pathology. There is a natural reluctance for orthopaedic surgeons to operate in this area owing to unfamiliarity with, and the close proximity of, the related vascular structures, but the interposed sternohyoid and sternothyroid muscles are rarely injured and provide a clear boundary to the medial retroclavicular space, as well as an anatomical barrier to unsafe intervention. This review presents current concepts of instability of the SCJ, describes the relevant surgical anatomy, provides a framework for diagnosis and management, including physiotherapy, and discusses the technical challenges of operative intervention.", "author" : [ { "dropping-particle" : "", "family" : "Sewell", "given" : "M D", "non-dropping-particle" : "", "parse-names" : false, "suffix" : "" }, { "dropping-particle" : "", "family" : "Al-Hadithy", "given" : "N", "non-dropping-particle" : "", "parse-names" : false, "suffix" : "" }, { "dropping-particle" : "", "family" : "Leu", "given" : "a", "non-dropping-particle" : "Le", "parse-names" : false, "suffix" : "" }, { "dropping-particle" : "", "family" : "Lambert", "given" : "S M", "non-dropping-particle" : "", "parse-names" : false, "suffix" : "" } ], "container-title" : "The bone &amp; joint journal", "id" : "ITEM-1", "issue" : "6", "issued" : { "date-parts" : [ [ "2013", "6" ] ] }, "page" : "721-31", "title" : "Instability of the sternoclavicular joint: current concepts in classification, treatment and outcomes.", "type" : "article-journal", "volume" : "95-B" }, "uris" : [ "http://www.mendeley.com/documents/?uuid=98a4d0f3-acc4-467a-beea-02b2d901d491" ] } ], "mendeley" : { "formattedCitation" : "&lt;sup&gt;4&lt;/sup&gt;", "plainTextFormattedCitation" : "4", "previouslyFormattedCitation" : "&lt;sup&gt;4&lt;/sup&gt;" }, "properties" : { "noteIndex" : 0 }, "schema" : "https://github.com/citation-style-language/schema/raw/master/csl-citation.json" }</w:instrText>
      </w:r>
      <w:r>
        <w:rPr>
          <w:rFonts w:ascii="Times New Roman" w:hAnsi="Times New Roman" w:cs="Times New Roman"/>
        </w:rPr>
        <w:fldChar w:fldCharType="separate"/>
      </w:r>
      <w:r w:rsidRPr="002A6F0A">
        <w:rPr>
          <w:rFonts w:ascii="Times New Roman" w:hAnsi="Times New Roman" w:cs="Times New Roman"/>
          <w:noProof/>
          <w:vertAlign w:val="superscript"/>
        </w:rPr>
        <w:t>4</w:t>
      </w:r>
      <w:r>
        <w:rPr>
          <w:rFonts w:ascii="Times New Roman" w:hAnsi="Times New Roman" w:cs="Times New Roman"/>
        </w:rPr>
        <w:fldChar w:fldCharType="end"/>
      </w:r>
    </w:p>
    <w:p w14:paraId="7C630C4B" w14:textId="3C4A21DC" w:rsidR="00DC148C" w:rsidRPr="006C2BA5" w:rsidRDefault="00A76677" w:rsidP="00666876">
      <w:pPr>
        <w:spacing w:after="0" w:line="480" w:lineRule="auto"/>
        <w:rPr>
          <w:rFonts w:ascii="Times New Roman" w:hAnsi="Times New Roman" w:cs="Times New Roman"/>
          <w:b/>
          <w:i/>
        </w:rPr>
      </w:pPr>
      <w:r>
        <w:rPr>
          <w:rFonts w:ascii="Times New Roman" w:hAnsi="Times New Roman" w:cs="Times New Roman"/>
          <w:b/>
          <w:i/>
        </w:rPr>
        <w:t xml:space="preserve">Medial </w:t>
      </w:r>
      <w:r w:rsidR="006C2BA5">
        <w:rPr>
          <w:rFonts w:ascii="Times New Roman" w:hAnsi="Times New Roman" w:cs="Times New Roman"/>
          <w:b/>
          <w:i/>
        </w:rPr>
        <w:t>Clavicle Fractures</w:t>
      </w:r>
      <w:r w:rsidR="00D1089C">
        <w:rPr>
          <w:rFonts w:ascii="Times New Roman" w:hAnsi="Times New Roman" w:cs="Times New Roman"/>
          <w:b/>
          <w:i/>
        </w:rPr>
        <w:t>: Type I Traumatic Structural</w:t>
      </w:r>
    </w:p>
    <w:p w14:paraId="7EDBA00A" w14:textId="489F4696" w:rsidR="00DC148C" w:rsidRDefault="00647077" w:rsidP="00666876">
      <w:pPr>
        <w:spacing w:after="0" w:line="480" w:lineRule="auto"/>
        <w:rPr>
          <w:rFonts w:ascii="Times New Roman" w:hAnsi="Times New Roman" w:cs="Times New Roman"/>
        </w:rPr>
      </w:pPr>
      <w:r>
        <w:rPr>
          <w:rFonts w:ascii="Times New Roman" w:hAnsi="Times New Roman" w:cs="Times New Roman"/>
        </w:rPr>
        <w:tab/>
      </w:r>
      <w:r w:rsidR="002A6F0A">
        <w:rPr>
          <w:rFonts w:ascii="Times New Roman" w:hAnsi="Times New Roman" w:cs="Times New Roman"/>
        </w:rPr>
        <w:t>Most minimally displaced clavicle fractures can be treated with immobilization using a sling or a figure-of-eight brace for four to six weeks.</w:t>
      </w:r>
      <w:r w:rsidR="002A6F0A">
        <w:rPr>
          <w:rFonts w:ascii="Times New Roman" w:hAnsi="Times New Roman" w:cs="Times New Roman"/>
        </w:rPr>
        <w:fldChar w:fldCharType="begin" w:fldLock="1"/>
      </w:r>
      <w:r w:rsidR="00E50EF9">
        <w:rPr>
          <w:rFonts w:ascii="Times New Roman" w:hAnsi="Times New Roman" w:cs="Times New Roman"/>
        </w:rPr>
        <w:instrText>ADDIN CSL_CITATION { "citationItems" : [ { "id" : "ITEM-1", "itemData" : { "DOI" : "10.1016/j.pop.2013.08.008", "ISSN" : "1558-299X", "PMID" : "24209725", "abstract" : "Injuries to the clavicle and associated structures may involve fractures of the clavicle or injuries to the surrounding joints, usually from a blow to the shoulder. They present with variable signs and symptoms, requiring a thorough history and physical examination. Diagnosis typically involves plain radiographs but more advanced imaging may be required, especially in the case of sternoclavicular joint dislocations. Often, nonoperative management is indicated but, occasionally, surgical intervention is required. Due to the high incidence of clavicle injuries, it is paramount that the primary care physician be able to recognize, diagnose, and manage these injuries.", "author" : [ { "dropping-particle" : "", "family" : "Balcik", "given" : "Brenden J", "non-dropping-particle" : "", "parse-names" : false, "suffix" : "" }, { "dropping-particle" : "", "family" : "Monseau", "given" : "Aaron J", "non-dropping-particle" : "", "parse-names" : false, "suffix" : "" }, { "dropping-particle" : "", "family" : "Krantz", "given" : "William", "non-dropping-particle" : "", "parse-names" : false, "suffix" : "" } ], "container-title" : "Primary care", "id" : "ITEM-1", "issue" : "4", "issued" : { "date-parts" : [ [ "2013", "12" ] ] }, "page" : "911-23, viii-ix", "publisher" : "Elsevier Inc", "title" : "Evaluation and treatment of sternoclavicular, clavicular, and acromioclavicular injuries.", "type" : "article-journal", "volume" : "40" }, "uris" : [ "http://www.mendeley.com/documents/?uuid=43d177e1-a735-4701-8d0e-e89ad662ab1d" ] } ], "mendeley" : { "formattedCitation" : "&lt;sup&gt;1&lt;/sup&gt;", "plainTextFormattedCitation" : "1", "previouslyFormattedCitation" : "&lt;sup&gt;1&lt;/sup&gt;" }, "properties" : { "noteIndex" : 0 }, "schema" : "https://github.com/citation-style-language/schema/raw/master/csl-citation.json" }</w:instrText>
      </w:r>
      <w:r w:rsidR="002A6F0A">
        <w:rPr>
          <w:rFonts w:ascii="Times New Roman" w:hAnsi="Times New Roman" w:cs="Times New Roman"/>
        </w:rPr>
        <w:fldChar w:fldCharType="separate"/>
      </w:r>
      <w:r w:rsidR="002A6F0A" w:rsidRPr="002A6F0A">
        <w:rPr>
          <w:rFonts w:ascii="Times New Roman" w:hAnsi="Times New Roman" w:cs="Times New Roman"/>
          <w:noProof/>
          <w:vertAlign w:val="superscript"/>
        </w:rPr>
        <w:t>1</w:t>
      </w:r>
      <w:r w:rsidR="002A6F0A">
        <w:rPr>
          <w:rFonts w:ascii="Times New Roman" w:hAnsi="Times New Roman" w:cs="Times New Roman"/>
        </w:rPr>
        <w:fldChar w:fldCharType="end"/>
      </w:r>
      <w:r w:rsidR="002A6F0A">
        <w:rPr>
          <w:rFonts w:ascii="Times New Roman" w:hAnsi="Times New Roman" w:cs="Times New Roman"/>
        </w:rPr>
        <w:t xml:space="preserve"> Usually a bridging callus can be noted on XR at this point, and patients are typically no longer tender to palpation.</w:t>
      </w:r>
      <w:r w:rsidR="00E50EF9">
        <w:rPr>
          <w:rFonts w:ascii="Times New Roman" w:hAnsi="Times New Roman" w:cs="Times New Roman"/>
        </w:rPr>
        <w:fldChar w:fldCharType="begin" w:fldLock="1"/>
      </w:r>
      <w:r w:rsidR="00E50EF9">
        <w:rPr>
          <w:rFonts w:ascii="Times New Roman" w:hAnsi="Times New Roman" w:cs="Times New Roman"/>
        </w:rPr>
        <w:instrText>ADDIN CSL_CITATION { "citationItems" : [ { "id" : "ITEM-1", "itemData" : { "DOI" : "10.1016/j.pop.2013.08.008", "ISSN" : "1558-299X", "PMID" : "24209725", "abstract" : "Injuries to the clavicle and associated structures may involve fractures of the clavicle or injuries to the surrounding joints, usually from a blow to the shoulder. They present with variable signs and symptoms, requiring a thorough history and physical examination. Diagnosis typically involves plain radiographs but more advanced imaging may be required, especially in the case of sternoclavicular joint dislocations. Often, nonoperative management is indicated but, occasionally, surgical intervention is required. Due to the high incidence of clavicle injuries, it is paramount that the primary care physician be able to recognize, diagnose, and manage these injuries.", "author" : [ { "dropping-particle" : "", "family" : "Balcik", "given" : "Brenden J", "non-dropping-particle" : "", "parse-names" : false, "suffix" : "" }, { "dropping-particle" : "", "family" : "Monseau", "given" : "Aaron J", "non-dropping-particle" : "", "parse-names" : false, "suffix" : "" }, { "dropping-particle" : "", "family" : "Krantz", "given" : "William", "non-dropping-particle" : "", "parse-names" : false, "suffix" : "" } ], "container-title" : "Primary care", "id" : "ITEM-1", "issue" : "4", "issued" : { "date-parts" : [ [ "2013", "12" ] ] }, "page" : "911-23, viii-ix", "publisher" : "Elsevier Inc", "title" : "Evaluation and treatment of sternoclavicular, clavicular, and acromioclavicular injuries.", "type" : "article-journal", "volume" : "40" }, "uris" : [ "http://www.mendeley.com/documents/?uuid=43d177e1-a735-4701-8d0e-e89ad662ab1d" ] } ], "mendeley" : { "formattedCitation" : "&lt;sup&gt;1&lt;/sup&gt;", "plainTextFormattedCitation" : "1", "previouslyFormattedCitation" : "&lt;sup&gt;1&lt;/sup&gt;" }, "properties" : { "noteIndex" : 0 }, "schema" : "https://github.com/citation-style-language/schema/raw/master/csl-citation.json" }</w:instrText>
      </w:r>
      <w:r w:rsidR="00E50EF9">
        <w:rPr>
          <w:rFonts w:ascii="Times New Roman" w:hAnsi="Times New Roman" w:cs="Times New Roman"/>
        </w:rPr>
        <w:fldChar w:fldCharType="separate"/>
      </w:r>
      <w:r w:rsidR="00E50EF9" w:rsidRPr="00E50EF9">
        <w:rPr>
          <w:rFonts w:ascii="Times New Roman" w:hAnsi="Times New Roman" w:cs="Times New Roman"/>
          <w:noProof/>
          <w:vertAlign w:val="superscript"/>
        </w:rPr>
        <w:t>1</w:t>
      </w:r>
      <w:r w:rsidR="00E50EF9">
        <w:rPr>
          <w:rFonts w:ascii="Times New Roman" w:hAnsi="Times New Roman" w:cs="Times New Roman"/>
        </w:rPr>
        <w:fldChar w:fldCharType="end"/>
      </w:r>
      <w:r w:rsidR="00E50EF9">
        <w:rPr>
          <w:rFonts w:ascii="Times New Roman" w:hAnsi="Times New Roman" w:cs="Times New Roman"/>
        </w:rPr>
        <w:t xml:space="preserve"> Return to sport depends on age, severity of fracture, sport, and any complications, but typically return to non-contact sport can occur at six weeks, and contact sport at eight to twelve weeks.</w:t>
      </w:r>
      <w:r w:rsidR="00E50EF9">
        <w:rPr>
          <w:rFonts w:ascii="Times New Roman" w:hAnsi="Times New Roman" w:cs="Times New Roman"/>
        </w:rPr>
        <w:fldChar w:fldCharType="begin" w:fldLock="1"/>
      </w:r>
      <w:r w:rsidR="00E50EF9">
        <w:rPr>
          <w:rFonts w:ascii="Times New Roman" w:hAnsi="Times New Roman" w:cs="Times New Roman"/>
        </w:rPr>
        <w:instrText>ADDIN CSL_CITATION { "citationItems" : [ { "id" : "ITEM-1", "itemData" : { "DOI" : "10.1016/j.pop.2013.08.008", "ISSN" : "1558-299X", "PMID" : "24209725", "abstract" : "Injuries to the clavicle and associated structures may involve fractures of the clavicle or injuries to the surrounding joints, usually from a blow to the shoulder. They present with variable signs and symptoms, requiring a thorough history and physical examination. Diagnosis typically involves plain radiographs but more advanced imaging may be required, especially in the case of sternoclavicular joint dislocations. Often, nonoperative management is indicated but, occasionally, surgical intervention is required. Due to the high incidence of clavicle injuries, it is paramount that the primary care physician be able to recognize, diagnose, and manage these injuries.", "author" : [ { "dropping-particle" : "", "family" : "Balcik", "given" : "Brenden J", "non-dropping-particle" : "", "parse-names" : false, "suffix" : "" }, { "dropping-particle" : "", "family" : "Monseau", "given" : "Aaron J", "non-dropping-particle" : "", "parse-names" : false, "suffix" : "" }, { "dropping-particle" : "", "family" : "Krantz", "given" : "William", "non-dropping-particle" : "", "parse-names" : false, "suffix" : "" } ], "container-title" : "Primary care", "id" : "ITEM-1", "issue" : "4", "issued" : { "date-parts" : [ [ "2013", "12" ] ] }, "page" : "911-23, viii-ix", "publisher" : "Elsevier Inc", "title" : "Evaluation and treatment of sternoclavicular, clavicular, and acromioclavicular injuries.", "type" : "article-journal", "volume" : "40" }, "uris" : [ "http://www.mendeley.com/documents/?uuid=43d177e1-a735-4701-8d0e-e89ad662ab1d" ] } ], "mendeley" : { "formattedCitation" : "&lt;sup&gt;1&lt;/sup&gt;", "plainTextFormattedCitation" : "1", "previouslyFormattedCitation" : "&lt;sup&gt;1&lt;/sup&gt;" }, "properties" : { "noteIndex" : 0 }, "schema" : "https://github.com/citation-style-language/schema/raw/master/csl-citation.json" }</w:instrText>
      </w:r>
      <w:r w:rsidR="00E50EF9">
        <w:rPr>
          <w:rFonts w:ascii="Times New Roman" w:hAnsi="Times New Roman" w:cs="Times New Roman"/>
        </w:rPr>
        <w:fldChar w:fldCharType="separate"/>
      </w:r>
      <w:r w:rsidR="00E50EF9" w:rsidRPr="00E50EF9">
        <w:rPr>
          <w:rFonts w:ascii="Times New Roman" w:hAnsi="Times New Roman" w:cs="Times New Roman"/>
          <w:noProof/>
          <w:vertAlign w:val="superscript"/>
        </w:rPr>
        <w:t>1</w:t>
      </w:r>
      <w:r w:rsidR="00E50EF9">
        <w:rPr>
          <w:rFonts w:ascii="Times New Roman" w:hAnsi="Times New Roman" w:cs="Times New Roman"/>
        </w:rPr>
        <w:fldChar w:fldCharType="end"/>
      </w:r>
      <w:r w:rsidR="00E50EF9">
        <w:rPr>
          <w:rFonts w:ascii="Times New Roman" w:hAnsi="Times New Roman" w:cs="Times New Roman"/>
        </w:rPr>
        <w:t xml:space="preserve"> If surgery is needed, an intramedullary pin or external plating may be used and then removed six to eight weeks later.</w:t>
      </w:r>
      <w:r w:rsidR="00E50EF9">
        <w:rPr>
          <w:rFonts w:ascii="Times New Roman" w:hAnsi="Times New Roman" w:cs="Times New Roman"/>
        </w:rPr>
        <w:fldChar w:fldCharType="begin" w:fldLock="1"/>
      </w:r>
      <w:r w:rsidR="00E50EF9">
        <w:rPr>
          <w:rFonts w:ascii="Times New Roman" w:hAnsi="Times New Roman" w:cs="Times New Roman"/>
        </w:rPr>
        <w:instrText>ADDIN CSL_CITATION { "citationItems" : [ { "id" : "ITEM-1", "itemData" : { "DOI" : "10.1016/j.pop.2013.08.008", "ISSN" : "1558-299X", "PMID" : "24209725", "abstract" : "Injuries to the clavicle and associated structures may involve fractures of the clavicle or injuries to the surrounding joints, usually from a blow to the shoulder. They present with variable signs and symptoms, requiring a thorough history and physical examination. Diagnosis typically involves plain radiographs but more advanced imaging may be required, especially in the case of sternoclavicular joint dislocations. Often, nonoperative management is indicated but, occasionally, surgical intervention is required. Due to the high incidence of clavicle injuries, it is paramount that the primary care physician be able to recognize, diagnose, and manage these injuries.", "author" : [ { "dropping-particle" : "", "family" : "Balcik", "given" : "Brenden J", "non-dropping-particle" : "", "parse-names" : false, "suffix" : "" }, { "dropping-particle" : "", "family" : "Monseau", "given" : "Aaron J", "non-dropping-particle" : "", "parse-names" : false, "suffix" : "" }, { "dropping-particle" : "", "family" : "Krantz", "given" : "William", "non-dropping-particle" : "", "parse-names" : false, "suffix" : "" } ], "container-title" : "Primary care", "id" : "ITEM-1", "issue" : "4", "issued" : { "date-parts" : [ [ "2013", "12" ] ] }, "page" : "911-23, viii-ix", "publisher" : "Elsevier Inc", "title" : "Evaluation and treatment of sternoclavicular, clavicular, and acromioclavicular injuries.", "type" : "article-journal", "volume" : "40" }, "uris" : [ "http://www.mendeley.com/documents/?uuid=43d177e1-a735-4701-8d0e-e89ad662ab1d" ] } ], "mendeley" : { "formattedCitation" : "&lt;sup&gt;1&lt;/sup&gt;", "plainTextFormattedCitation" : "1", "previouslyFormattedCitation" : "&lt;sup&gt;1&lt;/sup&gt;" }, "properties" : { "noteIndex" : 0 }, "schema" : "https://github.com/citation-style-language/schema/raw/master/csl-citation.json" }</w:instrText>
      </w:r>
      <w:r w:rsidR="00E50EF9">
        <w:rPr>
          <w:rFonts w:ascii="Times New Roman" w:hAnsi="Times New Roman" w:cs="Times New Roman"/>
        </w:rPr>
        <w:fldChar w:fldCharType="separate"/>
      </w:r>
      <w:r w:rsidR="00E50EF9" w:rsidRPr="00E50EF9">
        <w:rPr>
          <w:rFonts w:ascii="Times New Roman" w:hAnsi="Times New Roman" w:cs="Times New Roman"/>
          <w:noProof/>
          <w:vertAlign w:val="superscript"/>
        </w:rPr>
        <w:t>1</w:t>
      </w:r>
      <w:r w:rsidR="00E50EF9">
        <w:rPr>
          <w:rFonts w:ascii="Times New Roman" w:hAnsi="Times New Roman" w:cs="Times New Roman"/>
        </w:rPr>
        <w:fldChar w:fldCharType="end"/>
      </w:r>
    </w:p>
    <w:p w14:paraId="4A979725" w14:textId="292A9B19" w:rsidR="00DC148C" w:rsidRDefault="0042501E" w:rsidP="00666876">
      <w:pPr>
        <w:spacing w:after="0" w:line="480" w:lineRule="auto"/>
        <w:rPr>
          <w:rFonts w:ascii="Times New Roman" w:hAnsi="Times New Roman" w:cs="Times New Roman"/>
          <w:b/>
          <w:i/>
        </w:rPr>
      </w:pPr>
      <w:r>
        <w:rPr>
          <w:rFonts w:ascii="Times New Roman" w:hAnsi="Times New Roman" w:cs="Times New Roman"/>
          <w:b/>
          <w:i/>
        </w:rPr>
        <w:t>Arthritis</w:t>
      </w:r>
      <w:r w:rsidR="00647077">
        <w:rPr>
          <w:rFonts w:ascii="Times New Roman" w:hAnsi="Times New Roman" w:cs="Times New Roman"/>
          <w:b/>
          <w:i/>
        </w:rPr>
        <w:t xml:space="preserve"> of the SCJ</w:t>
      </w:r>
      <w:r w:rsidR="00B154E6">
        <w:rPr>
          <w:rFonts w:ascii="Times New Roman" w:hAnsi="Times New Roman" w:cs="Times New Roman"/>
          <w:b/>
          <w:i/>
        </w:rPr>
        <w:t>: Type II</w:t>
      </w:r>
      <w:r w:rsidR="00B154E6" w:rsidRPr="00B154E6">
        <w:rPr>
          <w:rFonts w:ascii="Times New Roman" w:hAnsi="Times New Roman" w:cs="Times New Roman"/>
          <w:b/>
          <w:i/>
        </w:rPr>
        <w:t xml:space="preserve"> Atraumatic Structural</w:t>
      </w:r>
    </w:p>
    <w:p w14:paraId="6E82E3FA" w14:textId="44F836E4" w:rsidR="00647077" w:rsidRDefault="00647077" w:rsidP="00666876">
      <w:pPr>
        <w:spacing w:after="0" w:line="480" w:lineRule="auto"/>
        <w:rPr>
          <w:rFonts w:ascii="Times New Roman" w:hAnsi="Times New Roman" w:cs="Times New Roman"/>
        </w:rPr>
      </w:pPr>
      <w:r>
        <w:rPr>
          <w:rFonts w:ascii="Times New Roman" w:hAnsi="Times New Roman" w:cs="Times New Roman"/>
          <w:b/>
          <w:i/>
        </w:rPr>
        <w:tab/>
      </w:r>
      <w:r w:rsidR="00B154E6">
        <w:rPr>
          <w:rFonts w:ascii="Times New Roman" w:hAnsi="Times New Roman" w:cs="Times New Roman"/>
        </w:rPr>
        <w:t>Arthritis is the most common atraumatic disease to affect the SCJ.</w:t>
      </w:r>
      <w:r w:rsidR="00B154E6">
        <w:rPr>
          <w:rFonts w:ascii="Times New Roman" w:hAnsi="Times New Roman" w:cs="Times New Roman"/>
        </w:rPr>
        <w:fldChar w:fldCharType="begin" w:fldLock="1"/>
      </w:r>
      <w:r w:rsidR="002640DF">
        <w:rPr>
          <w:rFonts w:ascii="Times New Roman" w:hAnsi="Times New Roman" w:cs="Times New Roman"/>
        </w:rPr>
        <w:instrText>ADDIN CSL_CITATION { "citationItems" : [ { "id" : "ITEM-1", "itemData" : { "DOI" : "10.1016/j.jse.2013.08.013", "ISSN" : "1532-6500", "PMID" : "24332476", "abstract" : "BACKGROUND: The sternoclavicular joint (SCJ) is a true diarthrodial synovial joint and therefore vulnerable to the same disease processes as in other synovial joints. We identified a group of patients with monarticular arthritis of the SCJ that had a benign process and a self-limited disease course.\n\nMETHODS: This retrospective study included 25 female patients who presented with pain or swelling of the SCJ between January 2000 and December 2010. Their mean age was 59 years, and the average follow-up was 44 months. All patients underwent baseline radiographic imaging, technetium bone scan, computed tomography, and magnetic resonance imaging. Blood profiles were negative for rheumatoid factor in all patients. Functional outcome was assessed with the Rockwood SCJ score.\n\nRESULTS: The patients presented with complaints of pain (72%), local swelling (88%), and redness (8%) that progressed during 4 weeks. The physical examination revealed tenderness (84%), swelling (88%), and limited range of motion (16%). These findings persisted for a median of 5 months. Plain radiographs showed arthritic changes in 5 patients (20%). Increased uptake was observed in all 9 patients who underwent a bone scan. Soft tissue swelling was demonstrated on computed tomography in 5 patients (20%) and on magnetic resonance imaging in 5 patients (20%). One patient had osteoarthritic changes on magnetic resonance imaging. Pain resolved spontaneously in all patients, leaving only swelling in 9 patients and tenderness in 1 patient.\n\nCONCLUSION: Our experience is that SCJ arthropathy may often be a self-limited disease. After being treated solely with nonsteroidal anti-inflammatory medication, 24 of the 25 study patients showed complete regression of pain and return to full function without recurrence of symptoms. Basic blood tests and radiographs are sufficient to rule out a septic joint.", "author" : [ { "dropping-particle" : "", "family" : "Sternheim", "given" : "Amir", "non-dropping-particle" : "", "parse-names" : false, "suffix" : "" }, { "dropping-particle" : "", "family" : "Chechik", "given" : "Ofir", "non-dropping-particle" : "", "parse-names" : false, "suffix" : "" }, { "dropping-particle" : "", "family" : "Freedman", "given" : "Yehuda", "non-dropping-particle" : "", "parse-names" : false, "suffix" : "" }, { "dropping-particle" : "", "family" : "Steinberg", "given" : "Ely L", "non-dropping-particle" : "", "parse-names" : false, "suffix" : "" } ], "container-title" : "Journal of shoulder and elbow surgery / American Shoulder and Elbow Surgeons ... [et al.]", "id" : "ITEM-1", "issue" : "4", "issued" : { "date-parts" : [ [ "2014", "4" ] ] }, "page" : "548-52", "publisher" : "Elsevier Ltd", "title" : "Transient sternoclavicular joint arthropathy, a self-limited disease.", "type" : "article-journal", "volume" : "23" }, "uris" : [ "http://www.mendeley.com/documents/?uuid=60c0ac21-d25b-4dfa-b67a-4f3972cf1d46" ] } ], "mendeley" : { "formattedCitation" : "&lt;sup&gt;13&lt;/sup&gt;", "plainTextFormattedCitation" : "13", "previouslyFormattedCitation" : "&lt;sup&gt;13&lt;/sup&gt;" }, "properties" : { "noteIndex" : 0 }, "schema" : "https://github.com/citation-style-language/schema/raw/master/csl-citation.json" }</w:instrText>
      </w:r>
      <w:r w:rsidR="00B154E6">
        <w:rPr>
          <w:rFonts w:ascii="Times New Roman" w:hAnsi="Times New Roman" w:cs="Times New Roman"/>
        </w:rPr>
        <w:fldChar w:fldCharType="separate"/>
      </w:r>
      <w:r w:rsidR="002640DF" w:rsidRPr="002640DF">
        <w:rPr>
          <w:rFonts w:ascii="Times New Roman" w:hAnsi="Times New Roman" w:cs="Times New Roman"/>
          <w:noProof/>
          <w:vertAlign w:val="superscript"/>
        </w:rPr>
        <w:t>13</w:t>
      </w:r>
      <w:r w:rsidR="00B154E6">
        <w:rPr>
          <w:rFonts w:ascii="Times New Roman" w:hAnsi="Times New Roman" w:cs="Times New Roman"/>
        </w:rPr>
        <w:fldChar w:fldCharType="end"/>
      </w:r>
      <w:r w:rsidR="00B154E6">
        <w:rPr>
          <w:rFonts w:ascii="Times New Roman" w:hAnsi="Times New Roman" w:cs="Times New Roman"/>
        </w:rPr>
        <w:t xml:space="preserve"> </w:t>
      </w:r>
      <w:r w:rsidR="00433A84">
        <w:rPr>
          <w:rFonts w:ascii="Times New Roman" w:hAnsi="Times New Roman" w:cs="Times New Roman"/>
        </w:rPr>
        <w:t>Primary osteoarthritis of the SCJ occurs in 90% of patients older than sixty, but could potentially be underdiagnosed and/or misattributed to nearby structures.</w:t>
      </w:r>
      <w:r w:rsidR="00433A84">
        <w:rPr>
          <w:rFonts w:ascii="Times New Roman" w:hAnsi="Times New Roman" w:cs="Times New Roman"/>
        </w:rPr>
        <w:fldChar w:fldCharType="begin" w:fldLock="1"/>
      </w:r>
      <w:r w:rsidR="004F49C7">
        <w:rPr>
          <w:rFonts w:ascii="Times New Roman" w:hAnsi="Times New Roman" w:cs="Times New Roman"/>
        </w:rPr>
        <w:instrText>ADDIN CSL_CITATION { "citationItems" : [ { "id" : "ITEM-1", "itemData" : { "author" : [ { "dropping-particle" : "", "family" : "Thongngarm, Torpong., McMurray", "given" : "Robert W.", "non-dropping-particle" : "", "parse-names" : false, "suffix" : "" } ], "container-title" : "J Clin Rhematol", "id" : "ITEM-1", "issued" : { "date-parts" : [ [ "2000" ] ] }, "page" : "269-71", "title" : "Osteoarthritis of the Sternoclavicular Joint", "type" : "article-journal", "volume" : "6" }, "uris" : [ "http://www.mendeley.com/documents/?uuid=55af3524-ced7-44ed-8387-f4eee86dd81d" ] } ], "mendeley" : { "formattedCitation" : "&lt;sup&gt;14&lt;/sup&gt;", "plainTextFormattedCitation" : "14", "previouslyFormattedCitation" : "&lt;sup&gt;14&lt;/sup&gt;" }, "properties" : { "noteIndex" : 0 }, "schema" : "https://github.com/citation-style-language/schema/raw/master/csl-citation.json" }</w:instrText>
      </w:r>
      <w:r w:rsidR="00433A84">
        <w:rPr>
          <w:rFonts w:ascii="Times New Roman" w:hAnsi="Times New Roman" w:cs="Times New Roman"/>
        </w:rPr>
        <w:fldChar w:fldCharType="separate"/>
      </w:r>
      <w:r w:rsidR="00433A84" w:rsidRPr="00433A84">
        <w:rPr>
          <w:rFonts w:ascii="Times New Roman" w:hAnsi="Times New Roman" w:cs="Times New Roman"/>
          <w:noProof/>
          <w:vertAlign w:val="superscript"/>
        </w:rPr>
        <w:t>14</w:t>
      </w:r>
      <w:r w:rsidR="00433A84">
        <w:rPr>
          <w:rFonts w:ascii="Times New Roman" w:hAnsi="Times New Roman" w:cs="Times New Roman"/>
        </w:rPr>
        <w:fldChar w:fldCharType="end"/>
      </w:r>
      <w:r w:rsidR="00433A84">
        <w:rPr>
          <w:rFonts w:ascii="Times New Roman" w:hAnsi="Times New Roman" w:cs="Times New Roman"/>
        </w:rPr>
        <w:t xml:space="preserve"> </w:t>
      </w:r>
      <w:r w:rsidR="0042501E">
        <w:rPr>
          <w:rFonts w:ascii="Times New Roman" w:hAnsi="Times New Roman" w:cs="Times New Roman"/>
        </w:rPr>
        <w:t>Degenerative</w:t>
      </w:r>
      <w:r w:rsidR="00C72D15">
        <w:rPr>
          <w:rFonts w:ascii="Times New Roman" w:hAnsi="Times New Roman" w:cs="Times New Roman"/>
        </w:rPr>
        <w:t xml:space="preserve"> osteoarthritis of the</w:t>
      </w:r>
      <w:r>
        <w:rPr>
          <w:rFonts w:ascii="Times New Roman" w:hAnsi="Times New Roman" w:cs="Times New Roman"/>
        </w:rPr>
        <w:t xml:space="preserve"> SCJ</w:t>
      </w:r>
      <w:r w:rsidR="00E37F9F">
        <w:rPr>
          <w:rFonts w:ascii="Times New Roman" w:hAnsi="Times New Roman" w:cs="Times New Roman"/>
        </w:rPr>
        <w:t>, which typically</w:t>
      </w:r>
      <w:r w:rsidR="0042501E">
        <w:rPr>
          <w:rFonts w:ascii="Times New Roman" w:hAnsi="Times New Roman" w:cs="Times New Roman"/>
        </w:rPr>
        <w:t xml:space="preserve"> occurs in </w:t>
      </w:r>
      <w:r w:rsidR="004F1583">
        <w:rPr>
          <w:rFonts w:ascii="Times New Roman" w:hAnsi="Times New Roman" w:cs="Times New Roman"/>
        </w:rPr>
        <w:t xml:space="preserve">the inferomedial articular cartilage of the dominant UE in </w:t>
      </w:r>
      <w:r w:rsidR="0042501E">
        <w:rPr>
          <w:rFonts w:ascii="Times New Roman" w:hAnsi="Times New Roman" w:cs="Times New Roman"/>
        </w:rPr>
        <w:t>postmenopausal women</w:t>
      </w:r>
      <w:r w:rsidR="00433A84">
        <w:rPr>
          <w:rFonts w:ascii="Times New Roman" w:hAnsi="Times New Roman" w:cs="Times New Roman"/>
        </w:rPr>
        <w:t>,</w:t>
      </w:r>
      <w:r w:rsidR="0042501E">
        <w:rPr>
          <w:rFonts w:ascii="Times New Roman" w:hAnsi="Times New Roman" w:cs="Times New Roman"/>
        </w:rPr>
        <w:t xml:space="preserve"> can cause painful instability and crepitus.</w:t>
      </w:r>
      <w:r w:rsidR="0042501E">
        <w:rPr>
          <w:rFonts w:ascii="Times New Roman" w:hAnsi="Times New Roman" w:cs="Times New Roman"/>
        </w:rPr>
        <w:fldChar w:fldCharType="begin" w:fldLock="1"/>
      </w:r>
      <w:r w:rsidR="0042501E">
        <w:rPr>
          <w:rFonts w:ascii="Times New Roman" w:hAnsi="Times New Roman" w:cs="Times New Roman"/>
        </w:rPr>
        <w:instrText>ADDIN CSL_CITATION { "citationItems" : [ { "id" : "ITEM-1", "itemData" : { "DOI" : "10.1302/0301-620X.95B6.31064", "ISSN" : "2049-4408", "PMID" : "23723264", "abstract" : "The sternoclavicular joint (SCJ) is a pivotal articulation in the linked system of the upper limb girdle, providing load-bearing in compression while resisting displacement in tension or distraction at the manubrium sterni. The SCJ and acromioclavicular joint (ACJ) both have a small surface area of contact protected by an intra-articular fibrocartilaginous disc and are supported by strong extrinsic and intrinsic capsular ligaments. The function of load-sharing in the upper limb by bulky periscapular and thoracobrachial muscles is extremely important to the longevity of both joints. Ligamentous and capsular laxity changes with age, exposing both joints to greater strain, which may explain the rising incidence of arthritis in both with age. The incidence of arthritis in the SCJ is less than that in the ACJ, suggesting that the extrinsic ligaments of the SCJ provide greater stability than the coracoclavicular ligaments of the ACJ. Instability of the SCJ is rare and can be difficult to distinguish from medial clavicular physeal or metaphyseal fracture-separation: cross-sectional imaging is often required. The distinction is important because the treatment options and outcomes of treatment are dissimilar, whereas the treatment and outcomes of ACJ separation and fracture of the lateral clavicle can be similar. Proper recognition and treatment of traumatic instability is vital as these injuries may be life-threatening. Instability of the SCJ does not always require surgical intervention. An accurate diagnosis is required before surgery can be considered, and we recommend the use of the Stanmore instability triangle. Most poor outcomes result from a failure to recognise the underlying pathology. There is a natural reluctance for orthopaedic surgeons to operate in this area owing to unfamiliarity with, and the close proximity of, the related vascular structures, but the interposed sternohyoid and sternothyroid muscles are rarely injured and provide a clear boundary to the medial retroclavicular space, as well as an anatomical barrier to unsafe intervention. This review presents current concepts of instability of the SCJ, describes the relevant surgical anatomy, provides a framework for diagnosis and management, including physiotherapy, and discusses the technical challenges of operative intervention.", "author" : [ { "dropping-particle" : "", "family" : "Sewell", "given" : "M D", "non-dropping-particle" : "", "parse-names" : false, "suffix" : "" }, { "dropping-particle" : "", "family" : "Al-Hadithy", "given" : "N", "non-dropping-particle" : "", "parse-names" : false, "suffix" : "" }, { "dropping-particle" : "", "family" : "Leu", "given" : "a", "non-dropping-particle" : "Le", "parse-names" : false, "suffix" : "" }, { "dropping-particle" : "", "family" : "Lambert", "given" : "S M", "non-dropping-particle" : "", "parse-names" : false, "suffix" : "" } ], "container-title" : "The bone &amp; joint journal", "id" : "ITEM-1", "issue" : "6", "issued" : { "date-parts" : [ [ "2013", "6" ] ] }, "page" : "721-31", "title" : "Instability of the sternoclavicular joint: current concepts in classification, treatment and outcomes.", "type" : "article-journal", "volume" : "95-B" }, "uris" : [ "http://www.mendeley.com/documents/?uuid=98a4d0f3-acc4-467a-beea-02b2d901d491" ] } ], "mendeley" : { "formattedCitation" : "&lt;sup&gt;4&lt;/sup&gt;", "plainTextFormattedCitation" : "4", "previouslyFormattedCitation" : "&lt;sup&gt;4&lt;/sup&gt;" }, "properties" : { "noteIndex" : 0 }, "schema" : "https://github.com/citation-style-language/schema/raw/master/csl-citation.json" }</w:instrText>
      </w:r>
      <w:r w:rsidR="0042501E">
        <w:rPr>
          <w:rFonts w:ascii="Times New Roman" w:hAnsi="Times New Roman" w:cs="Times New Roman"/>
        </w:rPr>
        <w:fldChar w:fldCharType="separate"/>
      </w:r>
      <w:r w:rsidR="0042501E" w:rsidRPr="0042501E">
        <w:rPr>
          <w:rFonts w:ascii="Times New Roman" w:hAnsi="Times New Roman" w:cs="Times New Roman"/>
          <w:noProof/>
          <w:vertAlign w:val="superscript"/>
        </w:rPr>
        <w:t>4</w:t>
      </w:r>
      <w:r w:rsidR="0042501E">
        <w:rPr>
          <w:rFonts w:ascii="Times New Roman" w:hAnsi="Times New Roman" w:cs="Times New Roman"/>
        </w:rPr>
        <w:fldChar w:fldCharType="end"/>
      </w:r>
      <w:r w:rsidR="0042501E">
        <w:rPr>
          <w:rFonts w:ascii="Times New Roman" w:hAnsi="Times New Roman" w:cs="Times New Roman"/>
        </w:rPr>
        <w:t xml:space="preserve"> </w:t>
      </w:r>
      <w:r w:rsidR="00E37F9F">
        <w:rPr>
          <w:rFonts w:ascii="Times New Roman" w:hAnsi="Times New Roman" w:cs="Times New Roman"/>
        </w:rPr>
        <w:t xml:space="preserve">Often the push-down test on </w:t>
      </w:r>
      <w:r w:rsidR="00E37F9F">
        <w:rPr>
          <w:rFonts w:ascii="Times New Roman" w:hAnsi="Times New Roman" w:cs="Times New Roman"/>
        </w:rPr>
        <w:lastRenderedPageBreak/>
        <w:t>the medial clavicle, the cross-shoulder sign, and resisted GH abduction reproduce symptoms.</w:t>
      </w:r>
      <w:r w:rsidR="00E37F9F">
        <w:rPr>
          <w:rFonts w:ascii="Times New Roman" w:hAnsi="Times New Roman" w:cs="Times New Roman"/>
        </w:rPr>
        <w:fldChar w:fldCharType="begin" w:fldLock="1"/>
      </w:r>
      <w:r w:rsidR="004F49C7">
        <w:rPr>
          <w:rFonts w:ascii="Times New Roman" w:hAnsi="Times New Roman" w:cs="Times New Roman"/>
        </w:rPr>
        <w:instrText>ADDIN CSL_CITATION { "citationItems" : [ { "id" : "ITEM-1", "itemData" : { "DOI" : "10.1302/0301-620X.84B4.12601", "ISSN" : "00000000", "author" : [ { "dropping-particle" : "", "family" : "Pingsmann", "given" : "Andreas", "non-dropping-particle" : "", "parse-names" : false, "suffix" : "" }, { "dropping-particle" : "", "family" : "Patsalis", "given" : "Theodore", "non-dropping-particle" : "", "parse-names" : false, "suffix" : "" }, { "dropping-particle" : "", "family" : "Michiels", "given" : "Ivo", "non-dropping-particle" : "", "parse-names" : false, "suffix" : "" } ], "container-title" : "The Journal of Bone and Joint Surgery", "id" : "ITEM-1", "issue" : "4", "issued" : { "date-parts" : [ [ "2002", "5", "1" ] ] }, "page" : "513-517", "title" : "Resection arthroplasty of the sternoclavicular joint for the treatment of primary degenerative sternoclavicular arthritis", "type" : "article-journal", "volume" : "84" }, "uris" : [ "http://www.mendeley.com/documents/?uuid=25c233e3-79e5-4fca-8825-4c8908258a32" ] } ], "mendeley" : { "formattedCitation" : "&lt;sup&gt;15&lt;/sup&gt;", "plainTextFormattedCitation" : "15", "previouslyFormattedCitation" : "&lt;sup&gt;15&lt;/sup&gt;" }, "properties" : { "noteIndex" : 0 }, "schema" : "https://github.com/citation-style-language/schema/raw/master/csl-citation.json" }</w:instrText>
      </w:r>
      <w:r w:rsidR="00E37F9F">
        <w:rPr>
          <w:rFonts w:ascii="Times New Roman" w:hAnsi="Times New Roman" w:cs="Times New Roman"/>
        </w:rPr>
        <w:fldChar w:fldCharType="separate"/>
      </w:r>
      <w:r w:rsidR="00433A84" w:rsidRPr="00433A84">
        <w:rPr>
          <w:rFonts w:ascii="Times New Roman" w:hAnsi="Times New Roman" w:cs="Times New Roman"/>
          <w:noProof/>
          <w:vertAlign w:val="superscript"/>
        </w:rPr>
        <w:t>15</w:t>
      </w:r>
      <w:r w:rsidR="00E37F9F">
        <w:rPr>
          <w:rFonts w:ascii="Times New Roman" w:hAnsi="Times New Roman" w:cs="Times New Roman"/>
        </w:rPr>
        <w:fldChar w:fldCharType="end"/>
      </w:r>
      <w:r w:rsidR="00EA5869">
        <w:rPr>
          <w:rFonts w:ascii="Times New Roman" w:hAnsi="Times New Roman" w:cs="Times New Roman"/>
        </w:rPr>
        <w:t xml:space="preserve"> </w:t>
      </w:r>
      <w:r w:rsidR="0036515E">
        <w:rPr>
          <w:rFonts w:ascii="Times New Roman" w:hAnsi="Times New Roman" w:cs="Times New Roman"/>
        </w:rPr>
        <w:t>Conservative treatment can include rest, ice, activity modification, anti-inflammatory medications, intra-articular corticosteroid injections, and physical therapy.</w:t>
      </w:r>
      <w:r w:rsidR="0036515E">
        <w:rPr>
          <w:rFonts w:ascii="Times New Roman" w:hAnsi="Times New Roman" w:cs="Times New Roman"/>
        </w:rPr>
        <w:fldChar w:fldCharType="begin" w:fldLock="1"/>
      </w:r>
      <w:r w:rsidR="004F49C7">
        <w:rPr>
          <w:rFonts w:ascii="Times New Roman" w:hAnsi="Times New Roman" w:cs="Times New Roman"/>
        </w:rPr>
        <w:instrText>ADDIN CSL_CITATION { "citationItems" : [ { "id" : "ITEM-1", "itemData" : { "DOI" : "10.1177/0363546513498990", "ISSN" : "1552-3365", "PMID" : "23956132", "abstract" : "BACKGROUND: Injuries to the sternoclavicular (SC) joint typically occur with high-energy mechanisms such as those obtained in automobile accidents or contact sports. Many disorders of the SC joint can be treated nonoperatively. However, surgical treatment may be indicated for locked posterior dislocations; symptomatic, chronic instability; or persistent, painful osteoarthritis that fails nonoperative therapy.\n\nPURPOSE: To provide an updated review on the current diagnosis and management of instability and degenerative arthritis of the SC joint.\n\nSTUDY DESIGN: Current concepts review.\n\nMETHODS: A preliminary PubMed database search using the terms sternoclavicular instability, dislocation, arthritis, resection, and stabilization was performed in August 2012. All anatomic and biomechanical studies, review articles, case reports, case series, and technique papers that were relevant to the topic were included.\n\nRESULTS: The search identified 929 articles, 321 of which, after screening of the titles and abstracts, were considered potentially relevant to this study. Of the 321 articles, 30 were anatomic or imaging studies, 2 were biomechanical studies, 69 were review papers, 189 were case series or reports, and 31 were technique papers. The majority of these studies were classified as evidence level 4, with a few scattered level 3 studies. Because the level of evidence obtained from this search was not adequate for systematic review (or meta-analysis), a current concepts review of the diagnosis and management of SC joint instability and degenerative arthritis is presented.\n\nCONCLUSION: Injuries to the SC joint are uncommon. Recognition and classification of these injuries are critical to proper management, thus minimizing potential long-term sequelae such as posttraumatic arthritis and recurrent instability. Although nonoperative therapy is the modality of choice in anterior dislocations, posterior dislocations require special attention because of the presence of vulnerable posterior hilar structures. Surgical management of chronic instability and degenerative arthritis of the SC joint includes resection arthroplasty of the medial clavicle with or without reconstruction of the sternoclavicular ligaments with graft material. Although resection is typically performed open, an arthroscopic technique is described that theoretically decreases operating and recovery times while also decreasing the risk of iatrogenic injury. Currently, when reconstruction is needed f\u2026", "author" : [ { "dropping-particle" : "", "family" : "Martetschl\u00e4ger", "given" : "Frank", "non-dropping-particle" : "", "parse-names" : false, "suffix" : "" }, { "dropping-particle" : "", "family" : "Warth", "given" : "Ryan J", "non-dropping-particle" : "", "parse-names" : false, "suffix" : "" }, { "dropping-particle" : "", "family" : "Millett", "given" : "Peter J", "non-dropping-particle" : "", "parse-names" : false, "suffix" : "" } ], "container-title" : "The American journal of sports medicine", "id" : "ITEM-1", "issue" : "4", "issued" : { "date-parts" : [ [ "2014", "4" ] ] }, "page" : "999-1007", "title" : "Instability and degenerative arthritis of the sternoclavicular joint: a current concepts review.", "type" : "article-journal", "volume" : "42" }, "uris" : [ "http://www.mendeley.com/documents/?uuid=cafa4727-a7ca-4bd1-9f8c-1bf5c525c886" ] }, { "id" : "ITEM-2", "itemData" : { "DOI" : "10.1302/0301-620X.84B4.12601", "ISSN" : "00000000", "author" : [ { "dropping-particle" : "", "family" : "Pingsmann", "given" : "Andreas", "non-dropping-particle" : "", "parse-names" : false, "suffix" : "" }, { "dropping-particle" : "", "family" : "Patsalis", "given" : "Theodore", "non-dropping-particle" : "", "parse-names" : false, "suffix" : "" }, { "dropping-particle" : "", "family" : "Michiels", "given" : "Ivo", "non-dropping-particle" : "", "parse-names" : false, "suffix" : "" } ], "container-title" : "The Journal of Bone and Joint Surgery", "id" : "ITEM-2", "issue" : "4", "issued" : { "date-parts" : [ [ "2002", "5", "1" ] ] }, "page" : "513-517", "title" : "Resection arthroplasty of the sternoclavicular joint for the treatment of primary degenerative sternoclavicular arthritis", "type" : "article-journal", "volume" : "84" }, "uris" : [ "http://www.mendeley.com/documents/?uuid=25c233e3-79e5-4fca-8825-4c8908258a32" ] } ], "mendeley" : { "formattedCitation" : "&lt;sup&gt;3,15&lt;/sup&gt;", "plainTextFormattedCitation" : "3,15", "previouslyFormattedCitation" : "&lt;sup&gt;3,15&lt;/sup&gt;" }, "properties" : { "noteIndex" : 0 }, "schema" : "https://github.com/citation-style-language/schema/raw/master/csl-citation.json" }</w:instrText>
      </w:r>
      <w:r w:rsidR="0036515E">
        <w:rPr>
          <w:rFonts w:ascii="Times New Roman" w:hAnsi="Times New Roman" w:cs="Times New Roman"/>
        </w:rPr>
        <w:fldChar w:fldCharType="separate"/>
      </w:r>
      <w:r w:rsidR="00433A84" w:rsidRPr="00433A84">
        <w:rPr>
          <w:rFonts w:ascii="Times New Roman" w:hAnsi="Times New Roman" w:cs="Times New Roman"/>
          <w:noProof/>
          <w:vertAlign w:val="superscript"/>
        </w:rPr>
        <w:t>3,15</w:t>
      </w:r>
      <w:r w:rsidR="0036515E">
        <w:rPr>
          <w:rFonts w:ascii="Times New Roman" w:hAnsi="Times New Roman" w:cs="Times New Roman"/>
        </w:rPr>
        <w:fldChar w:fldCharType="end"/>
      </w:r>
      <w:r w:rsidR="0036515E">
        <w:rPr>
          <w:rFonts w:ascii="Times New Roman" w:hAnsi="Times New Roman" w:cs="Times New Roman"/>
        </w:rPr>
        <w:t xml:space="preserve"> </w:t>
      </w:r>
      <w:r w:rsidR="00EA5869">
        <w:rPr>
          <w:rFonts w:ascii="Times New Roman" w:hAnsi="Times New Roman" w:cs="Times New Roman"/>
        </w:rPr>
        <w:t>If this</w:t>
      </w:r>
      <w:r w:rsidR="00C72D15">
        <w:rPr>
          <w:rFonts w:ascii="Times New Roman" w:hAnsi="Times New Roman" w:cs="Times New Roman"/>
        </w:rPr>
        <w:t xml:space="preserve"> conservative regimen</w:t>
      </w:r>
      <w:r w:rsidR="00EA5869">
        <w:rPr>
          <w:rFonts w:ascii="Times New Roman" w:hAnsi="Times New Roman" w:cs="Times New Roman"/>
        </w:rPr>
        <w:t xml:space="preserve"> fails, often res</w:t>
      </w:r>
      <w:r w:rsidR="0073414A">
        <w:rPr>
          <w:rFonts w:ascii="Times New Roman" w:hAnsi="Times New Roman" w:cs="Times New Roman"/>
        </w:rPr>
        <w:t>ection arthroplasty of the medi</w:t>
      </w:r>
      <w:r w:rsidR="00EA5869">
        <w:rPr>
          <w:rFonts w:ascii="Times New Roman" w:hAnsi="Times New Roman" w:cs="Times New Roman"/>
        </w:rPr>
        <w:t xml:space="preserve">al clavicle with preservation of the </w:t>
      </w:r>
      <w:r w:rsidR="00C72D15">
        <w:rPr>
          <w:rFonts w:ascii="Times New Roman" w:hAnsi="Times New Roman" w:cs="Times New Roman"/>
        </w:rPr>
        <w:t>CCL</w:t>
      </w:r>
      <w:r w:rsidR="00EA5869">
        <w:rPr>
          <w:rFonts w:ascii="Times New Roman" w:hAnsi="Times New Roman" w:cs="Times New Roman"/>
        </w:rPr>
        <w:t xml:space="preserve"> is often used</w:t>
      </w:r>
      <w:r w:rsidR="009A6FC2">
        <w:rPr>
          <w:rFonts w:ascii="Times New Roman" w:hAnsi="Times New Roman" w:cs="Times New Roman"/>
        </w:rPr>
        <w:t xml:space="preserve"> followed</w:t>
      </w:r>
      <w:r w:rsidR="00E37F9F">
        <w:rPr>
          <w:rFonts w:ascii="Times New Roman" w:hAnsi="Times New Roman" w:cs="Times New Roman"/>
        </w:rPr>
        <w:t xml:space="preserve"> by PT</w:t>
      </w:r>
      <w:r w:rsidR="00EA5869">
        <w:rPr>
          <w:rFonts w:ascii="Times New Roman" w:hAnsi="Times New Roman" w:cs="Times New Roman"/>
        </w:rPr>
        <w:t>.</w:t>
      </w:r>
      <w:r w:rsidR="00EA5869">
        <w:rPr>
          <w:rFonts w:ascii="Times New Roman" w:hAnsi="Times New Roman" w:cs="Times New Roman"/>
        </w:rPr>
        <w:fldChar w:fldCharType="begin" w:fldLock="1"/>
      </w:r>
      <w:r w:rsidR="004F49C7">
        <w:rPr>
          <w:rFonts w:ascii="Times New Roman" w:hAnsi="Times New Roman" w:cs="Times New Roman"/>
        </w:rPr>
        <w:instrText>ADDIN CSL_CITATION { "citationItems" : [ { "id" : "ITEM-1", "itemData" : { "DOI" : "10.1177/0363546513498990", "ISSN" : "1552-3365", "PMID" : "23956132", "abstract" : "BACKGROUND: Injuries to the sternoclavicular (SC) joint typically occur with high-energy mechanisms such as those obtained in automobile accidents or contact sports. Many disorders of the SC joint can be treated nonoperatively. However, surgical treatment may be indicated for locked posterior dislocations; symptomatic, chronic instability; or persistent, painful osteoarthritis that fails nonoperative therapy.\n\nPURPOSE: To provide an updated review on the current diagnosis and management of instability and degenerative arthritis of the SC joint.\n\nSTUDY DESIGN: Current concepts review.\n\nMETHODS: A preliminary PubMed database search using the terms sternoclavicular instability, dislocation, arthritis, resection, and stabilization was performed in August 2012. All anatomic and biomechanical studies, review articles, case reports, case series, and technique papers that were relevant to the topic were included.\n\nRESULTS: The search identified 929 articles, 321 of which, after screening of the titles and abstracts, were considered potentially relevant to this study. Of the 321 articles, 30 were anatomic or imaging studies, 2 were biomechanical studies, 69 were review papers, 189 were case series or reports, and 31 were technique papers. The majority of these studies were classified as evidence level 4, with a few scattered level 3 studies. Because the level of evidence obtained from this search was not adequate for systematic review (or meta-analysis), a current concepts review of the diagnosis and management of SC joint instability and degenerative arthritis is presented.\n\nCONCLUSION: Injuries to the SC joint are uncommon. Recognition and classification of these injuries are critical to proper management, thus minimizing potential long-term sequelae such as posttraumatic arthritis and recurrent instability. Although nonoperative therapy is the modality of choice in anterior dislocations, posterior dislocations require special attention because of the presence of vulnerable posterior hilar structures. Surgical management of chronic instability and degenerative arthritis of the SC joint includes resection arthroplasty of the medial clavicle with or without reconstruction of the sternoclavicular ligaments with graft material. Although resection is typically performed open, an arthroscopic technique is described that theoretically decreases operating and recovery times while also decreasing the risk of iatrogenic injury. Currently, when reconstruction is needed f\u2026", "author" : [ { "dropping-particle" : "", "family" : "Martetschl\u00e4ger", "given" : "Frank", "non-dropping-particle" : "", "parse-names" : false, "suffix" : "" }, { "dropping-particle" : "", "family" : "Warth", "given" : "Ryan J", "non-dropping-particle" : "", "parse-names" : false, "suffix" : "" }, { "dropping-particle" : "", "family" : "Millett", "given" : "Peter J", "non-dropping-particle" : "", "parse-names" : false, "suffix" : "" } ], "container-title" : "The American journal of sports medicine", "id" : "ITEM-1", "issue" : "4", "issued" : { "date-parts" : [ [ "2014", "4" ] ] }, "page" : "999-1007", "title" : "Instability and degenerative arthritis of the sternoclavicular joint: a current concepts review.", "type" : "article-journal", "volume" : "42" }, "uris" : [ "http://www.mendeley.com/documents/?uuid=cafa4727-a7ca-4bd1-9f8c-1bf5c525c886" ] }, { "id" : "ITEM-2", "itemData" : { "DOI" : "10.1302/0301-620X.84B4.12601", "ISSN" : "00000000", "author" : [ { "dropping-particle" : "", "family" : "Pingsmann", "given" : "Andreas", "non-dropping-particle" : "", "parse-names" : false, "suffix" : "" }, { "dropping-particle" : "", "family" : "Patsalis", "given" : "Theodore", "non-dropping-particle" : "", "parse-names" : false, "suffix" : "" }, { "dropping-particle" : "", "family" : "Michiels", "given" : "Ivo", "non-dropping-particle" : "", "parse-names" : false, "suffix" : "" } ], "container-title" : "The Journal of Bone and Joint Surgery", "id" : "ITEM-2", "issue" : "4", "issued" : { "date-parts" : [ [ "2002", "5", "1" ] ] }, "page" : "513-517", "title" : "Resection arthroplasty of the sternoclavicular joint for the treatment of primary degenerative sternoclavicular arthritis", "type" : "article-journal", "volume" : "84" }, "uris" : [ "http://www.mendeley.com/documents/?uuid=25c233e3-79e5-4fca-8825-4c8908258a32" ] } ], "mendeley" : { "formattedCitation" : "&lt;sup&gt;3,15&lt;/sup&gt;", "plainTextFormattedCitation" : "3,15", "previouslyFormattedCitation" : "&lt;sup&gt;3,15&lt;/sup&gt;" }, "properties" : { "noteIndex" : 0 }, "schema" : "https://github.com/citation-style-language/schema/raw/master/csl-citation.json" }</w:instrText>
      </w:r>
      <w:r w:rsidR="00EA5869">
        <w:rPr>
          <w:rFonts w:ascii="Times New Roman" w:hAnsi="Times New Roman" w:cs="Times New Roman"/>
        </w:rPr>
        <w:fldChar w:fldCharType="separate"/>
      </w:r>
      <w:r w:rsidR="00433A84" w:rsidRPr="00433A84">
        <w:rPr>
          <w:rFonts w:ascii="Times New Roman" w:hAnsi="Times New Roman" w:cs="Times New Roman"/>
          <w:noProof/>
          <w:vertAlign w:val="superscript"/>
        </w:rPr>
        <w:t>3,15</w:t>
      </w:r>
      <w:r w:rsidR="00EA5869">
        <w:rPr>
          <w:rFonts w:ascii="Times New Roman" w:hAnsi="Times New Roman" w:cs="Times New Roman"/>
        </w:rPr>
        <w:fldChar w:fldCharType="end"/>
      </w:r>
      <w:r w:rsidR="00EA5869">
        <w:rPr>
          <w:rFonts w:ascii="Times New Roman" w:hAnsi="Times New Roman" w:cs="Times New Roman"/>
        </w:rPr>
        <w:t xml:space="preserve"> This has just recently been </w:t>
      </w:r>
      <w:r w:rsidR="0073414A">
        <w:rPr>
          <w:rFonts w:ascii="Times New Roman" w:hAnsi="Times New Roman" w:cs="Times New Roman"/>
        </w:rPr>
        <w:t xml:space="preserve">introduced as an arthroscopic procedure </w:t>
      </w:r>
      <w:r w:rsidR="00EA5869">
        <w:rPr>
          <w:rFonts w:ascii="Times New Roman" w:hAnsi="Times New Roman" w:cs="Times New Roman"/>
        </w:rPr>
        <w:t>to reduce recovery time and risk of damag</w:t>
      </w:r>
      <w:r w:rsidR="00C72D15">
        <w:rPr>
          <w:rFonts w:ascii="Times New Roman" w:hAnsi="Times New Roman" w:cs="Times New Roman"/>
        </w:rPr>
        <w:t>ing nearby anatomy, and improve</w:t>
      </w:r>
      <w:r w:rsidR="00EA5869">
        <w:rPr>
          <w:rFonts w:ascii="Times New Roman" w:hAnsi="Times New Roman" w:cs="Times New Roman"/>
        </w:rPr>
        <w:t xml:space="preserve"> visualization.</w:t>
      </w:r>
      <w:r w:rsidR="00EA5869">
        <w:rPr>
          <w:rFonts w:ascii="Times New Roman" w:hAnsi="Times New Roman" w:cs="Times New Roman"/>
        </w:rPr>
        <w:fldChar w:fldCharType="begin" w:fldLock="1"/>
      </w:r>
      <w:r w:rsidR="008F60A4">
        <w:rPr>
          <w:rFonts w:ascii="Times New Roman" w:hAnsi="Times New Roman" w:cs="Times New Roman"/>
        </w:rPr>
        <w:instrText>ADDIN CSL_CITATION { "citationItems" : [ { "id" : "ITEM-1", "itemData" : { "DOI" : "10.1177/0363546513498990", "ISSN" : "1552-3365", "PMID" : "23956132", "abstract" : "BACKGROUND: Injuries to the sternoclavicular (SC) joint typically occur with high-energy mechanisms such as those obtained in automobile accidents or contact sports. Many disorders of the SC joint can be treated nonoperatively. However, surgical treatment may be indicated for locked posterior dislocations; symptomatic, chronic instability; or persistent, painful osteoarthritis that fails nonoperative therapy.\n\nPURPOSE: To provide an updated review on the current diagnosis and management of instability and degenerative arthritis of the SC joint.\n\nSTUDY DESIGN: Current concepts review.\n\nMETHODS: A preliminary PubMed database search using the terms sternoclavicular instability, dislocation, arthritis, resection, and stabilization was performed in August 2012. All anatomic and biomechanical studies, review articles, case reports, case series, and technique papers that were relevant to the topic were included.\n\nRESULTS: The search identified 929 articles, 321 of which, after screening of the titles and abstracts, were considered potentially relevant to this study. Of the 321 articles, 30 were anatomic or imaging studies, 2 were biomechanical studies, 69 were review papers, 189 were case series or reports, and 31 were technique papers. The majority of these studies were classified as evidence level 4, with a few scattered level 3 studies. Because the level of evidence obtained from this search was not adequate for systematic review (or meta-analysis), a current concepts review of the diagnosis and management of SC joint instability and degenerative arthritis is presented.\n\nCONCLUSION: Injuries to the SC joint are uncommon. Recognition and classification of these injuries are critical to proper management, thus minimizing potential long-term sequelae such as posttraumatic arthritis and recurrent instability. Although nonoperative therapy is the modality of choice in anterior dislocations, posterior dislocations require special attention because of the presence of vulnerable posterior hilar structures. Surgical management of chronic instability and degenerative arthritis of the SC joint includes resection arthroplasty of the medial clavicle with or without reconstruction of the sternoclavicular ligaments with graft material. Although resection is typically performed open, an arthroscopic technique is described that theoretically decreases operating and recovery times while also decreasing the risk of iatrogenic injury. Currently, when reconstruction is needed f\u2026", "author" : [ { "dropping-particle" : "", "family" : "Martetschl\u00e4ger", "given" : "Frank", "non-dropping-particle" : "", "parse-names" : false, "suffix" : "" }, { "dropping-particle" : "", "family" : "Warth", "given" : "Ryan J", "non-dropping-particle" : "", "parse-names" : false, "suffix" : "" }, { "dropping-particle" : "", "family" : "Millett", "given" : "Peter J", "non-dropping-particle" : "", "parse-names" : false, "suffix" : "" } ], "container-title" : "The American journal of sports medicine", "id" : "ITEM-1", "issue" : "4", "issued" : { "date-parts" : [ [ "2014", "4" ] ] }, "page" : "999-1007", "title" : "Instability and degenerative arthritis of the sternoclavicular joint: a current concepts review.", "type" : "article-journal", "volume" : "42" }, "uris" : [ "http://www.mendeley.com/documents/?uuid=cafa4727-a7ca-4bd1-9f8c-1bf5c525c886" ] } ], "mendeley" : { "formattedCitation" : "&lt;sup&gt;3&lt;/sup&gt;", "plainTextFormattedCitation" : "3", "previouslyFormattedCitation" : "&lt;sup&gt;3&lt;/sup&gt;" }, "properties" : { "noteIndex" : 0 }, "schema" : "https://github.com/citation-style-language/schema/raw/master/csl-citation.json" }</w:instrText>
      </w:r>
      <w:r w:rsidR="00EA5869">
        <w:rPr>
          <w:rFonts w:ascii="Times New Roman" w:hAnsi="Times New Roman" w:cs="Times New Roman"/>
        </w:rPr>
        <w:fldChar w:fldCharType="separate"/>
      </w:r>
      <w:r w:rsidR="00EA5869" w:rsidRPr="00EA5869">
        <w:rPr>
          <w:rFonts w:ascii="Times New Roman" w:hAnsi="Times New Roman" w:cs="Times New Roman"/>
          <w:noProof/>
          <w:vertAlign w:val="superscript"/>
        </w:rPr>
        <w:t>3</w:t>
      </w:r>
      <w:r w:rsidR="00EA5869">
        <w:rPr>
          <w:rFonts w:ascii="Times New Roman" w:hAnsi="Times New Roman" w:cs="Times New Roman"/>
        </w:rPr>
        <w:fldChar w:fldCharType="end"/>
      </w:r>
      <w:r w:rsidR="008A5B8C">
        <w:rPr>
          <w:rFonts w:ascii="Times New Roman" w:hAnsi="Times New Roman" w:cs="Times New Roman"/>
        </w:rPr>
        <w:t xml:space="preserve"> This procedure has shown to be successful both clinically and cosmetically while allowing for PT early on.</w:t>
      </w:r>
      <w:r w:rsidR="008A5B8C">
        <w:rPr>
          <w:rFonts w:ascii="Times New Roman" w:hAnsi="Times New Roman" w:cs="Times New Roman"/>
        </w:rPr>
        <w:fldChar w:fldCharType="begin" w:fldLock="1"/>
      </w:r>
      <w:r w:rsidR="004F49C7">
        <w:rPr>
          <w:rFonts w:ascii="Times New Roman" w:hAnsi="Times New Roman" w:cs="Times New Roman"/>
        </w:rPr>
        <w:instrText>ADDIN CSL_CITATION { "citationItems" : [ { "id" : "ITEM-1", "itemData" : { "DOI" : "10.1302/0301-620X.84B4.12601", "ISSN" : "00000000", "author" : [ { "dropping-particle" : "", "family" : "Pingsmann", "given" : "Andreas", "non-dropping-particle" : "", "parse-names" : false, "suffix" : "" }, { "dropping-particle" : "", "family" : "Patsalis", "given" : "Theodore", "non-dropping-particle" : "", "parse-names" : false, "suffix" : "" }, { "dropping-particle" : "", "family" : "Michiels", "given" : "Ivo", "non-dropping-particle" : "", "parse-names" : false, "suffix" : "" } ], "container-title" : "The Journal of Bone and Joint Surgery", "id" : "ITEM-1", "issue" : "4", "issued" : { "date-parts" : [ [ "2002", "5", "1" ] ] }, "page" : "513-517", "title" : "Resection arthroplasty of the sternoclavicular joint for the treatment of primary degenerative sternoclavicular arthritis", "type" : "article-journal", "volume" : "84" }, "uris" : [ "http://www.mendeley.com/documents/?uuid=25c233e3-79e5-4fca-8825-4c8908258a32" ] }, { "id" : "ITEM-2", "itemData" : { "DOI" : "10.1177/0363546513498990", "ISSN" : "1552-3365", "PMID" : "23956132", "abstract" : "BACKGROUND: Injuries to the sternoclavicular (SC) joint typically occur with high-energy mechanisms such as those obtained in automobile accidents or contact sports. Many disorders of the SC joint can be treated nonoperatively. However, surgical treatment may be indicated for locked posterior dislocations; symptomatic, chronic instability; or persistent, painful osteoarthritis that fails nonoperative therapy.\n\nPURPOSE: To provide an updated review on the current diagnosis and management of instability and degenerative arthritis of the SC joint.\n\nSTUDY DESIGN: Current concepts review.\n\nMETHODS: A preliminary PubMed database search using the terms sternoclavicular instability, dislocation, arthritis, resection, and stabilization was performed in August 2012. All anatomic and biomechanical studies, review articles, case reports, case series, and technique papers that were relevant to the topic were included.\n\nRESULTS: The search identified 929 articles, 321 of which, after screening of the titles and abstracts, were considered potentially relevant to this study. Of the 321 articles, 30 were anatomic or imaging studies, 2 were biomechanical studies, 69 were review papers, 189 were case series or reports, and 31 were technique papers. The majority of these studies were classified as evidence level 4, with a few scattered level 3 studies. Because the level of evidence obtained from this search was not adequate for systematic review (or meta-analysis), a current concepts review of the diagnosis and management of SC joint instability and degenerative arthritis is presented.\n\nCONCLUSION: Injuries to the SC joint are uncommon. Recognition and classification of these injuries are critical to proper management, thus minimizing potential long-term sequelae such as posttraumatic arthritis and recurrent instability. Although nonoperative therapy is the modality of choice in anterior dislocations, posterior dislocations require special attention because of the presence of vulnerable posterior hilar structures. Surgical management of chronic instability and degenerative arthritis of the SC joint includes resection arthroplasty of the medial clavicle with or without reconstruction of the sternoclavicular ligaments with graft material. Although resection is typically performed open, an arthroscopic technique is described that theoretically decreases operating and recovery times while also decreasing the risk of iatrogenic injury. Currently, when reconstruction is needed f\u2026", "author" : [ { "dropping-particle" : "", "family" : "Martetschl\u00e4ger", "given" : "Frank", "non-dropping-particle" : "", "parse-names" : false, "suffix" : "" }, { "dropping-particle" : "", "family" : "Warth", "given" : "Ryan J", "non-dropping-particle" : "", "parse-names" : false, "suffix" : "" }, { "dropping-particle" : "", "family" : "Millett", "given" : "Peter J", "non-dropping-particle" : "", "parse-names" : false, "suffix" : "" } ], "container-title" : "The American journal of sports medicine", "id" : "ITEM-2", "issue" : "4", "issued" : { "date-parts" : [ [ "2014", "4" ] ] }, "page" : "999-1007", "title" : "Instability and degenerative arthritis of the sternoclavicular joint: a current concepts review.", "type" : "article-journal", "volume" : "42" }, "uris" : [ "http://www.mendeley.com/documents/?uuid=cafa4727-a7ca-4bd1-9f8c-1bf5c525c886" ] } ], "mendeley" : { "formattedCitation" : "&lt;sup&gt;3,15&lt;/sup&gt;", "plainTextFormattedCitation" : "3,15", "previouslyFormattedCitation" : "&lt;sup&gt;3,15&lt;/sup&gt;" }, "properties" : { "noteIndex" : 0 }, "schema" : "https://github.com/citation-style-language/schema/raw/master/csl-citation.json" }</w:instrText>
      </w:r>
      <w:r w:rsidR="008A5B8C">
        <w:rPr>
          <w:rFonts w:ascii="Times New Roman" w:hAnsi="Times New Roman" w:cs="Times New Roman"/>
        </w:rPr>
        <w:fldChar w:fldCharType="separate"/>
      </w:r>
      <w:r w:rsidR="00433A84" w:rsidRPr="00433A84">
        <w:rPr>
          <w:rFonts w:ascii="Times New Roman" w:hAnsi="Times New Roman" w:cs="Times New Roman"/>
          <w:noProof/>
          <w:vertAlign w:val="superscript"/>
        </w:rPr>
        <w:t>3,15</w:t>
      </w:r>
      <w:r w:rsidR="008A5B8C">
        <w:rPr>
          <w:rFonts w:ascii="Times New Roman" w:hAnsi="Times New Roman" w:cs="Times New Roman"/>
        </w:rPr>
        <w:fldChar w:fldCharType="end"/>
      </w:r>
    </w:p>
    <w:p w14:paraId="465E7E4B" w14:textId="3EB95039" w:rsidR="00906F82" w:rsidRDefault="00906F82" w:rsidP="00666876">
      <w:pPr>
        <w:spacing w:after="0" w:line="480" w:lineRule="auto"/>
        <w:rPr>
          <w:rFonts w:ascii="Times New Roman" w:hAnsi="Times New Roman" w:cs="Times New Roman"/>
        </w:rPr>
      </w:pPr>
      <w:r>
        <w:rPr>
          <w:rFonts w:ascii="Times New Roman" w:hAnsi="Times New Roman" w:cs="Times New Roman"/>
        </w:rPr>
        <w:tab/>
        <w:t>Rheumatoid arthritis also occurs in in the SCJ in 31% of patients.</w:t>
      </w:r>
      <w:r>
        <w:rPr>
          <w:rFonts w:ascii="Times New Roman" w:hAnsi="Times New Roman" w:cs="Times New Roman"/>
        </w:rPr>
        <w:fldChar w:fldCharType="begin" w:fldLock="1"/>
      </w:r>
      <w:r w:rsidR="004F1583">
        <w:rPr>
          <w:rFonts w:ascii="Times New Roman" w:hAnsi="Times New Roman" w:cs="Times New Roman"/>
        </w:rPr>
        <w:instrText>ADDIN CSL_CITATION { "citationItems" : [ { "id" : "ITEM-1", "itemData" : { "DOI" : "10.1302/0301-620X.95B6.31064", "ISSN" : "2049-4408", "PMID" : "23723264", "abstract" : "The sternoclavicular joint (SCJ) is a pivotal articulation in the linked system of the upper limb girdle, providing load-bearing in compression while resisting displacement in tension or distraction at the manubrium sterni. The SCJ and acromioclavicular joint (ACJ) both have a small surface area of contact protected by an intra-articular fibrocartilaginous disc and are supported by strong extrinsic and intrinsic capsular ligaments. The function of load-sharing in the upper limb by bulky periscapular and thoracobrachial muscles is extremely important to the longevity of both joints. Ligamentous and capsular laxity changes with age, exposing both joints to greater strain, which may explain the rising incidence of arthritis in both with age. The incidence of arthritis in the SCJ is less than that in the ACJ, suggesting that the extrinsic ligaments of the SCJ provide greater stability than the coracoclavicular ligaments of the ACJ. Instability of the SCJ is rare and can be difficult to distinguish from medial clavicular physeal or metaphyseal fracture-separation: cross-sectional imaging is often required. The distinction is important because the treatment options and outcomes of treatment are dissimilar, whereas the treatment and outcomes of ACJ separation and fracture of the lateral clavicle can be similar. Proper recognition and treatment of traumatic instability is vital as these injuries may be life-threatening. Instability of the SCJ does not always require surgical intervention. An accurate diagnosis is required before surgery can be considered, and we recommend the use of the Stanmore instability triangle. Most poor outcomes result from a failure to recognise the underlying pathology. There is a natural reluctance for orthopaedic surgeons to operate in this area owing to unfamiliarity with, and the close proximity of, the related vascular structures, but the interposed sternohyoid and sternothyroid muscles are rarely injured and provide a clear boundary to the medial retroclavicular space, as well as an anatomical barrier to unsafe intervention. This review presents current concepts of instability of the SCJ, describes the relevant surgical anatomy, provides a framework for diagnosis and management, including physiotherapy, and discusses the technical challenges of operative intervention.", "author" : [ { "dropping-particle" : "", "family" : "Sewell", "given" : "M D", "non-dropping-particle" : "", "parse-names" : false, "suffix" : "" }, { "dropping-particle" : "", "family" : "Al-Hadithy", "given" : "N", "non-dropping-particle" : "", "parse-names" : false, "suffix" : "" }, { "dropping-particle" : "", "family" : "Leu", "given" : "a", "non-dropping-particle" : "Le", "parse-names" : false, "suffix" : "" }, { "dropping-particle" : "", "family" : "Lambert", "given" : "S M", "non-dropping-particle" : "", "parse-names" : false, "suffix" : "" } ], "container-title" : "The bone &amp; joint journal", "id" : "ITEM-1", "issue" : "6", "issued" : { "date-parts" : [ [ "2013", "6" ] ] }, "page" : "721-31", "title" : "Instability of the sternoclavicular joint: current concepts in classification, treatment and outcomes.", "type" : "article-journal", "volume" : "95-B" }, "uris" : [ "http://www.mendeley.com/documents/?uuid=98a4d0f3-acc4-467a-beea-02b2d901d491" ] } ], "mendeley" : { "formattedCitation" : "&lt;sup&gt;4&lt;/sup&gt;", "plainTextFormattedCitation" : "4", "previouslyFormattedCitation" : "&lt;sup&gt;4&lt;/sup&gt;" }, "properties" : { "noteIndex" : 0 }, "schema" : "https://github.com/citation-style-language/schema/raw/master/csl-citation.json" }</w:instrText>
      </w:r>
      <w:r>
        <w:rPr>
          <w:rFonts w:ascii="Times New Roman" w:hAnsi="Times New Roman" w:cs="Times New Roman"/>
        </w:rPr>
        <w:fldChar w:fldCharType="separate"/>
      </w:r>
      <w:r w:rsidRPr="0042501E">
        <w:rPr>
          <w:rFonts w:ascii="Times New Roman" w:hAnsi="Times New Roman" w:cs="Times New Roman"/>
          <w:noProof/>
          <w:vertAlign w:val="superscript"/>
        </w:rPr>
        <w:t>4</w:t>
      </w:r>
      <w:r>
        <w:rPr>
          <w:rFonts w:ascii="Times New Roman" w:hAnsi="Times New Roman" w:cs="Times New Roman"/>
        </w:rPr>
        <w:fldChar w:fldCharType="end"/>
      </w:r>
      <w:r>
        <w:rPr>
          <w:rFonts w:ascii="Times New Roman" w:hAnsi="Times New Roman" w:cs="Times New Roman"/>
        </w:rPr>
        <w:t xml:space="preserve"> </w:t>
      </w:r>
      <w:r w:rsidR="004F1583">
        <w:rPr>
          <w:rFonts w:ascii="Times New Roman" w:hAnsi="Times New Roman" w:cs="Times New Roman"/>
        </w:rPr>
        <w:t>Steroid injections and physical therapy are typically used for conservative treatment options.</w:t>
      </w:r>
      <w:r w:rsidR="004F1583">
        <w:rPr>
          <w:rFonts w:ascii="Times New Roman" w:hAnsi="Times New Roman" w:cs="Times New Roman"/>
        </w:rPr>
        <w:fldChar w:fldCharType="begin" w:fldLock="1"/>
      </w:r>
      <w:r w:rsidR="00D1089C">
        <w:rPr>
          <w:rFonts w:ascii="Times New Roman" w:hAnsi="Times New Roman" w:cs="Times New Roman"/>
        </w:rPr>
        <w:instrText>ADDIN CSL_CITATION { "citationItems" : [ { "id" : "ITEM-1", "itemData" : { "DOI" : "10.1177/0363546513498990", "ISSN" : "1552-3365", "PMID" : "23956132", "abstract" : "BACKGROUND: Injuries to the sternoclavicular (SC) joint typically occur with high-energy mechanisms such as those obtained in automobile accidents or contact sports. Many disorders of the SC joint can be treated nonoperatively. However, surgical treatment may be indicated for locked posterior dislocations; symptomatic, chronic instability; or persistent, painful osteoarthritis that fails nonoperative therapy.\n\nPURPOSE: To provide an updated review on the current diagnosis and management of instability and degenerative arthritis of the SC joint.\n\nSTUDY DESIGN: Current concepts review.\n\nMETHODS: A preliminary PubMed database search using the terms sternoclavicular instability, dislocation, arthritis, resection, and stabilization was performed in August 2012. All anatomic and biomechanical studies, review articles, case reports, case series, and technique papers that were relevant to the topic were included.\n\nRESULTS: The search identified 929 articles, 321 of which, after screening of the titles and abstracts, were considered potentially relevant to this study. Of the 321 articles, 30 were anatomic or imaging studies, 2 were biomechanical studies, 69 were review papers, 189 were case series or reports, and 31 were technique papers. The majority of these studies were classified as evidence level 4, with a few scattered level 3 studies. Because the level of evidence obtained from this search was not adequate for systematic review (or meta-analysis), a current concepts review of the diagnosis and management of SC joint instability and degenerative arthritis is presented.\n\nCONCLUSION: Injuries to the SC joint are uncommon. Recognition and classification of these injuries are critical to proper management, thus minimizing potential long-term sequelae such as posttraumatic arthritis and recurrent instability. Although nonoperative therapy is the modality of choice in anterior dislocations, posterior dislocations require special attention because of the presence of vulnerable posterior hilar structures. Surgical management of chronic instability and degenerative arthritis of the SC joint includes resection arthroplasty of the medial clavicle with or without reconstruction of the sternoclavicular ligaments with graft material. Although resection is typically performed open, an arthroscopic technique is described that theoretically decreases operating and recovery times while also decreasing the risk of iatrogenic injury. Currently, when reconstruction is needed f\u2026", "author" : [ { "dropping-particle" : "", "family" : "Martetschl\u00e4ger", "given" : "Frank", "non-dropping-particle" : "", "parse-names" : false, "suffix" : "" }, { "dropping-particle" : "", "family" : "Warth", "given" : "Ryan J", "non-dropping-particle" : "", "parse-names" : false, "suffix" : "" }, { "dropping-particle" : "", "family" : "Millett", "given" : "Peter J", "non-dropping-particle" : "", "parse-names" : false, "suffix" : "" } ], "container-title" : "The American journal of sports medicine", "id" : "ITEM-1", "issue" : "4", "issued" : { "date-parts" : [ [ "2014", "4" ] ] }, "page" : "999-1007", "title" : "Instability and degenerative arthritis of the sternoclavicular joint: a current concepts review.", "type" : "article-journal", "volume" : "42" }, "uris" : [ "http://www.mendeley.com/documents/?uuid=cafa4727-a7ca-4bd1-9f8c-1bf5c525c886" ] }, { "id" : "ITEM-2", "itemData" : { "DOI" : "10.1302/0301-620X.95B6.31064", "ISSN" : "2049-4408", "PMID" : "23723264", "abstract" : "The sternoclavicular joint (SCJ) is a pivotal articulation in the linked system of the upper limb girdle, providing load-bearing in compression while resisting displacement in tension or distraction at the manubrium sterni. The SCJ and acromioclavicular joint (ACJ) both have a small surface area of contact protected by an intra-articular fibrocartilaginous disc and are supported by strong extrinsic and intrinsic capsular ligaments. The function of load-sharing in the upper limb by bulky periscapular and thoracobrachial muscles is extremely important to the longevity of both joints. Ligamentous and capsular laxity changes with age, exposing both joints to greater strain, which may explain the rising incidence of arthritis in both with age. The incidence of arthritis in the SCJ is less than that in the ACJ, suggesting that the extrinsic ligaments of the SCJ provide greater stability than the coracoclavicular ligaments of the ACJ. Instability of the SCJ is rare and can be difficult to distinguish from medial clavicular physeal or metaphyseal fracture-separation: cross-sectional imaging is often required. The distinction is important because the treatment options and outcomes of treatment are dissimilar, whereas the treatment and outcomes of ACJ separation and fracture of the lateral clavicle can be similar. Proper recognition and treatment of traumatic instability is vital as these injuries may be life-threatening. Instability of the SCJ does not always require surgical intervention. An accurate diagnosis is required before surgery can be considered, and we recommend the use of the Stanmore instability triangle. Most poor outcomes result from a failure to recognise the underlying pathology. There is a natural reluctance for orthopaedic surgeons to operate in this area owing to unfamiliarity with, and the close proximity of, the related vascular structures, but the interposed sternohyoid and sternothyroid muscles are rarely injured and provide a clear boundary to the medial retroclavicular space, as well as an anatomical barrier to unsafe intervention. This review presents current concepts of instability of the SCJ, describes the relevant surgical anatomy, provides a framework for diagnosis and management, including physiotherapy, and discusses the technical challenges of operative intervention.", "author" : [ { "dropping-particle" : "", "family" : "Sewell", "given" : "M D", "non-dropping-particle" : "", "parse-names" : false, "suffix" : "" }, { "dropping-particle" : "", "family" : "Al-Hadithy", "given" : "N", "non-dropping-particle" : "", "parse-names" : false, "suffix" : "" }, { "dropping-particle" : "", "family" : "Leu", "given" : "a", "non-dropping-particle" : "Le", "parse-names" : false, "suffix" : "" }, { "dropping-particle" : "", "family" : "Lambert", "given" : "S M", "non-dropping-particle" : "", "parse-names" : false, "suffix" : "" } ], "container-title" : "The bone &amp; joint journal", "id" : "ITEM-2", "issue" : "6", "issued" : { "date-parts" : [ [ "2013", "6" ] ] }, "page" : "721-31", "title" : "Instability of the sternoclavicular joint: current concepts in classification, treatment and outcomes.", "type" : "article-journal", "volume" : "95-B" }, "uris" : [ "http://www.mendeley.com/documents/?uuid=98a4d0f3-acc4-467a-beea-02b2d901d491" ] } ], "mendeley" : { "formattedCitation" : "&lt;sup&gt;3,4&lt;/sup&gt;", "plainTextFormattedCitation" : "3,4", "previouslyFormattedCitation" : "&lt;sup&gt;3,4&lt;/sup&gt;" }, "properties" : { "noteIndex" : 0 }, "schema" : "https://github.com/citation-style-language/schema/raw/master/csl-citation.json" }</w:instrText>
      </w:r>
      <w:r w:rsidR="004F1583">
        <w:rPr>
          <w:rFonts w:ascii="Times New Roman" w:hAnsi="Times New Roman" w:cs="Times New Roman"/>
        </w:rPr>
        <w:fldChar w:fldCharType="separate"/>
      </w:r>
      <w:r w:rsidR="004F1583" w:rsidRPr="004F1583">
        <w:rPr>
          <w:rFonts w:ascii="Times New Roman" w:hAnsi="Times New Roman" w:cs="Times New Roman"/>
          <w:noProof/>
          <w:vertAlign w:val="superscript"/>
        </w:rPr>
        <w:t>3,4</w:t>
      </w:r>
      <w:r w:rsidR="004F1583">
        <w:rPr>
          <w:rFonts w:ascii="Times New Roman" w:hAnsi="Times New Roman" w:cs="Times New Roman"/>
        </w:rPr>
        <w:fldChar w:fldCharType="end"/>
      </w:r>
      <w:r w:rsidR="004F1583">
        <w:rPr>
          <w:rFonts w:ascii="Times New Roman" w:hAnsi="Times New Roman" w:cs="Times New Roman"/>
        </w:rPr>
        <w:t xml:space="preserve"> Similar to OA, surgical resection and debridement of the medial clavicle</w:t>
      </w:r>
      <w:r w:rsidR="00D1089C">
        <w:rPr>
          <w:rFonts w:ascii="Times New Roman" w:hAnsi="Times New Roman" w:cs="Times New Roman"/>
        </w:rPr>
        <w:t xml:space="preserve"> may be used, though more sparingly for patients with RA due to increased destruction of ligamentous tissue, which could </w:t>
      </w:r>
      <w:r w:rsidR="00C9469A">
        <w:rPr>
          <w:rFonts w:ascii="Times New Roman" w:hAnsi="Times New Roman" w:cs="Times New Roman"/>
        </w:rPr>
        <w:t xml:space="preserve">necessitate </w:t>
      </w:r>
      <w:r w:rsidR="00D1089C">
        <w:rPr>
          <w:rFonts w:ascii="Times New Roman" w:hAnsi="Times New Roman" w:cs="Times New Roman"/>
        </w:rPr>
        <w:t>ligamentous reconstructions as well.</w:t>
      </w:r>
      <w:r w:rsidR="00D1089C">
        <w:rPr>
          <w:rFonts w:ascii="Times New Roman" w:hAnsi="Times New Roman" w:cs="Times New Roman"/>
        </w:rPr>
        <w:fldChar w:fldCharType="begin" w:fldLock="1"/>
      </w:r>
      <w:r w:rsidR="00D1089C">
        <w:rPr>
          <w:rFonts w:ascii="Times New Roman" w:hAnsi="Times New Roman" w:cs="Times New Roman"/>
        </w:rPr>
        <w:instrText>ADDIN CSL_CITATION { "citationItems" : [ { "id" : "ITEM-1", "itemData" : { "DOI" : "10.1302/0301-620X.95B6.31064", "ISSN" : "2049-4408", "PMID" : "23723264", "abstract" : "The sternoclavicular joint (SCJ) is a pivotal articulation in the linked system of the upper limb girdle, providing load-bearing in compression while resisting displacement in tension or distraction at the manubrium sterni. The SCJ and acromioclavicular joint (ACJ) both have a small surface area of contact protected by an intra-articular fibrocartilaginous disc and are supported by strong extrinsic and intrinsic capsular ligaments. The function of load-sharing in the upper limb by bulky periscapular and thoracobrachial muscles is extremely important to the longevity of both joints. Ligamentous and capsular laxity changes with age, exposing both joints to greater strain, which may explain the rising incidence of arthritis in both with age. The incidence of arthritis in the SCJ is less than that in the ACJ, suggesting that the extrinsic ligaments of the SCJ provide greater stability than the coracoclavicular ligaments of the ACJ. Instability of the SCJ is rare and can be difficult to distinguish from medial clavicular physeal or metaphyseal fracture-separation: cross-sectional imaging is often required. The distinction is important because the treatment options and outcomes of treatment are dissimilar, whereas the treatment and outcomes of ACJ separation and fracture of the lateral clavicle can be similar. Proper recognition and treatment of traumatic instability is vital as these injuries may be life-threatening. Instability of the SCJ does not always require surgical intervention. An accurate diagnosis is required before surgery can be considered, and we recommend the use of the Stanmore instability triangle. Most poor outcomes result from a failure to recognise the underlying pathology. There is a natural reluctance for orthopaedic surgeons to operate in this area owing to unfamiliarity with, and the close proximity of, the related vascular structures, but the interposed sternohyoid and sternothyroid muscles are rarely injured and provide a clear boundary to the medial retroclavicular space, as well as an anatomical barrier to unsafe intervention. This review presents current concepts of instability of the SCJ, describes the relevant surgical anatomy, provides a framework for diagnosis and management, including physiotherapy, and discusses the technical challenges of operative intervention.", "author" : [ { "dropping-particle" : "", "family" : "Sewell", "given" : "M D", "non-dropping-particle" : "", "parse-names" : false, "suffix" : "" }, { "dropping-particle" : "", "family" : "Al-Hadithy", "given" : "N", "non-dropping-particle" : "", "parse-names" : false, "suffix" : "" }, { "dropping-particle" : "", "family" : "Leu", "given" : "a", "non-dropping-particle" : "Le", "parse-names" : false, "suffix" : "" }, { "dropping-particle" : "", "family" : "Lambert", "given" : "S M", "non-dropping-particle" : "", "parse-names" : false, "suffix" : "" } ], "container-title" : "The bone &amp; joint journal", "id" : "ITEM-1", "issue" : "6", "issued" : { "date-parts" : [ [ "2013", "6" ] ] }, "page" : "721-31", "title" : "Instability of the sternoclavicular joint: current concepts in classification, treatment and outcomes.", "type" : "article-journal", "volume" : "95-B" }, "uris" : [ "http://www.mendeley.com/documents/?uuid=98a4d0f3-acc4-467a-beea-02b2d901d491" ] } ], "mendeley" : { "formattedCitation" : "&lt;sup&gt;4&lt;/sup&gt;", "plainTextFormattedCitation" : "4", "previouslyFormattedCitation" : "&lt;sup&gt;4&lt;/sup&gt;" }, "properties" : { "noteIndex" : 0 }, "schema" : "https://github.com/citation-style-language/schema/raw/master/csl-citation.json" }</w:instrText>
      </w:r>
      <w:r w:rsidR="00D1089C">
        <w:rPr>
          <w:rFonts w:ascii="Times New Roman" w:hAnsi="Times New Roman" w:cs="Times New Roman"/>
        </w:rPr>
        <w:fldChar w:fldCharType="separate"/>
      </w:r>
      <w:r w:rsidR="00D1089C" w:rsidRPr="00D1089C">
        <w:rPr>
          <w:rFonts w:ascii="Times New Roman" w:hAnsi="Times New Roman" w:cs="Times New Roman"/>
          <w:noProof/>
          <w:vertAlign w:val="superscript"/>
        </w:rPr>
        <w:t>4</w:t>
      </w:r>
      <w:r w:rsidR="00D1089C">
        <w:rPr>
          <w:rFonts w:ascii="Times New Roman" w:hAnsi="Times New Roman" w:cs="Times New Roman"/>
        </w:rPr>
        <w:fldChar w:fldCharType="end"/>
      </w:r>
    </w:p>
    <w:p w14:paraId="33153D05" w14:textId="088D88A6" w:rsidR="00D1089C" w:rsidRDefault="00D1089C" w:rsidP="00666876">
      <w:pPr>
        <w:spacing w:after="0" w:line="480" w:lineRule="auto"/>
        <w:rPr>
          <w:rFonts w:ascii="Times New Roman" w:hAnsi="Times New Roman" w:cs="Times New Roman"/>
        </w:rPr>
      </w:pPr>
      <w:r>
        <w:rPr>
          <w:rFonts w:ascii="Times New Roman" w:hAnsi="Times New Roman" w:cs="Times New Roman"/>
        </w:rPr>
        <w:tab/>
        <w:t xml:space="preserve">Septic arthritis of the SCJ may also occur </w:t>
      </w:r>
      <w:r w:rsidR="002640DF">
        <w:rPr>
          <w:rFonts w:ascii="Times New Roman" w:hAnsi="Times New Roman" w:cs="Times New Roman"/>
        </w:rPr>
        <w:t xml:space="preserve">insidiously and </w:t>
      </w:r>
      <w:r>
        <w:rPr>
          <w:rFonts w:ascii="Times New Roman" w:hAnsi="Times New Roman" w:cs="Times New Roman"/>
        </w:rPr>
        <w:t>acutely as an inflamed joint with localized cellulitis.</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302/0301-620X.95B6.31064", "ISSN" : "2049-4408", "PMID" : "23723264", "abstract" : "The sternoclavicular joint (SCJ) is a pivotal articulation in the linked system of the upper limb girdle, providing load-bearing in compression while resisting displacement in tension or distraction at the manubrium sterni. The SCJ and acromioclavicular joint (ACJ) both have a small surface area of contact protected by an intra-articular fibrocartilaginous disc and are supported by strong extrinsic and intrinsic capsular ligaments. The function of load-sharing in the upper limb by bulky periscapular and thoracobrachial muscles is extremely important to the longevity of both joints. Ligamentous and capsular laxity changes with age, exposing both joints to greater strain, which may explain the rising incidence of arthritis in both with age. The incidence of arthritis in the SCJ is less than that in the ACJ, suggesting that the extrinsic ligaments of the SCJ provide greater stability than the coracoclavicular ligaments of the ACJ. Instability of the SCJ is rare and can be difficult to distinguish from medial clavicular physeal or metaphyseal fracture-separation: cross-sectional imaging is often required. The distinction is important because the treatment options and outcomes of treatment are dissimilar, whereas the treatment and outcomes of ACJ separation and fracture of the lateral clavicle can be similar. Proper recognition and treatment of traumatic instability is vital as these injuries may be life-threatening. Instability of the SCJ does not always require surgical intervention. An accurate diagnosis is required before surgery can be considered, and we recommend the use of the Stanmore instability triangle. Most poor outcomes result from a failure to recognise the underlying pathology. There is a natural reluctance for orthopaedic surgeons to operate in this area owing to unfamiliarity with, and the close proximity of, the related vascular structures, but the interposed sternohyoid and sternothyroid muscles are rarely injured and provide a clear boundary to the medial retroclavicular space, as well as an anatomical barrier to unsafe intervention. This review presents current concepts of instability of the SCJ, describes the relevant surgical anatomy, provides a framework for diagnosis and management, including physiotherapy, and discusses the technical challenges of operative intervention.", "author" : [ { "dropping-particle" : "", "family" : "Sewell", "given" : "M D", "non-dropping-particle" : "", "parse-names" : false, "suffix" : "" }, { "dropping-particle" : "", "family" : "Al-Hadithy", "given" : "N", "non-dropping-particle" : "", "parse-names" : false, "suffix" : "" }, { "dropping-particle" : "", "family" : "Leu", "given" : "a", "non-dropping-particle" : "Le", "parse-names" : false, "suffix" : "" }, { "dropping-particle" : "", "family" : "Lambert", "given" : "S M", "non-dropping-particle" : "", "parse-names" : false, "suffix" : "" } ], "container-title" : "The bone &amp; joint journal", "id" : "ITEM-1", "issue" : "6", "issued" : { "date-parts" : [ [ "2013", "6" ] ] }, "page" : "721-31", "title" : "Instability of the sternoclavicular joint: current concepts in classification, treatment and outcomes.", "type" : "article-journal", "volume" : "95-B" }, "uris" : [ "http://www.mendeley.com/documents/?uuid=98a4d0f3-acc4-467a-beea-02b2d901d491" ] } ], "mendeley" : { "formattedCitation" : "&lt;sup&gt;4&lt;/sup&gt;", "plainTextFormattedCitation" : "4", "previouslyFormattedCitation" : "&lt;sup&gt;4&lt;/sup&gt;" }, "properties" : { "noteIndex" : 0 }, "schema" : "https://github.com/citation-style-language/schema/raw/master/csl-citation.json" }</w:instrText>
      </w:r>
      <w:r>
        <w:rPr>
          <w:rFonts w:ascii="Times New Roman" w:hAnsi="Times New Roman" w:cs="Times New Roman"/>
        </w:rPr>
        <w:fldChar w:fldCharType="separate"/>
      </w:r>
      <w:r w:rsidRPr="00D1089C">
        <w:rPr>
          <w:rFonts w:ascii="Times New Roman" w:hAnsi="Times New Roman" w:cs="Times New Roman"/>
          <w:noProof/>
          <w:vertAlign w:val="superscript"/>
        </w:rPr>
        <w:t>4</w:t>
      </w:r>
      <w:r>
        <w:rPr>
          <w:rFonts w:ascii="Times New Roman" w:hAnsi="Times New Roman" w:cs="Times New Roman"/>
        </w:rPr>
        <w:fldChar w:fldCharType="end"/>
      </w:r>
      <w:r w:rsidR="002640DF">
        <w:rPr>
          <w:rFonts w:ascii="Times New Roman" w:hAnsi="Times New Roman" w:cs="Times New Roman"/>
        </w:rPr>
        <w:t xml:space="preserve"> This typically occurs in immuno-compromised individuals, and </w:t>
      </w:r>
      <w:r>
        <w:rPr>
          <w:rFonts w:ascii="Times New Roman" w:hAnsi="Times New Roman" w:cs="Times New Roman"/>
        </w:rPr>
        <w:t>aspiration under ultrasound guidance may be used to confirm the involved organism and remove fluid.</w:t>
      </w:r>
      <w:r>
        <w:rPr>
          <w:rFonts w:ascii="Times New Roman" w:hAnsi="Times New Roman" w:cs="Times New Roman"/>
        </w:rPr>
        <w:fldChar w:fldCharType="begin" w:fldLock="1"/>
      </w:r>
      <w:r w:rsidR="004F49C7">
        <w:rPr>
          <w:rFonts w:ascii="Times New Roman" w:hAnsi="Times New Roman" w:cs="Times New Roman"/>
        </w:rPr>
        <w:instrText>ADDIN CSL_CITATION { "citationItems" : [ { "id" : "ITEM-1", "itemData" : { "DOI" : "10.1302/0301-620X.95B6.31064", "ISSN" : "2049-4408", "PMID" : "23723264", "abstract" : "The sternoclavicular joint (SCJ) is a pivotal articulation in the linked system of the upper limb girdle, providing load-bearing in compression while resisting displacement in tension or distraction at the manubrium sterni. The SCJ and acromioclavicular joint (ACJ) both have a small surface area of contact protected by an intra-articular fibrocartilaginous disc and are supported by strong extrinsic and intrinsic capsular ligaments. The function of load-sharing in the upper limb by bulky periscapular and thoracobrachial muscles is extremely important to the longevity of both joints. Ligamentous and capsular laxity changes with age, exposing both joints to greater strain, which may explain the rising incidence of arthritis in both with age. The incidence of arthritis in the SCJ is less than that in the ACJ, suggesting that the extrinsic ligaments of the SCJ provide greater stability than the coracoclavicular ligaments of the ACJ. Instability of the SCJ is rare and can be difficult to distinguish from medial clavicular physeal or metaphyseal fracture-separation: cross-sectional imaging is often required. The distinction is important because the treatment options and outcomes of treatment are dissimilar, whereas the treatment and outcomes of ACJ separation and fracture of the lateral clavicle can be similar. Proper recognition and treatment of traumatic instability is vital as these injuries may be life-threatening. Instability of the SCJ does not always require surgical intervention. An accurate diagnosis is required before surgery can be considered, and we recommend the use of the Stanmore instability triangle. Most poor outcomes result from a failure to recognise the underlying pathology. There is a natural reluctance for orthopaedic surgeons to operate in this area owing to unfamiliarity with, and the close proximity of, the related vascular structures, but the interposed sternohyoid and sternothyroid muscles are rarely injured and provide a clear boundary to the medial retroclavicular space, as well as an anatomical barrier to unsafe intervention. This review presents current concepts of instability of the SCJ, describes the relevant surgical anatomy, provides a framework for diagnosis and management, including physiotherapy, and discusses the technical challenges of operative intervention.", "author" : [ { "dropping-particle" : "", "family" : "Sewell", "given" : "M D", "non-dropping-particle" : "", "parse-names" : false, "suffix" : "" }, { "dropping-particle" : "", "family" : "Al-Hadithy", "given" : "N", "non-dropping-particle" : "", "parse-names" : false, "suffix" : "" }, { "dropping-particle" : "", "family" : "Leu", "given" : "a", "non-dropping-particle" : "Le", "parse-names" : false, "suffix" : "" }, { "dropping-particle" : "", "family" : "Lambert", "given" : "S M", "non-dropping-particle" : "", "parse-names" : false, "suffix" : "" } ], "container-title" : "The bone &amp; joint journal", "id" : "ITEM-1", "issue" : "6", "issued" : { "date-parts" : [ [ "2013", "6" ] ] }, "page" : "721-31", "title" : "Instability of the sternoclavicular joint: current concepts in classification, treatment and outcomes.", "type" : "article-journal", "volume" : "95-B" }, "uris" : [ "http://www.mendeley.com/documents/?uuid=98a4d0f3-acc4-467a-beea-02b2d901d491" ] }, { "id" : "ITEM-2", "itemData" : { "DOI" : "10.3122/jabfm.2012.06.110196", "ISSN" : "1557-2625", "PMID" : "23136331", "abstract" : "Septic arthritis is a medical emergency that requires immediate action to prevent significant morbidity and mortality. The sternoclavicular joint may have a more insidious onset than septic arthritis at other sites. A high index of suspicion and judicious use of laboratory and radiologic evaluation can help solidify this diagnosis. The sternoclavicular joint is likely to become infected in the immunocompromised patient or the patient who uses intravenous drugs, but sternoclavicular joint arthritis in the former is uncommon. This case series describes the course of 2 immunocompetent patients who were treated conservatively for septic arthritis of the sternoclavicular joint.", "author" : [ { "dropping-particle" : "", "family" : "Womack", "given" : "Jason", "non-dropping-particle" : "", "parse-names" : false, "suffix" : "" } ], "container-title" : "Journal of the American Board of Family Medicine : JABFM", "id" : "ITEM-2", "issue" : "6", "issued" : { "date-parts" : [ [ "2012" ] ] }, "page" : "908-12", "title" : "Septic arthritis of the sternoclavicular joint.", "type" : "article-journal", "volume" : "25" }, "uris" : [ "http://www.mendeley.com/documents/?uuid=f2eb47bb-ef44-4539-ba16-f1bf5281a1aa" ] } ], "mendeley" : { "formattedCitation" : "&lt;sup&gt;4,16&lt;/sup&gt;", "plainTextFormattedCitation" : "4,16", "previouslyFormattedCitation" : "&lt;sup&gt;4,16&lt;/sup&gt;" }, "properties" : { "noteIndex" : 0 }, "schema" : "https://github.com/citation-style-language/schema/raw/master/csl-citation.json" }</w:instrText>
      </w:r>
      <w:r>
        <w:rPr>
          <w:rFonts w:ascii="Times New Roman" w:hAnsi="Times New Roman" w:cs="Times New Roman"/>
        </w:rPr>
        <w:fldChar w:fldCharType="separate"/>
      </w:r>
      <w:r w:rsidR="00433A84" w:rsidRPr="00433A84">
        <w:rPr>
          <w:rFonts w:ascii="Times New Roman" w:hAnsi="Times New Roman" w:cs="Times New Roman"/>
          <w:noProof/>
          <w:vertAlign w:val="superscript"/>
        </w:rPr>
        <w:t>4,16</w:t>
      </w:r>
      <w:r>
        <w:rPr>
          <w:rFonts w:ascii="Times New Roman" w:hAnsi="Times New Roman" w:cs="Times New Roman"/>
        </w:rPr>
        <w:fldChar w:fldCharType="end"/>
      </w:r>
      <w:r>
        <w:rPr>
          <w:rFonts w:ascii="Times New Roman" w:hAnsi="Times New Roman" w:cs="Times New Roman"/>
        </w:rPr>
        <w:t xml:space="preserve"> </w:t>
      </w:r>
      <w:r w:rsidR="002640DF">
        <w:rPr>
          <w:rFonts w:ascii="Times New Roman" w:hAnsi="Times New Roman" w:cs="Times New Roman"/>
        </w:rPr>
        <w:t>The SCJ is not the joint that is most likely to be infected with septic arthritis, though it is typically any joint that is already undergoing arthritis processes.</w:t>
      </w:r>
      <w:r w:rsidR="002640DF">
        <w:rPr>
          <w:rFonts w:ascii="Times New Roman" w:hAnsi="Times New Roman" w:cs="Times New Roman"/>
        </w:rPr>
        <w:fldChar w:fldCharType="begin" w:fldLock="1"/>
      </w:r>
      <w:r w:rsidR="004F49C7">
        <w:rPr>
          <w:rFonts w:ascii="Times New Roman" w:hAnsi="Times New Roman" w:cs="Times New Roman"/>
        </w:rPr>
        <w:instrText>ADDIN CSL_CITATION { "citationItems" : [ { "id" : "ITEM-1", "itemData" : { "DOI" : "10.3122/jabfm.2012.06.110196", "ISSN" : "1557-2625", "PMID" : "23136331", "abstract" : "Septic arthritis is a medical emergency that requires immediate action to prevent significant morbidity and mortality. The sternoclavicular joint may have a more insidious onset than septic arthritis at other sites. A high index of suspicion and judicious use of laboratory and radiologic evaluation can help solidify this diagnosis. The sternoclavicular joint is likely to become infected in the immunocompromised patient or the patient who uses intravenous drugs, but sternoclavicular joint arthritis in the former is uncommon. This case series describes the course of 2 immunocompetent patients who were treated conservatively for septic arthritis of the sternoclavicular joint.", "author" : [ { "dropping-particle" : "", "family" : "Womack", "given" : "Jason", "non-dropping-particle" : "", "parse-names" : false, "suffix" : "" } ], "container-title" : "Journal of the American Board of Family Medicine : JABFM", "id" : "ITEM-1", "issue" : "6", "issued" : { "date-parts" : [ [ "2012" ] ] }, "page" : "908-12", "title" : "Septic arthritis of the sternoclavicular joint.", "type" : "article-journal", "volume" : "25" }, "uris" : [ "http://www.mendeley.com/documents/?uuid=f2eb47bb-ef44-4539-ba16-f1bf5281a1aa" ] } ], "mendeley" : { "formattedCitation" : "&lt;sup&gt;16&lt;/sup&gt;", "plainTextFormattedCitation" : "16", "previouslyFormattedCitation" : "&lt;sup&gt;16&lt;/sup&gt;" }, "properties" : { "noteIndex" : 0 }, "schema" : "https://github.com/citation-style-language/schema/raw/master/csl-citation.json" }</w:instrText>
      </w:r>
      <w:r w:rsidR="002640DF">
        <w:rPr>
          <w:rFonts w:ascii="Times New Roman" w:hAnsi="Times New Roman" w:cs="Times New Roman"/>
        </w:rPr>
        <w:fldChar w:fldCharType="separate"/>
      </w:r>
      <w:r w:rsidR="00433A84" w:rsidRPr="00433A84">
        <w:rPr>
          <w:rFonts w:ascii="Times New Roman" w:hAnsi="Times New Roman" w:cs="Times New Roman"/>
          <w:noProof/>
          <w:vertAlign w:val="superscript"/>
        </w:rPr>
        <w:t>16</w:t>
      </w:r>
      <w:r w:rsidR="002640DF">
        <w:rPr>
          <w:rFonts w:ascii="Times New Roman" w:hAnsi="Times New Roman" w:cs="Times New Roman"/>
        </w:rPr>
        <w:fldChar w:fldCharType="end"/>
      </w:r>
      <w:r w:rsidR="002640DF">
        <w:rPr>
          <w:rFonts w:ascii="Times New Roman" w:hAnsi="Times New Roman" w:cs="Times New Roman"/>
        </w:rPr>
        <w:t xml:space="preserve"> Aspiration or intravenous antibiotics can</w:t>
      </w:r>
      <w:r>
        <w:rPr>
          <w:rFonts w:ascii="Times New Roman" w:hAnsi="Times New Roman" w:cs="Times New Roman"/>
        </w:rPr>
        <w:t xml:space="preserve"> be used as well as open or arthroscopic lavage</w:t>
      </w:r>
      <w:r w:rsidR="002640DF">
        <w:rPr>
          <w:rFonts w:ascii="Times New Roman" w:hAnsi="Times New Roman" w:cs="Times New Roman"/>
        </w:rPr>
        <w:t xml:space="preserve"> for treatments</w:t>
      </w:r>
      <w:r>
        <w:rPr>
          <w:rFonts w:ascii="Times New Roman" w:hAnsi="Times New Roman" w:cs="Times New Roman"/>
        </w:rPr>
        <w:t>.</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302/0301-620X.95B6.31064", "ISSN" : "2049-4408", "PMID" : "23723264", "abstract" : "The sternoclavicular joint (SCJ) is a pivotal articulation in the linked system of the upper limb girdle, providing load-bearing in compression while resisting displacement in tension or distraction at the manubrium sterni. The SCJ and acromioclavicular joint (ACJ) both have a small surface area of contact protected by an intra-articular fibrocartilaginous disc and are supported by strong extrinsic and intrinsic capsular ligaments. The function of load-sharing in the upper limb by bulky periscapular and thoracobrachial muscles is extremely important to the longevity of both joints. Ligamentous and capsular laxity changes with age, exposing both joints to greater strain, which may explain the rising incidence of arthritis in both with age. The incidence of arthritis in the SCJ is less than that in the ACJ, suggesting that the extrinsic ligaments of the SCJ provide greater stability than the coracoclavicular ligaments of the ACJ. Instability of the SCJ is rare and can be difficult to distinguish from medial clavicular physeal or metaphyseal fracture-separation: cross-sectional imaging is often required. The distinction is important because the treatment options and outcomes of treatment are dissimilar, whereas the treatment and outcomes of ACJ separation and fracture of the lateral clavicle can be similar. Proper recognition and treatment of traumatic instability is vital as these injuries may be life-threatening. Instability of the SCJ does not always require surgical intervention. An accurate diagnosis is required before surgery can be considered, and we recommend the use of the Stanmore instability triangle. Most poor outcomes result from a failure to recognise the underlying pathology. There is a natural reluctance for orthopaedic surgeons to operate in this area owing to unfamiliarity with, and the close proximity of, the related vascular structures, but the interposed sternohyoid and sternothyroid muscles are rarely injured and provide a clear boundary to the medial retroclavicular space, as well as an anatomical barrier to unsafe intervention. This review presents current concepts of instability of the SCJ, describes the relevant surgical anatomy, provides a framework for diagnosis and management, including physiotherapy, and discusses the technical challenges of operative intervention.", "author" : [ { "dropping-particle" : "", "family" : "Sewell", "given" : "M D", "non-dropping-particle" : "", "parse-names" : false, "suffix" : "" }, { "dropping-particle" : "", "family" : "Al-Hadithy", "given" : "N", "non-dropping-particle" : "", "parse-names" : false, "suffix" : "" }, { "dropping-particle" : "", "family" : "Leu", "given" : "a", "non-dropping-particle" : "Le", "parse-names" : false, "suffix" : "" }, { "dropping-particle" : "", "family" : "Lambert", "given" : "S M", "non-dropping-particle" : "", "parse-names" : false, "suffix" : "" } ], "container-title" : "The bone &amp; joint journal", "id" : "ITEM-1", "issue" : "6", "issued" : { "date-parts" : [ [ "2013", "6" ] ] }, "page" : "721-31", "title" : "Instability of the sternoclavicular joint: current concepts in classification, treatment and outcomes.", "type" : "article-journal", "volume" : "95-B" }, "uris" : [ "http://www.mendeley.com/documents/?uuid=98a4d0f3-acc4-467a-beea-02b2d901d491" ] } ], "mendeley" : { "formattedCitation" : "&lt;sup&gt;4&lt;/sup&gt;", "plainTextFormattedCitation" : "4", "previouslyFormattedCitation" : "&lt;sup&gt;4&lt;/sup&gt;" }, "properties" : { "noteIndex" : 0 }, "schema" : "https://github.com/citation-style-language/schema/raw/master/csl-citation.json" }</w:instrText>
      </w:r>
      <w:r>
        <w:rPr>
          <w:rFonts w:ascii="Times New Roman" w:hAnsi="Times New Roman" w:cs="Times New Roman"/>
        </w:rPr>
        <w:fldChar w:fldCharType="separate"/>
      </w:r>
      <w:r w:rsidRPr="00D1089C">
        <w:rPr>
          <w:rFonts w:ascii="Times New Roman" w:hAnsi="Times New Roman" w:cs="Times New Roman"/>
          <w:noProof/>
          <w:vertAlign w:val="superscript"/>
        </w:rPr>
        <w:t>4</w:t>
      </w:r>
      <w:r>
        <w:rPr>
          <w:rFonts w:ascii="Times New Roman" w:hAnsi="Times New Roman" w:cs="Times New Roman"/>
        </w:rPr>
        <w:fldChar w:fldCharType="end"/>
      </w:r>
      <w:r w:rsidR="002640DF">
        <w:rPr>
          <w:rFonts w:ascii="Times New Roman" w:hAnsi="Times New Roman" w:cs="Times New Roman"/>
        </w:rPr>
        <w:t xml:space="preserve"> </w:t>
      </w:r>
    </w:p>
    <w:p w14:paraId="120C3F49" w14:textId="506D8046" w:rsidR="00D1089C" w:rsidRDefault="00D1089C" w:rsidP="00666876">
      <w:pPr>
        <w:spacing w:after="0" w:line="480" w:lineRule="auto"/>
        <w:rPr>
          <w:rFonts w:ascii="Times New Roman" w:hAnsi="Times New Roman" w:cs="Times New Roman"/>
          <w:b/>
          <w:i/>
        </w:rPr>
      </w:pPr>
      <w:r w:rsidRPr="00D1089C">
        <w:rPr>
          <w:rFonts w:ascii="Times New Roman" w:hAnsi="Times New Roman" w:cs="Times New Roman"/>
          <w:b/>
          <w:i/>
        </w:rPr>
        <w:t>Sternocostoclavicular Hyperostosis Syndrome</w:t>
      </w:r>
      <w:r>
        <w:rPr>
          <w:rFonts w:ascii="Times New Roman" w:hAnsi="Times New Roman" w:cs="Times New Roman"/>
          <w:b/>
          <w:i/>
        </w:rPr>
        <w:t xml:space="preserve"> (SCCH)</w:t>
      </w:r>
      <w:r w:rsidR="00B154E6">
        <w:rPr>
          <w:rFonts w:ascii="Times New Roman" w:hAnsi="Times New Roman" w:cs="Times New Roman"/>
          <w:b/>
          <w:i/>
        </w:rPr>
        <w:t>:</w:t>
      </w:r>
      <w:r w:rsidR="00B154E6" w:rsidRPr="00B154E6">
        <w:rPr>
          <w:rFonts w:ascii="Times New Roman" w:hAnsi="Times New Roman" w:cs="Times New Roman"/>
          <w:b/>
          <w:i/>
        </w:rPr>
        <w:t xml:space="preserve"> </w:t>
      </w:r>
      <w:r w:rsidR="00B154E6">
        <w:rPr>
          <w:rFonts w:ascii="Times New Roman" w:hAnsi="Times New Roman" w:cs="Times New Roman"/>
          <w:b/>
          <w:i/>
        </w:rPr>
        <w:t>Type II</w:t>
      </w:r>
      <w:r w:rsidR="00B154E6" w:rsidRPr="00B154E6">
        <w:rPr>
          <w:rFonts w:ascii="Times New Roman" w:hAnsi="Times New Roman" w:cs="Times New Roman"/>
          <w:b/>
          <w:i/>
        </w:rPr>
        <w:t xml:space="preserve"> Atraumatic Structural</w:t>
      </w:r>
    </w:p>
    <w:p w14:paraId="2B162214" w14:textId="78B57237" w:rsidR="00D1089C" w:rsidRDefault="00D1089C" w:rsidP="00666876">
      <w:pPr>
        <w:spacing w:after="0" w:line="480" w:lineRule="auto"/>
        <w:rPr>
          <w:rFonts w:ascii="Times New Roman" w:hAnsi="Times New Roman" w:cs="Times New Roman"/>
        </w:rPr>
      </w:pPr>
      <w:r>
        <w:rPr>
          <w:rFonts w:ascii="Times New Roman" w:hAnsi="Times New Roman" w:cs="Times New Roman"/>
        </w:rPr>
        <w:tab/>
        <w:t>SCCH is hyperossification of the manubrium, sternum, clavicles, upper ribs, and peri-articular ligaments.</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302/0301-620X.95B6.31064", "ISSN" : "2049-4408", "PMID" : "23723264", "abstract" : "The sternoclavicular joint (SCJ) is a pivotal articulation in the linked system of the upper limb girdle, providing load-bearing in compression while resisting displacement in tension or distraction at the manubrium sterni. The SCJ and acromioclavicular joint (ACJ) both have a small surface area of contact protected by an intra-articular fibrocartilaginous disc and are supported by strong extrinsic and intrinsic capsular ligaments. The function of load-sharing in the upper limb by bulky periscapular and thoracobrachial muscles is extremely important to the longevity of both joints. Ligamentous and capsular laxity changes with age, exposing both joints to greater strain, which may explain the rising incidence of arthritis in both with age. The incidence of arthritis in the SCJ is less than that in the ACJ, suggesting that the extrinsic ligaments of the SCJ provide greater stability than the coracoclavicular ligaments of the ACJ. Instability of the SCJ is rare and can be difficult to distinguish from medial clavicular physeal or metaphyseal fracture-separation: cross-sectional imaging is often required. The distinction is important because the treatment options and outcomes of treatment are dissimilar, whereas the treatment and outcomes of ACJ separation and fracture of the lateral clavicle can be similar. Proper recognition and treatment of traumatic instability is vital as these injuries may be life-threatening. Instability of the SCJ does not always require surgical intervention. An accurate diagnosis is required before surgery can be considered, and we recommend the use of the Stanmore instability triangle. Most poor outcomes result from a failure to recognise the underlying pathology. There is a natural reluctance for orthopaedic surgeons to operate in this area owing to unfamiliarity with, and the close proximity of, the related vascular structures, but the interposed sternohyoid and sternothyroid muscles are rarely injured and provide a clear boundary to the medial retroclavicular space, as well as an anatomical barrier to unsafe intervention. This review presents current concepts of instability of the SCJ, describes the relevant surgical anatomy, provides a framework for diagnosis and management, including physiotherapy, and discusses the technical challenges of operative intervention.", "author" : [ { "dropping-particle" : "", "family" : "Sewell", "given" : "M D", "non-dropping-particle" : "", "parse-names" : false, "suffix" : "" }, { "dropping-particle" : "", "family" : "Al-Hadithy", "given" : "N", "non-dropping-particle" : "", "parse-names" : false, "suffix" : "" }, { "dropping-particle" : "", "family" : "Leu", "given" : "a", "non-dropping-particle" : "Le", "parse-names" : false, "suffix" : "" }, { "dropping-particle" : "", "family" : "Lambert", "given" : "S M", "non-dropping-particle" : "", "parse-names" : false, "suffix" : "" } ], "container-title" : "The bone &amp; joint journal", "id" : "ITEM-1", "issue" : "6", "issued" : { "date-parts" : [ [ "2013", "6" ] ] }, "page" : "721-31", "title" : "Instability of the sternoclavicular joint: current concepts in classification, treatment and outcomes.", "type" : "article-journal", "volume" : "95-B" }, "uris" : [ "http://www.mendeley.com/documents/?uuid=98a4d0f3-acc4-467a-beea-02b2d901d491" ] } ], "mendeley" : { "formattedCitation" : "&lt;sup&gt;4&lt;/sup&gt;", "plainTextFormattedCitation" : "4", "previouslyFormattedCitation" : "&lt;sup&gt;4&lt;/sup&gt;" }, "properties" : { "noteIndex" : 0 }, "schema" : "https://github.com/citation-style-language/schema/raw/master/csl-citation.json" }</w:instrText>
      </w:r>
      <w:r>
        <w:rPr>
          <w:rFonts w:ascii="Times New Roman" w:hAnsi="Times New Roman" w:cs="Times New Roman"/>
        </w:rPr>
        <w:fldChar w:fldCharType="separate"/>
      </w:r>
      <w:r w:rsidRPr="00D1089C">
        <w:rPr>
          <w:rFonts w:ascii="Times New Roman" w:hAnsi="Times New Roman" w:cs="Times New Roman"/>
          <w:noProof/>
          <w:vertAlign w:val="superscript"/>
        </w:rPr>
        <w:t>4</w:t>
      </w:r>
      <w:r>
        <w:rPr>
          <w:rFonts w:ascii="Times New Roman" w:hAnsi="Times New Roman" w:cs="Times New Roman"/>
        </w:rPr>
        <w:fldChar w:fldCharType="end"/>
      </w:r>
      <w:r>
        <w:rPr>
          <w:rFonts w:ascii="Times New Roman" w:hAnsi="Times New Roman" w:cs="Times New Roman"/>
        </w:rPr>
        <w:t xml:space="preserve"> SCCH has been most commonly diagnosed by exclusion in middle-aged Japanese men and may be related to diffuse idiopathic skeletal hyperostosis and ankylosing </w:t>
      </w:r>
      <w:r>
        <w:rPr>
          <w:rFonts w:ascii="Times New Roman" w:hAnsi="Times New Roman" w:cs="Times New Roman"/>
        </w:rPr>
        <w:lastRenderedPageBreak/>
        <w:t>spondylitis.</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302/0301-620X.95B6.31064", "ISSN" : "2049-4408", "PMID" : "23723264", "abstract" : "The sternoclavicular joint (SCJ) is a pivotal articulation in the linked system of the upper limb girdle, providing load-bearing in compression while resisting displacement in tension or distraction at the manubrium sterni. The SCJ and acromioclavicular joint (ACJ) both have a small surface area of contact protected by an intra-articular fibrocartilaginous disc and are supported by strong extrinsic and intrinsic capsular ligaments. The function of load-sharing in the upper limb by bulky periscapular and thoracobrachial muscles is extremely important to the longevity of both joints. Ligamentous and capsular laxity changes with age, exposing both joints to greater strain, which may explain the rising incidence of arthritis in both with age. The incidence of arthritis in the SCJ is less than that in the ACJ, suggesting that the extrinsic ligaments of the SCJ provide greater stability than the coracoclavicular ligaments of the ACJ. Instability of the SCJ is rare and can be difficult to distinguish from medial clavicular physeal or metaphyseal fracture-separation: cross-sectional imaging is often required. The distinction is important because the treatment options and outcomes of treatment are dissimilar, whereas the treatment and outcomes of ACJ separation and fracture of the lateral clavicle can be similar. Proper recognition and treatment of traumatic instability is vital as these injuries may be life-threatening. Instability of the SCJ does not always require surgical intervention. An accurate diagnosis is required before surgery can be considered, and we recommend the use of the Stanmore instability triangle. Most poor outcomes result from a failure to recognise the underlying pathology. There is a natural reluctance for orthopaedic surgeons to operate in this area owing to unfamiliarity with, and the close proximity of, the related vascular structures, but the interposed sternohyoid and sternothyroid muscles are rarely injured and provide a clear boundary to the medial retroclavicular space, as well as an anatomical barrier to unsafe intervention. This review presents current concepts of instability of the SCJ, describes the relevant surgical anatomy, provides a framework for diagnosis and management, including physiotherapy, and discusses the technical challenges of operative intervention.", "author" : [ { "dropping-particle" : "", "family" : "Sewell", "given" : "M D", "non-dropping-particle" : "", "parse-names" : false, "suffix" : "" }, { "dropping-particle" : "", "family" : "Al-Hadithy", "given" : "N", "non-dropping-particle" : "", "parse-names" : false, "suffix" : "" }, { "dropping-particle" : "", "family" : "Leu", "given" : "a", "non-dropping-particle" : "Le", "parse-names" : false, "suffix" : "" }, { "dropping-particle" : "", "family" : "Lambert", "given" : "S M", "non-dropping-particle" : "", "parse-names" : false, "suffix" : "" } ], "container-title" : "The bone &amp; joint journal", "id" : "ITEM-1", "issue" : "6", "issued" : { "date-parts" : [ [ "2013", "6" ] ] }, "page" : "721-31", "title" : "Instability of the sternoclavicular joint: current concepts in classification, treatment and outcomes.", "type" : "article-journal", "volume" : "95-B" }, "uris" : [ "http://www.mendeley.com/documents/?uuid=98a4d0f3-acc4-467a-beea-02b2d901d491" ] } ], "mendeley" : { "formattedCitation" : "&lt;sup&gt;4&lt;/sup&gt;", "plainTextFormattedCitation" : "4", "previouslyFormattedCitation" : "&lt;sup&gt;4&lt;/sup&gt;" }, "properties" : { "noteIndex" : 0 }, "schema" : "https://github.com/citation-style-language/schema/raw/master/csl-citation.json" }</w:instrText>
      </w:r>
      <w:r>
        <w:rPr>
          <w:rFonts w:ascii="Times New Roman" w:hAnsi="Times New Roman" w:cs="Times New Roman"/>
        </w:rPr>
        <w:fldChar w:fldCharType="separate"/>
      </w:r>
      <w:r w:rsidRPr="00D1089C">
        <w:rPr>
          <w:rFonts w:ascii="Times New Roman" w:hAnsi="Times New Roman" w:cs="Times New Roman"/>
          <w:noProof/>
          <w:vertAlign w:val="superscript"/>
        </w:rPr>
        <w:t>4</w:t>
      </w:r>
      <w:r>
        <w:rPr>
          <w:rFonts w:ascii="Times New Roman" w:hAnsi="Times New Roman" w:cs="Times New Roman"/>
        </w:rPr>
        <w:fldChar w:fldCharType="end"/>
      </w:r>
      <w:r>
        <w:rPr>
          <w:rFonts w:ascii="Times New Roman" w:hAnsi="Times New Roman" w:cs="Times New Roman"/>
        </w:rPr>
        <w:t xml:space="preserve"> The etiology of this syndrome is unclear, but typically antibiotics can clear up any symptoms.</w:t>
      </w:r>
      <w:r>
        <w:rPr>
          <w:rFonts w:ascii="Times New Roman" w:hAnsi="Times New Roman" w:cs="Times New Roman"/>
        </w:rPr>
        <w:fldChar w:fldCharType="begin" w:fldLock="1"/>
      </w:r>
      <w:r w:rsidR="00B154E6">
        <w:rPr>
          <w:rFonts w:ascii="Times New Roman" w:hAnsi="Times New Roman" w:cs="Times New Roman"/>
        </w:rPr>
        <w:instrText>ADDIN CSL_CITATION { "citationItems" : [ { "id" : "ITEM-1", "itemData" : { "DOI" : "10.1302/0301-620X.95B6.31064", "ISSN" : "2049-4408", "PMID" : "23723264", "abstract" : "The sternoclavicular joint (SCJ) is a pivotal articulation in the linked system of the upper limb girdle, providing load-bearing in compression while resisting displacement in tension or distraction at the manubrium sterni. The SCJ and acromioclavicular joint (ACJ) both have a small surface area of contact protected by an intra-articular fibrocartilaginous disc and are supported by strong extrinsic and intrinsic capsular ligaments. The function of load-sharing in the upper limb by bulky periscapular and thoracobrachial muscles is extremely important to the longevity of both joints. Ligamentous and capsular laxity changes with age, exposing both joints to greater strain, which may explain the rising incidence of arthritis in both with age. The incidence of arthritis in the SCJ is less than that in the ACJ, suggesting that the extrinsic ligaments of the SCJ provide greater stability than the coracoclavicular ligaments of the ACJ. Instability of the SCJ is rare and can be difficult to distinguish from medial clavicular physeal or metaphyseal fracture-separation: cross-sectional imaging is often required. The distinction is important because the treatment options and outcomes of treatment are dissimilar, whereas the treatment and outcomes of ACJ separation and fracture of the lateral clavicle can be similar. Proper recognition and treatment of traumatic instability is vital as these injuries may be life-threatening. Instability of the SCJ does not always require surgical intervention. An accurate diagnosis is required before surgery can be considered, and we recommend the use of the Stanmore instability triangle. Most poor outcomes result from a failure to recognise the underlying pathology. There is a natural reluctance for orthopaedic surgeons to operate in this area owing to unfamiliarity with, and the close proximity of, the related vascular structures, but the interposed sternohyoid and sternothyroid muscles are rarely injured and provide a clear boundary to the medial retroclavicular space, as well as an anatomical barrier to unsafe intervention. This review presents current concepts of instability of the SCJ, describes the relevant surgical anatomy, provides a framework for diagnosis and management, including physiotherapy, and discusses the technical challenges of operative intervention.", "author" : [ { "dropping-particle" : "", "family" : "Sewell", "given" : "M D", "non-dropping-particle" : "", "parse-names" : false, "suffix" : "" }, { "dropping-particle" : "", "family" : "Al-Hadithy", "given" : "N", "non-dropping-particle" : "", "parse-names" : false, "suffix" : "" }, { "dropping-particle" : "", "family" : "Leu", "given" : "a", "non-dropping-particle" : "Le", "parse-names" : false, "suffix" : "" }, { "dropping-particle" : "", "family" : "Lambert", "given" : "S M", "non-dropping-particle" : "", "parse-names" : false, "suffix" : "" } ], "container-title" : "The bone &amp; joint journal", "id" : "ITEM-1", "issue" : "6", "issued" : { "date-parts" : [ [ "2013", "6" ] ] }, "page" : "721-31", "title" : "Instability of the sternoclavicular joint: current concepts in classification, treatment and outcomes.", "type" : "article-journal", "volume" : "95-B" }, "uris" : [ "http://www.mendeley.com/documents/?uuid=98a4d0f3-acc4-467a-beea-02b2d901d491" ] } ], "mendeley" : { "formattedCitation" : "&lt;sup&gt;4&lt;/sup&gt;", "plainTextFormattedCitation" : "4", "previouslyFormattedCitation" : "&lt;sup&gt;4&lt;/sup&gt;" }, "properties" : { "noteIndex" : 0 }, "schema" : "https://github.com/citation-style-language/schema/raw/master/csl-citation.json" }</w:instrText>
      </w:r>
      <w:r>
        <w:rPr>
          <w:rFonts w:ascii="Times New Roman" w:hAnsi="Times New Roman" w:cs="Times New Roman"/>
        </w:rPr>
        <w:fldChar w:fldCharType="separate"/>
      </w:r>
      <w:r w:rsidRPr="00D1089C">
        <w:rPr>
          <w:rFonts w:ascii="Times New Roman" w:hAnsi="Times New Roman" w:cs="Times New Roman"/>
          <w:noProof/>
          <w:vertAlign w:val="superscript"/>
        </w:rPr>
        <w:t>4</w:t>
      </w:r>
      <w:r>
        <w:rPr>
          <w:rFonts w:ascii="Times New Roman" w:hAnsi="Times New Roman" w:cs="Times New Roman"/>
        </w:rPr>
        <w:fldChar w:fldCharType="end"/>
      </w:r>
    </w:p>
    <w:p w14:paraId="5832EFC8" w14:textId="5BF4B5C0" w:rsidR="00D1089C" w:rsidRPr="00D1089C" w:rsidRDefault="00D1089C" w:rsidP="00666876">
      <w:pPr>
        <w:spacing w:after="0" w:line="480" w:lineRule="auto"/>
        <w:rPr>
          <w:rFonts w:ascii="Times New Roman" w:hAnsi="Times New Roman" w:cs="Times New Roman"/>
          <w:b/>
          <w:i/>
        </w:rPr>
      </w:pPr>
      <w:r>
        <w:rPr>
          <w:rFonts w:ascii="Times New Roman" w:hAnsi="Times New Roman" w:cs="Times New Roman"/>
          <w:b/>
          <w:i/>
        </w:rPr>
        <w:t>Infection or Chondrosarcoma of the SCJ</w:t>
      </w:r>
      <w:r w:rsidR="00B154E6">
        <w:rPr>
          <w:rFonts w:ascii="Times New Roman" w:hAnsi="Times New Roman" w:cs="Times New Roman"/>
          <w:b/>
          <w:i/>
        </w:rPr>
        <w:t xml:space="preserve">: </w:t>
      </w:r>
      <w:r w:rsidR="00B154E6" w:rsidRPr="00B154E6">
        <w:rPr>
          <w:rFonts w:ascii="Times New Roman" w:hAnsi="Times New Roman" w:cs="Times New Roman"/>
          <w:b/>
          <w:i/>
        </w:rPr>
        <w:t>Type II Atraumatic Structural</w:t>
      </w:r>
    </w:p>
    <w:p w14:paraId="7409D568" w14:textId="6A8E78D2" w:rsidR="005E6AEB" w:rsidRPr="00647077" w:rsidRDefault="005E6AEB" w:rsidP="00666876">
      <w:pPr>
        <w:spacing w:after="0" w:line="480" w:lineRule="auto"/>
        <w:rPr>
          <w:rFonts w:ascii="Times New Roman" w:hAnsi="Times New Roman" w:cs="Times New Roman"/>
        </w:rPr>
      </w:pPr>
      <w:r>
        <w:rPr>
          <w:rFonts w:ascii="Times New Roman" w:hAnsi="Times New Roman" w:cs="Times New Roman"/>
        </w:rPr>
        <w:tab/>
        <w:t xml:space="preserve">In an interesting recent case series, the second metatarsophalangeal joint </w:t>
      </w:r>
      <w:r w:rsidR="00F52982">
        <w:rPr>
          <w:rFonts w:ascii="Times New Roman" w:hAnsi="Times New Roman" w:cs="Times New Roman"/>
        </w:rPr>
        <w:t>and its vascular and nervous structures were</w:t>
      </w:r>
      <w:r>
        <w:rPr>
          <w:rFonts w:ascii="Times New Roman" w:hAnsi="Times New Roman" w:cs="Times New Roman"/>
        </w:rPr>
        <w:t xml:space="preserve"> harvested and used to reconstruct an excised SCJ post-infection of </w:t>
      </w:r>
      <w:r w:rsidR="002640DF">
        <w:rPr>
          <w:rFonts w:ascii="Times New Roman" w:hAnsi="Times New Roman" w:cs="Times New Roman"/>
        </w:rPr>
        <w:t xml:space="preserve">a </w:t>
      </w:r>
      <w:r>
        <w:rPr>
          <w:rFonts w:ascii="Times New Roman" w:hAnsi="Times New Roman" w:cs="Times New Roman"/>
        </w:rPr>
        <w:t>chondrosarcoma</w:t>
      </w:r>
      <w:r w:rsidR="00F52982">
        <w:rPr>
          <w:rFonts w:ascii="Times New Roman" w:hAnsi="Times New Roman" w:cs="Times New Roman"/>
        </w:rPr>
        <w:t>.</w:t>
      </w:r>
      <w:r w:rsidR="00F52982">
        <w:rPr>
          <w:rFonts w:ascii="Times New Roman" w:hAnsi="Times New Roman" w:cs="Times New Roman"/>
        </w:rPr>
        <w:fldChar w:fldCharType="begin" w:fldLock="1"/>
      </w:r>
      <w:r w:rsidR="004F49C7">
        <w:rPr>
          <w:rFonts w:ascii="Times New Roman" w:hAnsi="Times New Roman" w:cs="Times New Roman"/>
        </w:rPr>
        <w:instrText>ADDIN CSL_CITATION { "citationItems" : [ { "id" : "ITEM-1", "itemData" : { "DOI" : "10.1016/j.jhsa.2014.03.027", "ISSN" : "1531-6564", "PMID" : "24799147", "abstract" : "PURPOSE: We describe the anatomical basis for microsurgical reconstruction of the sternoclavicular joint using a vascularized, innervated second metatarsophalangeal joint, the surgical technique, and outcomes in 2 patients.\n\nMETHODS: We harvested the second metatarsophalangeal joint along with the joint capsule, portions of the metatarsal and phalanx, the flexor sheath and flexor tendon, the extensor sheath and tendon, the first metatarsal artery, and the deep peroneal nerve. This composite tissue was used for reconstruction of an excised sternoclavicular joint following infection or chondrosarcoma. The proximal phalanx was dowel-jointed into the manubrium and fixed with 1 or 2 screws; the metatarsal was plated to the remaining clavicle. The joint was oriented to allow maximal elevation and restricted depression, and the normal mediolateral laxity allowed anterior and posterior movement. Vascular anastomoses were performed to branches of the thoracoacromial axis vessels, and digital nerves were connected to a supraclavicular nerve.\n\nRESULTS: Two patients had their excised sternoclavicular joints reconstructed using this technique. Both achieved union at the clavicular and sternal junctions. Both obtained restoration of movement of the sternoclavicular joint and upper limb. One patient developed joint subluxation and pain requiring tendon graft reconstruction of the costoclavicular ligament.\n\nCONCLUSIONS: In these 2 cases, the vascularized second toe metatarsophalangeal joint satisfactorily reconstructed the widely excised sternoclavicular joint and costoclavicular ligament and restored function.\n\nTYPE OF STUDY/LEVEL OF EVIDENCE: Therapeutic IV.", "author" : [ { "dropping-particle" : "", "family" : "Bendon", "given" : "Charlotte L", "non-dropping-particle" : "", "parse-names" : false, "suffix" : "" }, { "dropping-particle" : "", "family" : "Giele", "given" : "Henk P", "non-dropping-particle" : "", "parse-names" : false, "suffix" : "" } ], "container-title" : "The Journal of hand surgery", "id" : "ITEM-1", "issue" : "7", "issued" : { "date-parts" : [ [ "2014", "7" ] ] }, "page" : "1327-32", "publisher" : "Elsevier Inc", "title" : "Second toe metatarsophalangeal joint transfer for sternoclavicular joint reconstruction.", "type" : "article-journal", "volume" : "39" }, "uris" : [ "http://www.mendeley.com/documents/?uuid=ffa95bc3-fe8f-4efe-be2b-5d9c411474e0" ] } ], "mendeley" : { "formattedCitation" : "&lt;sup&gt;17&lt;/sup&gt;", "plainTextFormattedCitation" : "17", "previouslyFormattedCitation" : "&lt;sup&gt;17&lt;/sup&gt;" }, "properties" : { "noteIndex" : 0 }, "schema" : "https://github.com/citation-style-language/schema/raw/master/csl-citation.json" }</w:instrText>
      </w:r>
      <w:r w:rsidR="00F52982">
        <w:rPr>
          <w:rFonts w:ascii="Times New Roman" w:hAnsi="Times New Roman" w:cs="Times New Roman"/>
        </w:rPr>
        <w:fldChar w:fldCharType="separate"/>
      </w:r>
      <w:r w:rsidR="00433A84" w:rsidRPr="00433A84">
        <w:rPr>
          <w:rFonts w:ascii="Times New Roman" w:hAnsi="Times New Roman" w:cs="Times New Roman"/>
          <w:noProof/>
          <w:vertAlign w:val="superscript"/>
        </w:rPr>
        <w:t>17</w:t>
      </w:r>
      <w:r w:rsidR="00F52982">
        <w:rPr>
          <w:rFonts w:ascii="Times New Roman" w:hAnsi="Times New Roman" w:cs="Times New Roman"/>
        </w:rPr>
        <w:fldChar w:fldCharType="end"/>
      </w:r>
      <w:r w:rsidR="00F52982">
        <w:rPr>
          <w:rFonts w:ascii="Times New Roman" w:hAnsi="Times New Roman" w:cs="Times New Roman"/>
        </w:rPr>
        <w:t xml:space="preserve"> </w:t>
      </w:r>
      <w:r w:rsidR="002640DF">
        <w:rPr>
          <w:rFonts w:ascii="Times New Roman" w:hAnsi="Times New Roman" w:cs="Times New Roman"/>
        </w:rPr>
        <w:t>Other risk factors for infection in this area can include co-diagnosis of diabetes mellitus, immunosuppressive diseases, or uses of immunosuppressant, and placement of a subclavian central venous catheter.</w:t>
      </w:r>
      <w:r w:rsidR="002640DF">
        <w:rPr>
          <w:rFonts w:ascii="Times New Roman" w:hAnsi="Times New Roman" w:cs="Times New Roman"/>
        </w:rPr>
        <w:fldChar w:fldCharType="begin" w:fldLock="1"/>
      </w:r>
      <w:r w:rsidR="004F49C7">
        <w:rPr>
          <w:rFonts w:ascii="Times New Roman" w:hAnsi="Times New Roman" w:cs="Times New Roman"/>
        </w:rPr>
        <w:instrText>ADDIN CSL_CITATION { "citationItems" : [ { "id" : "ITEM-1", "itemData" : { "DOI" : "10.3122/jabfm.2012.06.110196", "ISSN" : "1557-2625", "PMID" : "23136331", "abstract" : "Septic arthritis is a medical emergency that requires immediate action to prevent significant morbidity and mortality. The sternoclavicular joint may have a more insidious onset than septic arthritis at other sites. A high index of suspicion and judicious use of laboratory and radiologic evaluation can help solidify this diagnosis. The sternoclavicular joint is likely to become infected in the immunocompromised patient or the patient who uses intravenous drugs, but sternoclavicular joint arthritis in the former is uncommon. This case series describes the course of 2 immunocompetent patients who were treated conservatively for septic arthritis of the sternoclavicular joint.", "author" : [ { "dropping-particle" : "", "family" : "Womack", "given" : "Jason", "non-dropping-particle" : "", "parse-names" : false, "suffix" : "" } ], "container-title" : "Journal of the American Board of Family Medicine : JABFM", "id" : "ITEM-1", "issue" : "6", "issued" : { "date-parts" : [ [ "2012" ] ] }, "page" : "908-12", "title" : "Septic arthritis of the sternoclavicular joint.", "type" : "article-journal", "volume" : "25" }, "uris" : [ "http://www.mendeley.com/documents/?uuid=f2eb47bb-ef44-4539-ba16-f1bf5281a1aa" ] } ], "mendeley" : { "formattedCitation" : "&lt;sup&gt;16&lt;/sup&gt;", "plainTextFormattedCitation" : "16", "previouslyFormattedCitation" : "&lt;sup&gt;16&lt;/sup&gt;" }, "properties" : { "noteIndex" : 0 }, "schema" : "https://github.com/citation-style-language/schema/raw/master/csl-citation.json" }</w:instrText>
      </w:r>
      <w:r w:rsidR="002640DF">
        <w:rPr>
          <w:rFonts w:ascii="Times New Roman" w:hAnsi="Times New Roman" w:cs="Times New Roman"/>
        </w:rPr>
        <w:fldChar w:fldCharType="separate"/>
      </w:r>
      <w:r w:rsidR="00433A84" w:rsidRPr="00433A84">
        <w:rPr>
          <w:rFonts w:ascii="Times New Roman" w:hAnsi="Times New Roman" w:cs="Times New Roman"/>
          <w:noProof/>
          <w:vertAlign w:val="superscript"/>
        </w:rPr>
        <w:t>16</w:t>
      </w:r>
      <w:r w:rsidR="002640DF">
        <w:rPr>
          <w:rFonts w:ascii="Times New Roman" w:hAnsi="Times New Roman" w:cs="Times New Roman"/>
        </w:rPr>
        <w:fldChar w:fldCharType="end"/>
      </w:r>
      <w:r w:rsidR="002640DF">
        <w:rPr>
          <w:rFonts w:ascii="Times New Roman" w:hAnsi="Times New Roman" w:cs="Times New Roman"/>
        </w:rPr>
        <w:t xml:space="preserve"> </w:t>
      </w:r>
      <w:r w:rsidR="00F52982">
        <w:rPr>
          <w:rFonts w:ascii="Times New Roman" w:hAnsi="Times New Roman" w:cs="Times New Roman"/>
        </w:rPr>
        <w:t>Including innervation in the reconstruction could help decrease the likelihood of developing a Charcot joint and future degeneration.</w:t>
      </w:r>
      <w:r w:rsidR="00F52982">
        <w:rPr>
          <w:rFonts w:ascii="Times New Roman" w:hAnsi="Times New Roman" w:cs="Times New Roman"/>
        </w:rPr>
        <w:fldChar w:fldCharType="begin" w:fldLock="1"/>
      </w:r>
      <w:r w:rsidR="004F49C7">
        <w:rPr>
          <w:rFonts w:ascii="Times New Roman" w:hAnsi="Times New Roman" w:cs="Times New Roman"/>
        </w:rPr>
        <w:instrText>ADDIN CSL_CITATION { "citationItems" : [ { "id" : "ITEM-1", "itemData" : { "DOI" : "10.1016/j.jhsa.2014.03.027", "ISSN" : "1531-6564", "PMID" : "24799147", "abstract" : "PURPOSE: We describe the anatomical basis for microsurgical reconstruction of the sternoclavicular joint using a vascularized, innervated second metatarsophalangeal joint, the surgical technique, and outcomes in 2 patients.\n\nMETHODS: We harvested the second metatarsophalangeal joint along with the joint capsule, portions of the metatarsal and phalanx, the flexor sheath and flexor tendon, the extensor sheath and tendon, the first metatarsal artery, and the deep peroneal nerve. This composite tissue was used for reconstruction of an excised sternoclavicular joint following infection or chondrosarcoma. The proximal phalanx was dowel-jointed into the manubrium and fixed with 1 or 2 screws; the metatarsal was plated to the remaining clavicle. The joint was oriented to allow maximal elevation and restricted depression, and the normal mediolateral laxity allowed anterior and posterior movement. Vascular anastomoses were performed to branches of the thoracoacromial axis vessels, and digital nerves were connected to a supraclavicular nerve.\n\nRESULTS: Two patients had their excised sternoclavicular joints reconstructed using this technique. Both achieved union at the clavicular and sternal junctions. Both obtained restoration of movement of the sternoclavicular joint and upper limb. One patient developed joint subluxation and pain requiring tendon graft reconstruction of the costoclavicular ligament.\n\nCONCLUSIONS: In these 2 cases, the vascularized second toe metatarsophalangeal joint satisfactorily reconstructed the widely excised sternoclavicular joint and costoclavicular ligament and restored function.\n\nTYPE OF STUDY/LEVEL OF EVIDENCE: Therapeutic IV.", "author" : [ { "dropping-particle" : "", "family" : "Bendon", "given" : "Charlotte L", "non-dropping-particle" : "", "parse-names" : false, "suffix" : "" }, { "dropping-particle" : "", "family" : "Giele", "given" : "Henk P", "non-dropping-particle" : "", "parse-names" : false, "suffix" : "" } ], "container-title" : "The Journal of hand surgery", "id" : "ITEM-1", "issue" : "7", "issued" : { "date-parts" : [ [ "2014", "7" ] ] }, "page" : "1327-32", "publisher" : "Elsevier Inc", "title" : "Second toe metatarsophalangeal joint transfer for sternoclavicular joint reconstruction.", "type" : "article-journal", "volume" : "39" }, "uris" : [ "http://www.mendeley.com/documents/?uuid=ffa95bc3-fe8f-4efe-be2b-5d9c411474e0" ] } ], "mendeley" : { "formattedCitation" : "&lt;sup&gt;17&lt;/sup&gt;", "plainTextFormattedCitation" : "17", "previouslyFormattedCitation" : "&lt;sup&gt;17&lt;/sup&gt;" }, "properties" : { "noteIndex" : 0 }, "schema" : "https://github.com/citation-style-language/schema/raw/master/csl-citation.json" }</w:instrText>
      </w:r>
      <w:r w:rsidR="00F52982">
        <w:rPr>
          <w:rFonts w:ascii="Times New Roman" w:hAnsi="Times New Roman" w:cs="Times New Roman"/>
        </w:rPr>
        <w:fldChar w:fldCharType="separate"/>
      </w:r>
      <w:r w:rsidR="00433A84" w:rsidRPr="00433A84">
        <w:rPr>
          <w:rFonts w:ascii="Times New Roman" w:hAnsi="Times New Roman" w:cs="Times New Roman"/>
          <w:noProof/>
          <w:vertAlign w:val="superscript"/>
        </w:rPr>
        <w:t>17</w:t>
      </w:r>
      <w:r w:rsidR="00F52982">
        <w:rPr>
          <w:rFonts w:ascii="Times New Roman" w:hAnsi="Times New Roman" w:cs="Times New Roman"/>
        </w:rPr>
        <w:fldChar w:fldCharType="end"/>
      </w:r>
      <w:r w:rsidR="00F52982">
        <w:rPr>
          <w:rFonts w:ascii="Times New Roman" w:hAnsi="Times New Roman" w:cs="Times New Roman"/>
        </w:rPr>
        <w:t xml:space="preserve"> Including vascularization in the reconstruction could help with decreasing risk of infection and radiotherapy-induced osteonecrosis.</w:t>
      </w:r>
      <w:r w:rsidR="00F52982">
        <w:rPr>
          <w:rFonts w:ascii="Times New Roman" w:hAnsi="Times New Roman" w:cs="Times New Roman"/>
        </w:rPr>
        <w:fldChar w:fldCharType="begin" w:fldLock="1"/>
      </w:r>
      <w:r w:rsidR="004F49C7">
        <w:rPr>
          <w:rFonts w:ascii="Times New Roman" w:hAnsi="Times New Roman" w:cs="Times New Roman"/>
        </w:rPr>
        <w:instrText>ADDIN CSL_CITATION { "citationItems" : [ { "id" : "ITEM-1", "itemData" : { "DOI" : "10.1016/j.jhsa.2014.03.027", "ISSN" : "1531-6564", "PMID" : "24799147", "abstract" : "PURPOSE: We describe the anatomical basis for microsurgical reconstruction of the sternoclavicular joint using a vascularized, innervated second metatarsophalangeal joint, the surgical technique, and outcomes in 2 patients.\n\nMETHODS: We harvested the second metatarsophalangeal joint along with the joint capsule, portions of the metatarsal and phalanx, the flexor sheath and flexor tendon, the extensor sheath and tendon, the first metatarsal artery, and the deep peroneal nerve. This composite tissue was used for reconstruction of an excised sternoclavicular joint following infection or chondrosarcoma. The proximal phalanx was dowel-jointed into the manubrium and fixed with 1 or 2 screws; the metatarsal was plated to the remaining clavicle. The joint was oriented to allow maximal elevation and restricted depression, and the normal mediolateral laxity allowed anterior and posterior movement. Vascular anastomoses were performed to branches of the thoracoacromial axis vessels, and digital nerves were connected to a supraclavicular nerve.\n\nRESULTS: Two patients had their excised sternoclavicular joints reconstructed using this technique. Both achieved union at the clavicular and sternal junctions. Both obtained restoration of movement of the sternoclavicular joint and upper limb. One patient developed joint subluxation and pain requiring tendon graft reconstruction of the costoclavicular ligament.\n\nCONCLUSIONS: In these 2 cases, the vascularized second toe metatarsophalangeal joint satisfactorily reconstructed the widely excised sternoclavicular joint and costoclavicular ligament and restored function.\n\nTYPE OF STUDY/LEVEL OF EVIDENCE: Therapeutic IV.", "author" : [ { "dropping-particle" : "", "family" : "Bendon", "given" : "Charlotte L", "non-dropping-particle" : "", "parse-names" : false, "suffix" : "" }, { "dropping-particle" : "", "family" : "Giele", "given" : "Henk P", "non-dropping-particle" : "", "parse-names" : false, "suffix" : "" } ], "container-title" : "The Journal of hand surgery", "id" : "ITEM-1", "issue" : "7", "issued" : { "date-parts" : [ [ "2014", "7" ] ] }, "page" : "1327-32", "publisher" : "Elsevier Inc", "title" : "Second toe metatarsophalangeal joint transfer for sternoclavicular joint reconstruction.", "type" : "article-journal", "volume" : "39" }, "uris" : [ "http://www.mendeley.com/documents/?uuid=ffa95bc3-fe8f-4efe-be2b-5d9c411474e0" ] } ], "mendeley" : { "formattedCitation" : "&lt;sup&gt;17&lt;/sup&gt;", "plainTextFormattedCitation" : "17", "previouslyFormattedCitation" : "&lt;sup&gt;17&lt;/sup&gt;" }, "properties" : { "noteIndex" : 0 }, "schema" : "https://github.com/citation-style-language/schema/raw/master/csl-citation.json" }</w:instrText>
      </w:r>
      <w:r w:rsidR="00F52982">
        <w:rPr>
          <w:rFonts w:ascii="Times New Roman" w:hAnsi="Times New Roman" w:cs="Times New Roman"/>
        </w:rPr>
        <w:fldChar w:fldCharType="separate"/>
      </w:r>
      <w:r w:rsidR="00433A84" w:rsidRPr="00433A84">
        <w:rPr>
          <w:rFonts w:ascii="Times New Roman" w:hAnsi="Times New Roman" w:cs="Times New Roman"/>
          <w:noProof/>
          <w:vertAlign w:val="superscript"/>
        </w:rPr>
        <w:t>17</w:t>
      </w:r>
      <w:r w:rsidR="00F52982">
        <w:rPr>
          <w:rFonts w:ascii="Times New Roman" w:hAnsi="Times New Roman" w:cs="Times New Roman"/>
        </w:rPr>
        <w:fldChar w:fldCharType="end"/>
      </w:r>
      <w:r w:rsidR="00F52982">
        <w:rPr>
          <w:rFonts w:ascii="Times New Roman" w:hAnsi="Times New Roman" w:cs="Times New Roman"/>
        </w:rPr>
        <w:t xml:space="preserve"> Unfortunately</w:t>
      </w:r>
      <w:r w:rsidR="00B154E6">
        <w:rPr>
          <w:rFonts w:ascii="Times New Roman" w:hAnsi="Times New Roman" w:cs="Times New Roman"/>
        </w:rPr>
        <w:t>,</w:t>
      </w:r>
      <w:r w:rsidR="00F52982">
        <w:rPr>
          <w:rFonts w:ascii="Times New Roman" w:hAnsi="Times New Roman" w:cs="Times New Roman"/>
        </w:rPr>
        <w:t xml:space="preserve"> one of the two patients in this series began to sublux again and had to have a tendon graft reconstruction of the CCL.</w:t>
      </w:r>
      <w:r w:rsidR="00F52982">
        <w:rPr>
          <w:rFonts w:ascii="Times New Roman" w:hAnsi="Times New Roman" w:cs="Times New Roman"/>
        </w:rPr>
        <w:fldChar w:fldCharType="begin" w:fldLock="1"/>
      </w:r>
      <w:r w:rsidR="004F49C7">
        <w:rPr>
          <w:rFonts w:ascii="Times New Roman" w:hAnsi="Times New Roman" w:cs="Times New Roman"/>
        </w:rPr>
        <w:instrText>ADDIN CSL_CITATION { "citationItems" : [ { "id" : "ITEM-1", "itemData" : { "DOI" : "10.1016/j.jhsa.2014.03.027", "ISSN" : "1531-6564", "PMID" : "24799147", "abstract" : "PURPOSE: We describe the anatomical basis for microsurgical reconstruction of the sternoclavicular joint using a vascularized, innervated second metatarsophalangeal joint, the surgical technique, and outcomes in 2 patients.\n\nMETHODS: We harvested the second metatarsophalangeal joint along with the joint capsule, portions of the metatarsal and phalanx, the flexor sheath and flexor tendon, the extensor sheath and tendon, the first metatarsal artery, and the deep peroneal nerve. This composite tissue was used for reconstruction of an excised sternoclavicular joint following infection or chondrosarcoma. The proximal phalanx was dowel-jointed into the manubrium and fixed with 1 or 2 screws; the metatarsal was plated to the remaining clavicle. The joint was oriented to allow maximal elevation and restricted depression, and the normal mediolateral laxity allowed anterior and posterior movement. Vascular anastomoses were performed to branches of the thoracoacromial axis vessels, and digital nerves were connected to a supraclavicular nerve.\n\nRESULTS: Two patients had their excised sternoclavicular joints reconstructed using this technique. Both achieved union at the clavicular and sternal junctions. Both obtained restoration of movement of the sternoclavicular joint and upper limb. One patient developed joint subluxation and pain requiring tendon graft reconstruction of the costoclavicular ligament.\n\nCONCLUSIONS: In these 2 cases, the vascularized second toe metatarsophalangeal joint satisfactorily reconstructed the widely excised sternoclavicular joint and costoclavicular ligament and restored function.\n\nTYPE OF STUDY/LEVEL OF EVIDENCE: Therapeutic IV.", "author" : [ { "dropping-particle" : "", "family" : "Bendon", "given" : "Charlotte L", "non-dropping-particle" : "", "parse-names" : false, "suffix" : "" }, { "dropping-particle" : "", "family" : "Giele", "given" : "Henk P", "non-dropping-particle" : "", "parse-names" : false, "suffix" : "" } ], "container-title" : "The Journal of hand surgery", "id" : "ITEM-1", "issue" : "7", "issued" : { "date-parts" : [ [ "2014", "7" ] ] }, "page" : "1327-32", "publisher" : "Elsevier Inc", "title" : "Second toe metatarsophalangeal joint transfer for sternoclavicular joint reconstruction.", "type" : "article-journal", "volume" : "39" }, "uris" : [ "http://www.mendeley.com/documents/?uuid=ffa95bc3-fe8f-4efe-be2b-5d9c411474e0" ] } ], "mendeley" : { "formattedCitation" : "&lt;sup&gt;17&lt;/sup&gt;", "plainTextFormattedCitation" : "17", "previouslyFormattedCitation" : "&lt;sup&gt;17&lt;/sup&gt;" }, "properties" : { "noteIndex" : 0 }, "schema" : "https://github.com/citation-style-language/schema/raw/master/csl-citation.json" }</w:instrText>
      </w:r>
      <w:r w:rsidR="00F52982">
        <w:rPr>
          <w:rFonts w:ascii="Times New Roman" w:hAnsi="Times New Roman" w:cs="Times New Roman"/>
        </w:rPr>
        <w:fldChar w:fldCharType="separate"/>
      </w:r>
      <w:r w:rsidR="00433A84" w:rsidRPr="00433A84">
        <w:rPr>
          <w:rFonts w:ascii="Times New Roman" w:hAnsi="Times New Roman" w:cs="Times New Roman"/>
          <w:noProof/>
          <w:vertAlign w:val="superscript"/>
        </w:rPr>
        <w:t>17</w:t>
      </w:r>
      <w:r w:rsidR="00F52982">
        <w:rPr>
          <w:rFonts w:ascii="Times New Roman" w:hAnsi="Times New Roman" w:cs="Times New Roman"/>
        </w:rPr>
        <w:fldChar w:fldCharType="end"/>
      </w:r>
      <w:r w:rsidR="00F52982">
        <w:rPr>
          <w:rFonts w:ascii="Times New Roman" w:hAnsi="Times New Roman" w:cs="Times New Roman"/>
        </w:rPr>
        <w:t xml:space="preserve"> </w:t>
      </w:r>
    </w:p>
    <w:p w14:paraId="2163D5D1" w14:textId="4723773C" w:rsidR="00647077" w:rsidRDefault="00647077" w:rsidP="00666876">
      <w:pPr>
        <w:spacing w:after="0" w:line="480" w:lineRule="auto"/>
        <w:rPr>
          <w:rFonts w:ascii="Times New Roman" w:hAnsi="Times New Roman" w:cs="Times New Roman"/>
          <w:b/>
          <w:i/>
        </w:rPr>
      </w:pPr>
      <w:r>
        <w:rPr>
          <w:rFonts w:ascii="Times New Roman" w:hAnsi="Times New Roman" w:cs="Times New Roman"/>
          <w:b/>
          <w:i/>
        </w:rPr>
        <w:t>Condensing Osteitis</w:t>
      </w:r>
      <w:r w:rsidR="00B154E6">
        <w:rPr>
          <w:rFonts w:ascii="Times New Roman" w:hAnsi="Times New Roman" w:cs="Times New Roman"/>
          <w:b/>
          <w:i/>
        </w:rPr>
        <w:t xml:space="preserve">: Type II </w:t>
      </w:r>
      <w:r w:rsidR="00B154E6" w:rsidRPr="00B154E6">
        <w:rPr>
          <w:rFonts w:ascii="Times New Roman" w:hAnsi="Times New Roman" w:cs="Times New Roman"/>
          <w:b/>
          <w:i/>
        </w:rPr>
        <w:t>Atraumatic Structural</w:t>
      </w:r>
    </w:p>
    <w:p w14:paraId="282EBBCA" w14:textId="503A6290" w:rsidR="008A5B8C" w:rsidRDefault="008A5B8C" w:rsidP="00666876">
      <w:pPr>
        <w:spacing w:after="0" w:line="480" w:lineRule="auto"/>
        <w:rPr>
          <w:rFonts w:ascii="Times New Roman" w:hAnsi="Times New Roman" w:cs="Times New Roman"/>
        </w:rPr>
      </w:pPr>
      <w:r>
        <w:rPr>
          <w:rFonts w:ascii="Times New Roman" w:hAnsi="Times New Roman" w:cs="Times New Roman"/>
        </w:rPr>
        <w:tab/>
        <w:t>Condensing ostei</w:t>
      </w:r>
      <w:r w:rsidR="00B154E6">
        <w:rPr>
          <w:rFonts w:ascii="Times New Roman" w:hAnsi="Times New Roman" w:cs="Times New Roman"/>
        </w:rPr>
        <w:t xml:space="preserve">tis is an idiopathic issue which </w:t>
      </w:r>
      <w:r>
        <w:rPr>
          <w:rFonts w:ascii="Times New Roman" w:hAnsi="Times New Roman" w:cs="Times New Roman"/>
        </w:rPr>
        <w:t>typically produces sclerosis and expansion of the inferior portion of the medial clavicle</w:t>
      </w:r>
      <w:r w:rsidR="009A6FC2">
        <w:rPr>
          <w:rFonts w:ascii="Times New Roman" w:hAnsi="Times New Roman" w:cs="Times New Roman"/>
        </w:rPr>
        <w:t>, accompanied by pain localized at the SCJ</w:t>
      </w:r>
      <w:r>
        <w:rPr>
          <w:rFonts w:ascii="Times New Roman" w:hAnsi="Times New Roman" w:cs="Times New Roman"/>
        </w:rPr>
        <w:t>.</w:t>
      </w:r>
      <w:r>
        <w:rPr>
          <w:rFonts w:ascii="Times New Roman" w:hAnsi="Times New Roman" w:cs="Times New Roman"/>
        </w:rPr>
        <w:fldChar w:fldCharType="begin" w:fldLock="1"/>
      </w:r>
      <w:r w:rsidR="004F49C7">
        <w:rPr>
          <w:rFonts w:ascii="Times New Roman" w:hAnsi="Times New Roman" w:cs="Times New Roman"/>
        </w:rPr>
        <w:instrText>ADDIN CSL_CITATION { "citationItems" : [ { "id" : "ITEM-1", "itemData" : { "author" : [ { "dropping-particle" : "", "family" : "Sng", "given" : "K K", "non-dropping-particle" : "", "parse-names" : false, "suffix" : "" }, { "dropping-particle" : "", "family" : "Chan", "given" : "B K", "non-dropping-particle" : "", "parse-names" : false, "suffix" : "" }, { "dropping-particle" : "", "family" : "Glas", "given" : "Frcs", "non-dropping-particle" : "", "parse-names" : false, "suffix" : "" }, { "dropping-particle" : "", "family" : "Edin", "given" : "Frcs", "non-dropping-particle" : "", "parse-names" : false, "suffix" : "" }, { "dropping-particle" : "", "family" : "Chakrabarti", "given" : "A J", "non-dropping-particle" : "", "parse-names" : false, "suffix" : "" }, { "dropping-particle" : "", "family" : "Orth", "given" : "Frcs", "non-dropping-particle" : "", "parse-names" : false, "suffix" : "" }, { "dropping-particle" : "", "family" : "Bell", "given" : "S N", "non-dropping-particle" : "", "parse-names" : false, "suffix" : "" }, { "dropping-particle" : "", "family" : "Orth", "given" : "F A", "non-dropping-particle" : "", "parse-names" : false, "suffix" : "" } ], "id" : "ITEM-1", "issue" : "4", "issued" : { "date-parts" : [ [ "2004" ] ] }, "page" : "499-502", "title" : "Condensing Osteitis of the Medial Clavicle \u2013 An Intermediate-term Follow-up", "type" : "article-journal", "volume" : "33" }, "uris" : [ "http://www.mendeley.com/documents/?uuid=b508e2b0-1a26-47f5-91f4-a9b84b1f0f24" ] } ], "mendeley" : { "formattedCitation" : "&lt;sup&gt;18&lt;/sup&gt;", "plainTextFormattedCitation" : "18", "previouslyFormattedCitation" : "&lt;sup&gt;18&lt;/sup&gt;" }, "properties" : { "noteIndex" : 0 }, "schema" : "https://github.com/citation-style-language/schema/raw/master/csl-citation.json" }</w:instrText>
      </w:r>
      <w:r>
        <w:rPr>
          <w:rFonts w:ascii="Times New Roman" w:hAnsi="Times New Roman" w:cs="Times New Roman"/>
        </w:rPr>
        <w:fldChar w:fldCharType="separate"/>
      </w:r>
      <w:r w:rsidR="00433A84" w:rsidRPr="00433A84">
        <w:rPr>
          <w:rFonts w:ascii="Times New Roman" w:hAnsi="Times New Roman" w:cs="Times New Roman"/>
          <w:noProof/>
          <w:vertAlign w:val="superscript"/>
        </w:rPr>
        <w:t>18</w:t>
      </w:r>
      <w:r>
        <w:rPr>
          <w:rFonts w:ascii="Times New Roman" w:hAnsi="Times New Roman" w:cs="Times New Roman"/>
        </w:rPr>
        <w:fldChar w:fldCharType="end"/>
      </w:r>
      <w:r>
        <w:rPr>
          <w:rFonts w:ascii="Times New Roman" w:hAnsi="Times New Roman" w:cs="Times New Roman"/>
        </w:rPr>
        <w:t xml:space="preserve"> </w:t>
      </w:r>
      <w:r w:rsidR="005E6AEB">
        <w:rPr>
          <w:rFonts w:ascii="Times New Roman" w:hAnsi="Times New Roman" w:cs="Times New Roman"/>
        </w:rPr>
        <w:t>This is a rare benign disorder that most commonly occurs unilaterally, usually on the side of dominance, in women of late child-bearing age.</w:t>
      </w:r>
      <w:r w:rsidR="005E6AEB">
        <w:rPr>
          <w:rFonts w:ascii="Times New Roman" w:hAnsi="Times New Roman" w:cs="Times New Roman"/>
        </w:rPr>
        <w:fldChar w:fldCharType="begin" w:fldLock="1"/>
      </w:r>
      <w:r w:rsidR="004F49C7">
        <w:rPr>
          <w:rFonts w:ascii="Times New Roman" w:hAnsi="Times New Roman" w:cs="Times New Roman"/>
        </w:rPr>
        <w:instrText>ADDIN CSL_CITATION { "citationItems" : [ { "id" : "ITEM-1", "itemData" : { "author" : [ { "dropping-particle" : "", "family" : "Sng", "given" : "K K", "non-dropping-particle" : "", "parse-names" : false, "suffix" : "" }, { "dropping-particle" : "", "family" : "Chan", "given" : "B K", "non-dropping-particle" : "", "parse-names" : false, "suffix" : "" }, { "dropping-particle" : "", "family" : "Glas", "given" : "Frcs", "non-dropping-particle" : "", "parse-names" : false, "suffix" : "" }, { "dropping-particle" : "", "family" : "Edin", "given" : "Frcs", "non-dropping-particle" : "", "parse-names" : false, "suffix" : "" }, { "dropping-particle" : "", "family" : "Chakrabarti", "given" : "A J", "non-dropping-particle" : "", "parse-names" : false, "suffix" : "" }, { "dropping-particle" : "", "family" : "Orth", "given" : "Frcs", "non-dropping-particle" : "", "parse-names" : false, "suffix" : "" }, { "dropping-particle" : "", "family" : "Bell", "given" : "S N", "non-dropping-particle" : "", "parse-names" : false, "suffix" : "" }, { "dropping-particle" : "", "family" : "Orth", "given" : "F A", "non-dropping-particle" : "", "parse-names" : false, "suffix" : "" } ], "id" : "ITEM-1", "issue" : "4", "issued" : { "date-parts" : [ [ "2004" ] ] }, "page" : "499-502", "title" : "Condensing Osteitis of the Medial Clavicle \u2013 An Intermediate-term Follow-up", "type" : "article-journal", "volume" : "33" }, "uris" : [ "http://www.mendeley.com/documents/?uuid=b508e2b0-1a26-47f5-91f4-a9b84b1f0f24" ] }, { "id" : "ITEM-2", "itemData" : { "author" : [ { "dropping-particle" : "", "family" : "Galla, Rekha., Basava, Veene., Conermann, Till., Kabazie", "given" : "Abraham.", "non-dropping-particle" : "", "parse-names" : false, "suffix" : "" } ], "container-title" : "Pain Physician", "id" : "ITEM-2", "issued" : { "date-parts" : [ [ "2009" ] ] }, "page" : "987-990", "title" : "Sternoclavicular Steroid Injection for Treatment of Pain in a Patient with Osteitis Condensans of the Clavicle", "type" : "article-journal", "volume" : "12" }, "uris" : [ "http://www.mendeley.com/documents/?uuid=cb9fb206-2151-4206-8212-031f176265c5" ] } ], "mendeley" : { "formattedCitation" : "&lt;sup&gt;18,19&lt;/sup&gt;", "plainTextFormattedCitation" : "18,19", "previouslyFormattedCitation" : "&lt;sup&gt;18,19&lt;/sup&gt;" }, "properties" : { "noteIndex" : 0 }, "schema" : "https://github.com/citation-style-language/schema/raw/master/csl-citation.json" }</w:instrText>
      </w:r>
      <w:r w:rsidR="005E6AEB">
        <w:rPr>
          <w:rFonts w:ascii="Times New Roman" w:hAnsi="Times New Roman" w:cs="Times New Roman"/>
        </w:rPr>
        <w:fldChar w:fldCharType="separate"/>
      </w:r>
      <w:r w:rsidR="00433A84" w:rsidRPr="00433A84">
        <w:rPr>
          <w:rFonts w:ascii="Times New Roman" w:hAnsi="Times New Roman" w:cs="Times New Roman"/>
          <w:noProof/>
          <w:vertAlign w:val="superscript"/>
        </w:rPr>
        <w:t>18,19</w:t>
      </w:r>
      <w:r w:rsidR="005E6AEB">
        <w:rPr>
          <w:rFonts w:ascii="Times New Roman" w:hAnsi="Times New Roman" w:cs="Times New Roman"/>
        </w:rPr>
        <w:fldChar w:fldCharType="end"/>
      </w:r>
      <w:r w:rsidR="005E6AEB">
        <w:rPr>
          <w:rFonts w:ascii="Times New Roman" w:hAnsi="Times New Roman" w:cs="Times New Roman"/>
        </w:rPr>
        <w:t xml:space="preserve"> </w:t>
      </w:r>
      <w:r w:rsidR="003B397F">
        <w:rPr>
          <w:rFonts w:ascii="Times New Roman" w:hAnsi="Times New Roman" w:cs="Times New Roman"/>
        </w:rPr>
        <w:t>The pathophysiology is still questionable but may be related to osteonecrosis, an embolic event, marrow fibrosis, fibrocartilage-associated sclerosis of bone, or mild inflammation in the joint due to abnormal mechanical stress.</w:t>
      </w:r>
      <w:r w:rsidR="003B397F">
        <w:rPr>
          <w:rFonts w:ascii="Times New Roman" w:hAnsi="Times New Roman" w:cs="Times New Roman"/>
        </w:rPr>
        <w:fldChar w:fldCharType="begin" w:fldLock="1"/>
      </w:r>
      <w:r w:rsidR="004F49C7">
        <w:rPr>
          <w:rFonts w:ascii="Times New Roman" w:hAnsi="Times New Roman" w:cs="Times New Roman"/>
        </w:rPr>
        <w:instrText>ADDIN CSL_CITATION { "citationItems" : [ { "id" : "ITEM-1", "itemData" : { "author" : [ { "dropping-particle" : "", "family" : "Galla, Rekha., Basava, Veene., Conermann, Till., Kabazie", "given" : "Abraham.", "non-dropping-particle" : "", "parse-names" : false, "suffix" : "" } ], "container-title" : "Pain Physician", "id" : "ITEM-1", "issued" : { "date-parts" : [ [ "2009" ] ] }, "page" : "987-990", "title" : "Sternoclavicular Steroid Injection for Treatment of Pain in a Patient with Osteitis Condensans of the Clavicle", "type" : "article-journal", "volume" : "12" }, "uris" : [ "http://www.mendeley.com/documents/?uuid=cb9fb206-2151-4206-8212-031f176265c5" ] } ], "mendeley" : { "formattedCitation" : "&lt;sup&gt;19&lt;/sup&gt;", "plainTextFormattedCitation" : "19", "previouslyFormattedCitation" : "&lt;sup&gt;19&lt;/sup&gt;" }, "properties" : { "noteIndex" : 0 }, "schema" : "https://github.com/citation-style-language/schema/raw/master/csl-citation.json" }</w:instrText>
      </w:r>
      <w:r w:rsidR="003B397F">
        <w:rPr>
          <w:rFonts w:ascii="Times New Roman" w:hAnsi="Times New Roman" w:cs="Times New Roman"/>
        </w:rPr>
        <w:fldChar w:fldCharType="separate"/>
      </w:r>
      <w:r w:rsidR="00433A84" w:rsidRPr="00433A84">
        <w:rPr>
          <w:rFonts w:ascii="Times New Roman" w:hAnsi="Times New Roman" w:cs="Times New Roman"/>
          <w:noProof/>
          <w:vertAlign w:val="superscript"/>
        </w:rPr>
        <w:t>19</w:t>
      </w:r>
      <w:r w:rsidR="003B397F">
        <w:rPr>
          <w:rFonts w:ascii="Times New Roman" w:hAnsi="Times New Roman" w:cs="Times New Roman"/>
        </w:rPr>
        <w:fldChar w:fldCharType="end"/>
      </w:r>
      <w:r w:rsidR="003B397F">
        <w:rPr>
          <w:rFonts w:ascii="Times New Roman" w:hAnsi="Times New Roman" w:cs="Times New Roman"/>
        </w:rPr>
        <w:t xml:space="preserve"> </w:t>
      </w:r>
      <w:r w:rsidR="009A6FC2">
        <w:rPr>
          <w:rFonts w:ascii="Times New Roman" w:hAnsi="Times New Roman" w:cs="Times New Roman"/>
        </w:rPr>
        <w:t>Unfortu</w:t>
      </w:r>
      <w:r w:rsidR="003B397F">
        <w:rPr>
          <w:rFonts w:ascii="Times New Roman" w:hAnsi="Times New Roman" w:cs="Times New Roman"/>
        </w:rPr>
        <w:t>nately</w:t>
      </w:r>
      <w:r w:rsidR="005E6AEB">
        <w:rPr>
          <w:rFonts w:ascii="Times New Roman" w:hAnsi="Times New Roman" w:cs="Times New Roman"/>
        </w:rPr>
        <w:t>,</w:t>
      </w:r>
      <w:r w:rsidR="003B397F">
        <w:rPr>
          <w:rFonts w:ascii="Times New Roman" w:hAnsi="Times New Roman" w:cs="Times New Roman"/>
        </w:rPr>
        <w:t xml:space="preserve"> PT is</w:t>
      </w:r>
      <w:r w:rsidR="009A6FC2">
        <w:rPr>
          <w:rFonts w:ascii="Times New Roman" w:hAnsi="Times New Roman" w:cs="Times New Roman"/>
        </w:rPr>
        <w:t xml:space="preserve"> not typically helpful in reducing symptoms.</w:t>
      </w:r>
      <w:r w:rsidR="009A6FC2">
        <w:rPr>
          <w:rFonts w:ascii="Times New Roman" w:hAnsi="Times New Roman" w:cs="Times New Roman"/>
        </w:rPr>
        <w:fldChar w:fldCharType="begin" w:fldLock="1"/>
      </w:r>
      <w:r w:rsidR="004F49C7">
        <w:rPr>
          <w:rFonts w:ascii="Times New Roman" w:hAnsi="Times New Roman" w:cs="Times New Roman"/>
        </w:rPr>
        <w:instrText>ADDIN CSL_CITATION { "citationItems" : [ { "id" : "ITEM-1", "itemData" : { "author" : [ { "dropping-particle" : "", "family" : "Sng", "given" : "K K", "non-dropping-particle" : "", "parse-names" : false, "suffix" : "" }, { "dropping-particle" : "", "family" : "Chan", "given" : "B K", "non-dropping-particle" : "", "parse-names" : false, "suffix" : "" }, { "dropping-particle" : "", "family" : "Glas", "given" : "Frcs", "non-dropping-particle" : "", "parse-names" : false, "suffix" : "" }, { "dropping-particle" : "", "family" : "Edin", "given" : "Frcs", "non-dropping-particle" : "", "parse-names" : false, "suffix" : "" }, { "dropping-particle" : "", "family" : "Chakrabarti", "given" : "A J", "non-dropping-particle" : "", "parse-names" : false, "suffix" : "" }, { "dropping-particle" : "", "family" : "Orth", "given" : "Frcs", "non-dropping-particle" : "", "parse-names" : false, "suffix" : "" }, { "dropping-particle" : "", "family" : "Bell", "given" : "S N", "non-dropping-particle" : "", "parse-names" : false, "suffix" : "" }, { "dropping-particle" : "", "family" : "Orth", "given" : "F A", "non-dropping-particle" : "", "parse-names" : false, "suffix" : "" } ], "id" : "ITEM-1", "issue" : "4", "issued" : { "date-parts" : [ [ "2004" ] ] }, "page" : "499-502", "title" : "Condensing Osteitis of the Medial Clavicle \u2013 An Intermediate-term Follow-up", "type" : "article-journal", "volume" : "33" }, "uris" : [ "http://www.mendeley.com/documents/?uuid=b508e2b0-1a26-47f5-91f4-a9b84b1f0f24" ] } ], "mendeley" : { "formattedCitation" : "&lt;sup&gt;18&lt;/sup&gt;", "plainTextFormattedCitation" : "18", "previouslyFormattedCitation" : "&lt;sup&gt;18&lt;/sup&gt;" }, "properties" : { "noteIndex" : 0 }, "schema" : "https://github.com/citation-style-language/schema/raw/master/csl-citation.json" }</w:instrText>
      </w:r>
      <w:r w:rsidR="009A6FC2">
        <w:rPr>
          <w:rFonts w:ascii="Times New Roman" w:hAnsi="Times New Roman" w:cs="Times New Roman"/>
        </w:rPr>
        <w:fldChar w:fldCharType="separate"/>
      </w:r>
      <w:r w:rsidR="00433A84" w:rsidRPr="00433A84">
        <w:rPr>
          <w:rFonts w:ascii="Times New Roman" w:hAnsi="Times New Roman" w:cs="Times New Roman"/>
          <w:noProof/>
          <w:vertAlign w:val="superscript"/>
        </w:rPr>
        <w:t>18</w:t>
      </w:r>
      <w:r w:rsidR="009A6FC2">
        <w:rPr>
          <w:rFonts w:ascii="Times New Roman" w:hAnsi="Times New Roman" w:cs="Times New Roman"/>
        </w:rPr>
        <w:fldChar w:fldCharType="end"/>
      </w:r>
      <w:r w:rsidR="009A6FC2">
        <w:rPr>
          <w:rFonts w:ascii="Times New Roman" w:hAnsi="Times New Roman" w:cs="Times New Roman"/>
        </w:rPr>
        <w:t xml:space="preserve"> </w:t>
      </w:r>
      <w:r w:rsidR="003B397F">
        <w:rPr>
          <w:rFonts w:ascii="Times New Roman" w:hAnsi="Times New Roman" w:cs="Times New Roman"/>
        </w:rPr>
        <w:t>Another study suggests oral NSAIDs and corticosteroids, surgical resection</w:t>
      </w:r>
      <w:r w:rsidR="005E6AEB">
        <w:rPr>
          <w:rFonts w:ascii="Times New Roman" w:hAnsi="Times New Roman" w:cs="Times New Roman"/>
        </w:rPr>
        <w:t>,</w:t>
      </w:r>
      <w:r w:rsidR="003B397F">
        <w:rPr>
          <w:rFonts w:ascii="Times New Roman" w:hAnsi="Times New Roman" w:cs="Times New Roman"/>
        </w:rPr>
        <w:t xml:space="preserve"> and surgical radiation are also not typically helpful in reducing symptoms.</w:t>
      </w:r>
      <w:r w:rsidR="003B397F">
        <w:rPr>
          <w:rFonts w:ascii="Times New Roman" w:hAnsi="Times New Roman" w:cs="Times New Roman"/>
        </w:rPr>
        <w:fldChar w:fldCharType="begin" w:fldLock="1"/>
      </w:r>
      <w:r w:rsidR="004F49C7">
        <w:rPr>
          <w:rFonts w:ascii="Times New Roman" w:hAnsi="Times New Roman" w:cs="Times New Roman"/>
        </w:rPr>
        <w:instrText>ADDIN CSL_CITATION { "citationItems" : [ { "id" : "ITEM-1", "itemData" : { "author" : [ { "dropping-particle" : "", "family" : "Galla, Rekha., Basava, Veene., Conermann, Till., Kabazie", "given" : "Abraham.", "non-dropping-particle" : "", "parse-names" : false, "suffix" : "" } ], "container-title" : "Pain Physician", "id" : "ITEM-1", "issued" : { "date-parts" : [ [ "2009" ] ] }, "page" : "987-990", "title" : "Sternoclavicular Steroid Injection for Treatment of Pain in a Patient with Osteitis Condensans of the Clavicle", "type" : "article-journal", "volume" : "12" }, "uris" : [ "http://www.mendeley.com/documents/?uuid=cb9fb206-2151-4206-8212-031f176265c5" ] } ], "mendeley" : { "formattedCitation" : "&lt;sup&gt;19&lt;/sup&gt;", "plainTextFormattedCitation" : "19", "previouslyFormattedCitation" : "&lt;sup&gt;19&lt;/sup&gt;" }, "properties" : { "noteIndex" : 0 }, "schema" : "https://github.com/citation-style-language/schema/raw/master/csl-citation.json" }</w:instrText>
      </w:r>
      <w:r w:rsidR="003B397F">
        <w:rPr>
          <w:rFonts w:ascii="Times New Roman" w:hAnsi="Times New Roman" w:cs="Times New Roman"/>
        </w:rPr>
        <w:fldChar w:fldCharType="separate"/>
      </w:r>
      <w:r w:rsidR="00433A84" w:rsidRPr="00433A84">
        <w:rPr>
          <w:rFonts w:ascii="Times New Roman" w:hAnsi="Times New Roman" w:cs="Times New Roman"/>
          <w:noProof/>
          <w:vertAlign w:val="superscript"/>
        </w:rPr>
        <w:t>19</w:t>
      </w:r>
      <w:r w:rsidR="003B397F">
        <w:rPr>
          <w:rFonts w:ascii="Times New Roman" w:hAnsi="Times New Roman" w:cs="Times New Roman"/>
        </w:rPr>
        <w:fldChar w:fldCharType="end"/>
      </w:r>
      <w:r w:rsidR="003B397F">
        <w:rPr>
          <w:rFonts w:ascii="Times New Roman" w:hAnsi="Times New Roman" w:cs="Times New Roman"/>
        </w:rPr>
        <w:t xml:space="preserve"> Whether or not steroid injections would be helpful is still </w:t>
      </w:r>
      <w:r w:rsidR="003B397F">
        <w:rPr>
          <w:rFonts w:ascii="Times New Roman" w:hAnsi="Times New Roman" w:cs="Times New Roman"/>
        </w:rPr>
        <w:lastRenderedPageBreak/>
        <w:t>questionable.</w:t>
      </w:r>
      <w:r w:rsidR="003B397F">
        <w:rPr>
          <w:rFonts w:ascii="Times New Roman" w:hAnsi="Times New Roman" w:cs="Times New Roman"/>
        </w:rPr>
        <w:fldChar w:fldCharType="begin" w:fldLock="1"/>
      </w:r>
      <w:r w:rsidR="004F49C7">
        <w:rPr>
          <w:rFonts w:ascii="Times New Roman" w:hAnsi="Times New Roman" w:cs="Times New Roman"/>
        </w:rPr>
        <w:instrText>ADDIN CSL_CITATION { "citationItems" : [ { "id" : "ITEM-1", "itemData" : { "author" : [ { "dropping-particle" : "", "family" : "Sng", "given" : "K K", "non-dropping-particle" : "", "parse-names" : false, "suffix" : "" }, { "dropping-particle" : "", "family" : "Chan", "given" : "B K", "non-dropping-particle" : "", "parse-names" : false, "suffix" : "" }, { "dropping-particle" : "", "family" : "Glas", "given" : "Frcs", "non-dropping-particle" : "", "parse-names" : false, "suffix" : "" }, { "dropping-particle" : "", "family" : "Edin", "given" : "Frcs", "non-dropping-particle" : "", "parse-names" : false, "suffix" : "" }, { "dropping-particle" : "", "family" : "Chakrabarti", "given" : "A J", "non-dropping-particle" : "", "parse-names" : false, "suffix" : "" }, { "dropping-particle" : "", "family" : "Orth", "given" : "Frcs", "non-dropping-particle" : "", "parse-names" : false, "suffix" : "" }, { "dropping-particle" : "", "family" : "Bell", "given" : "S N", "non-dropping-particle" : "", "parse-names" : false, "suffix" : "" }, { "dropping-particle" : "", "family" : "Orth", "given" : "F A", "non-dropping-particle" : "", "parse-names" : false, "suffix" : "" } ], "id" : "ITEM-1", "issue" : "4", "issued" : { "date-parts" : [ [ "2004" ] ] }, "page" : "499-502", "title" : "Condensing Osteitis of the Medial Clavicle \u2013 An Intermediate-term Follow-up", "type" : "article-journal", "volume" : "33" }, "uris" : [ "http://www.mendeley.com/documents/?uuid=b508e2b0-1a26-47f5-91f4-a9b84b1f0f24" ] }, { "id" : "ITEM-2", "itemData" : { "author" : [ { "dropping-particle" : "", "family" : "Galla, Rekha., Basava, Veene., Conermann, Till., Kabazie", "given" : "Abraham.", "non-dropping-particle" : "", "parse-names" : false, "suffix" : "" } ], "container-title" : "Pain Physician", "id" : "ITEM-2", "issued" : { "date-parts" : [ [ "2009" ] ] }, "page" : "987-990", "title" : "Sternoclavicular Steroid Injection for Treatment of Pain in a Patient with Osteitis Condensans of the Clavicle", "type" : "article-journal", "volume" : "12" }, "uris" : [ "http://www.mendeley.com/documents/?uuid=cb9fb206-2151-4206-8212-031f176265c5" ] } ], "mendeley" : { "formattedCitation" : "&lt;sup&gt;18,19&lt;/sup&gt;", "plainTextFormattedCitation" : "18,19", "previouslyFormattedCitation" : "&lt;sup&gt;18,19&lt;/sup&gt;" }, "properties" : { "noteIndex" : 0 }, "schema" : "https://github.com/citation-style-language/schema/raw/master/csl-citation.json" }</w:instrText>
      </w:r>
      <w:r w:rsidR="003B397F">
        <w:rPr>
          <w:rFonts w:ascii="Times New Roman" w:hAnsi="Times New Roman" w:cs="Times New Roman"/>
        </w:rPr>
        <w:fldChar w:fldCharType="separate"/>
      </w:r>
      <w:r w:rsidR="00433A84" w:rsidRPr="00433A84">
        <w:rPr>
          <w:rFonts w:ascii="Times New Roman" w:hAnsi="Times New Roman" w:cs="Times New Roman"/>
          <w:noProof/>
          <w:vertAlign w:val="superscript"/>
        </w:rPr>
        <w:t>18,19</w:t>
      </w:r>
      <w:r w:rsidR="003B397F">
        <w:rPr>
          <w:rFonts w:ascii="Times New Roman" w:hAnsi="Times New Roman" w:cs="Times New Roman"/>
        </w:rPr>
        <w:fldChar w:fldCharType="end"/>
      </w:r>
      <w:r w:rsidR="003B397F">
        <w:rPr>
          <w:rFonts w:ascii="Times New Roman" w:hAnsi="Times New Roman" w:cs="Times New Roman"/>
        </w:rPr>
        <w:t xml:space="preserve"> </w:t>
      </w:r>
      <w:r w:rsidR="009A6FC2">
        <w:rPr>
          <w:rFonts w:ascii="Times New Roman" w:hAnsi="Times New Roman" w:cs="Times New Roman"/>
        </w:rPr>
        <w:t xml:space="preserve">The severity of pain has been shown to </w:t>
      </w:r>
      <w:r w:rsidR="005E6AEB">
        <w:rPr>
          <w:rFonts w:ascii="Times New Roman" w:hAnsi="Times New Roman" w:cs="Times New Roman"/>
        </w:rPr>
        <w:t>decrease</w:t>
      </w:r>
      <w:r w:rsidR="009A6FC2">
        <w:rPr>
          <w:rFonts w:ascii="Times New Roman" w:hAnsi="Times New Roman" w:cs="Times New Roman"/>
        </w:rPr>
        <w:t xml:space="preserve"> just based on time in the intermediate-term.</w:t>
      </w:r>
      <w:r w:rsidR="009A6FC2">
        <w:rPr>
          <w:rFonts w:ascii="Times New Roman" w:hAnsi="Times New Roman" w:cs="Times New Roman"/>
        </w:rPr>
        <w:fldChar w:fldCharType="begin" w:fldLock="1"/>
      </w:r>
      <w:r w:rsidR="004F49C7">
        <w:rPr>
          <w:rFonts w:ascii="Times New Roman" w:hAnsi="Times New Roman" w:cs="Times New Roman"/>
        </w:rPr>
        <w:instrText>ADDIN CSL_CITATION { "citationItems" : [ { "id" : "ITEM-1", "itemData" : { "author" : [ { "dropping-particle" : "", "family" : "Sng", "given" : "K K", "non-dropping-particle" : "", "parse-names" : false, "suffix" : "" }, { "dropping-particle" : "", "family" : "Chan", "given" : "B K", "non-dropping-particle" : "", "parse-names" : false, "suffix" : "" }, { "dropping-particle" : "", "family" : "Glas", "given" : "Frcs", "non-dropping-particle" : "", "parse-names" : false, "suffix" : "" }, { "dropping-particle" : "", "family" : "Edin", "given" : "Frcs", "non-dropping-particle" : "", "parse-names" : false, "suffix" : "" }, { "dropping-particle" : "", "family" : "Chakrabarti", "given" : "A J", "non-dropping-particle" : "", "parse-names" : false, "suffix" : "" }, { "dropping-particle" : "", "family" : "Orth", "given" : "Frcs", "non-dropping-particle" : "", "parse-names" : false, "suffix" : "" }, { "dropping-particle" : "", "family" : "Bell", "given" : "S N", "non-dropping-particle" : "", "parse-names" : false, "suffix" : "" }, { "dropping-particle" : "", "family" : "Orth", "given" : "F A", "non-dropping-particle" : "", "parse-names" : false, "suffix" : "" } ], "id" : "ITEM-1", "issue" : "4", "issued" : { "date-parts" : [ [ "2004" ] ] }, "page" : "499-502", "title" : "Condensing Osteitis of the Medial Clavicle \u2013 An Intermediate-term Follow-up", "type" : "article-journal", "volume" : "33" }, "uris" : [ "http://www.mendeley.com/documents/?uuid=b508e2b0-1a26-47f5-91f4-a9b84b1f0f24" ] } ], "mendeley" : { "formattedCitation" : "&lt;sup&gt;18&lt;/sup&gt;", "plainTextFormattedCitation" : "18", "previouslyFormattedCitation" : "&lt;sup&gt;18&lt;/sup&gt;" }, "properties" : { "noteIndex" : 0 }, "schema" : "https://github.com/citation-style-language/schema/raw/master/csl-citation.json" }</w:instrText>
      </w:r>
      <w:r w:rsidR="009A6FC2">
        <w:rPr>
          <w:rFonts w:ascii="Times New Roman" w:hAnsi="Times New Roman" w:cs="Times New Roman"/>
        </w:rPr>
        <w:fldChar w:fldCharType="separate"/>
      </w:r>
      <w:r w:rsidR="00433A84" w:rsidRPr="00433A84">
        <w:rPr>
          <w:rFonts w:ascii="Times New Roman" w:hAnsi="Times New Roman" w:cs="Times New Roman"/>
          <w:noProof/>
          <w:vertAlign w:val="superscript"/>
        </w:rPr>
        <w:t>18</w:t>
      </w:r>
      <w:r w:rsidR="009A6FC2">
        <w:rPr>
          <w:rFonts w:ascii="Times New Roman" w:hAnsi="Times New Roman" w:cs="Times New Roman"/>
        </w:rPr>
        <w:fldChar w:fldCharType="end"/>
      </w:r>
    </w:p>
    <w:p w14:paraId="36A20EBE" w14:textId="68BC042E" w:rsidR="00B154E6" w:rsidRDefault="00B154E6" w:rsidP="00666876">
      <w:pPr>
        <w:spacing w:after="0" w:line="480" w:lineRule="auto"/>
        <w:rPr>
          <w:rFonts w:ascii="Times New Roman" w:hAnsi="Times New Roman" w:cs="Times New Roman"/>
          <w:b/>
          <w:i/>
        </w:rPr>
      </w:pPr>
      <w:r>
        <w:rPr>
          <w:rFonts w:ascii="Times New Roman" w:hAnsi="Times New Roman" w:cs="Times New Roman"/>
          <w:b/>
          <w:i/>
        </w:rPr>
        <w:t xml:space="preserve">Muscle Patterning: Type III Atraumatic nonstructural </w:t>
      </w:r>
    </w:p>
    <w:p w14:paraId="0A0658C3" w14:textId="14BBD43B" w:rsidR="00B154E6" w:rsidRPr="00B154E6" w:rsidRDefault="00B154E6" w:rsidP="00666876">
      <w:pPr>
        <w:spacing w:after="0" w:line="480" w:lineRule="auto"/>
        <w:rPr>
          <w:rFonts w:ascii="Times New Roman" w:hAnsi="Times New Roman" w:cs="Times New Roman"/>
        </w:rPr>
      </w:pPr>
      <w:r>
        <w:rPr>
          <w:rFonts w:ascii="Times New Roman" w:hAnsi="Times New Roman" w:cs="Times New Roman"/>
        </w:rPr>
        <w:tab/>
        <w:t>Some patients have been seen to have issues not with the strength or structure of the bones, ligaments, and musculature, but of poor coordination and recruitment of muscle tissue.</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302/0301-620X.95B6.31064", "ISSN" : "2049-4408", "PMID" : "23723264", "abstract" : "The sternoclavicular joint (SCJ) is a pivotal articulation in the linked system of the upper limb girdle, providing load-bearing in compression while resisting displacement in tension or distraction at the manubrium sterni. The SCJ and acromioclavicular joint (ACJ) both have a small surface area of contact protected by an intra-articular fibrocartilaginous disc and are supported by strong extrinsic and intrinsic capsular ligaments. The function of load-sharing in the upper limb by bulky periscapular and thoracobrachial muscles is extremely important to the longevity of both joints. Ligamentous and capsular laxity changes with age, exposing both joints to greater strain, which may explain the rising incidence of arthritis in both with age. The incidence of arthritis in the SCJ is less than that in the ACJ, suggesting that the extrinsic ligaments of the SCJ provide greater stability than the coracoclavicular ligaments of the ACJ. Instability of the SCJ is rare and can be difficult to distinguish from medial clavicular physeal or metaphyseal fracture-separation: cross-sectional imaging is often required. The distinction is important because the treatment options and outcomes of treatment are dissimilar, whereas the treatment and outcomes of ACJ separation and fracture of the lateral clavicle can be similar. Proper recognition and treatment of traumatic instability is vital as these injuries may be life-threatening. Instability of the SCJ does not always require surgical intervention. An accurate diagnosis is required before surgery can be considered, and we recommend the use of the Stanmore instability triangle. Most poor outcomes result from a failure to recognise the underlying pathology. There is a natural reluctance for orthopaedic surgeons to operate in this area owing to unfamiliarity with, and the close proximity of, the related vascular structures, but the interposed sternohyoid and sternothyroid muscles are rarely injured and provide a clear boundary to the medial retroclavicular space, as well as an anatomical barrier to unsafe intervention. This review presents current concepts of instability of the SCJ, describes the relevant surgical anatomy, provides a framework for diagnosis and management, including physiotherapy, and discusses the technical challenges of operative intervention.", "author" : [ { "dropping-particle" : "", "family" : "Sewell", "given" : "M D", "non-dropping-particle" : "", "parse-names" : false, "suffix" : "" }, { "dropping-particle" : "", "family" : "Al-Hadithy", "given" : "N", "non-dropping-particle" : "", "parse-names" : false, "suffix" : "" }, { "dropping-particle" : "", "family" : "Leu", "given" : "a", "non-dropping-particle" : "Le", "parse-names" : false, "suffix" : "" }, { "dropping-particle" : "", "family" : "Lambert", "given" : "S M", "non-dropping-particle" : "", "parse-names" : false, "suffix" : "" } ], "container-title" : "The bone &amp; joint journal", "id" : "ITEM-1", "issue" : "6", "issued" : { "date-parts" : [ [ "2013", "6" ] ] }, "page" : "721-31", "title" : "Instability of the sternoclavicular joint: current concepts in classification, treatment and outcomes.", "type" : "article-journal", "volume" : "95-B" }, "uris" : [ "http://www.mendeley.com/documents/?uuid=98a4d0f3-acc4-467a-beea-02b2d901d491" ] } ], "mendeley" : { "formattedCitation" : "&lt;sup&gt;4&lt;/sup&gt;", "plainTextFormattedCitation" : "4", "previouslyFormattedCitation" : "&lt;sup&gt;4&lt;/sup&gt;" }, "properties" : { "noteIndex" : 0 }, "schema" : "https://github.com/citation-style-language/schema/raw/master/csl-citation.json" }</w:instrText>
      </w:r>
      <w:r>
        <w:rPr>
          <w:rFonts w:ascii="Times New Roman" w:hAnsi="Times New Roman" w:cs="Times New Roman"/>
        </w:rPr>
        <w:fldChar w:fldCharType="separate"/>
      </w:r>
      <w:r w:rsidRPr="00B154E6">
        <w:rPr>
          <w:rFonts w:ascii="Times New Roman" w:hAnsi="Times New Roman" w:cs="Times New Roman"/>
          <w:noProof/>
          <w:vertAlign w:val="superscript"/>
        </w:rPr>
        <w:t>4</w:t>
      </w:r>
      <w:r>
        <w:rPr>
          <w:rFonts w:ascii="Times New Roman" w:hAnsi="Times New Roman" w:cs="Times New Roman"/>
        </w:rPr>
        <w:fldChar w:fldCharType="end"/>
      </w:r>
      <w:r>
        <w:rPr>
          <w:rFonts w:ascii="Times New Roman" w:hAnsi="Times New Roman" w:cs="Times New Roman"/>
        </w:rPr>
        <w:t xml:space="preserve"> This may be treated by biofeedback in physical therapy, or if there is a structural issue as well perhaps s</w:t>
      </w:r>
      <w:r w:rsidR="00433A84">
        <w:rPr>
          <w:rFonts w:ascii="Times New Roman" w:hAnsi="Times New Roman" w:cs="Times New Roman"/>
        </w:rPr>
        <w:t>urgically</w:t>
      </w:r>
      <w:r>
        <w:rPr>
          <w:rFonts w:ascii="Times New Roman" w:hAnsi="Times New Roman" w:cs="Times New Roman"/>
        </w:rPr>
        <w:t>.</w:t>
      </w:r>
      <w:r>
        <w:rPr>
          <w:rFonts w:ascii="Times New Roman" w:hAnsi="Times New Roman" w:cs="Times New Roman"/>
        </w:rPr>
        <w:fldChar w:fldCharType="begin" w:fldLock="1"/>
      </w:r>
      <w:r w:rsidR="002640DF">
        <w:rPr>
          <w:rFonts w:ascii="Times New Roman" w:hAnsi="Times New Roman" w:cs="Times New Roman"/>
        </w:rPr>
        <w:instrText>ADDIN CSL_CITATION { "citationItems" : [ { "id" : "ITEM-1", "itemData" : { "DOI" : "10.1302/0301-620X.95B6.31064", "ISSN" : "2049-4408", "PMID" : "23723264", "abstract" : "The sternoclavicular joint (SCJ) is a pivotal articulation in the linked system of the upper limb girdle, providing load-bearing in compression while resisting displacement in tension or distraction at the manubrium sterni. The SCJ and acromioclavicular joint (ACJ) both have a small surface area of contact protected by an intra-articular fibrocartilaginous disc and are supported by strong extrinsic and intrinsic capsular ligaments. The function of load-sharing in the upper limb by bulky periscapular and thoracobrachial muscles is extremely important to the longevity of both joints. Ligamentous and capsular laxity changes with age, exposing both joints to greater strain, which may explain the rising incidence of arthritis in both with age. The incidence of arthritis in the SCJ is less than that in the ACJ, suggesting that the extrinsic ligaments of the SCJ provide greater stability than the coracoclavicular ligaments of the ACJ. Instability of the SCJ is rare and can be difficult to distinguish from medial clavicular physeal or metaphyseal fracture-separation: cross-sectional imaging is often required. The distinction is important because the treatment options and outcomes of treatment are dissimilar, whereas the treatment and outcomes of ACJ separation and fracture of the lateral clavicle can be similar. Proper recognition and treatment of traumatic instability is vital as these injuries may be life-threatening. Instability of the SCJ does not always require surgical intervention. An accurate diagnosis is required before surgery can be considered, and we recommend the use of the Stanmore instability triangle. Most poor outcomes result from a failure to recognise the underlying pathology. There is a natural reluctance for orthopaedic surgeons to operate in this area owing to unfamiliarity with, and the close proximity of, the related vascular structures, but the interposed sternohyoid and sternothyroid muscles are rarely injured and provide a clear boundary to the medial retroclavicular space, as well as an anatomical barrier to unsafe intervention. This review presents current concepts of instability of the SCJ, describes the relevant surgical anatomy, provides a framework for diagnosis and management, including physiotherapy, and discusses the technical challenges of operative intervention.", "author" : [ { "dropping-particle" : "", "family" : "Sewell", "given" : "M D", "non-dropping-particle" : "", "parse-names" : false, "suffix" : "" }, { "dropping-particle" : "", "family" : "Al-Hadithy", "given" : "N", "non-dropping-particle" : "", "parse-names" : false, "suffix" : "" }, { "dropping-particle" : "", "family" : "Leu", "given" : "a", "non-dropping-particle" : "Le", "parse-names" : false, "suffix" : "" }, { "dropping-particle" : "", "family" : "Lambert", "given" : "S M", "non-dropping-particle" : "", "parse-names" : false, "suffix" : "" } ], "container-title" : "The bone &amp; joint journal", "id" : "ITEM-1", "issue" : "6", "issued" : { "date-parts" : [ [ "2013", "6" ] ] }, "page" : "721-31", "title" : "Instability of the sternoclavicular joint: current concepts in classification, treatment and outcomes.", "type" : "article-journal", "volume" : "95-B" }, "uris" : [ "http://www.mendeley.com/documents/?uuid=98a4d0f3-acc4-467a-beea-02b2d901d491" ] } ], "mendeley" : { "formattedCitation" : "&lt;sup&gt;4&lt;/sup&gt;", "plainTextFormattedCitation" : "4", "previouslyFormattedCitation" : "&lt;sup&gt;4&lt;/sup&gt;" }, "properties" : { "noteIndex" : 0 }, "schema" : "https://github.com/citation-style-language/schema/raw/master/csl-citation.json" }</w:instrText>
      </w:r>
      <w:r>
        <w:rPr>
          <w:rFonts w:ascii="Times New Roman" w:hAnsi="Times New Roman" w:cs="Times New Roman"/>
        </w:rPr>
        <w:fldChar w:fldCharType="separate"/>
      </w:r>
      <w:r w:rsidRPr="00B154E6">
        <w:rPr>
          <w:rFonts w:ascii="Times New Roman" w:hAnsi="Times New Roman" w:cs="Times New Roman"/>
          <w:noProof/>
          <w:vertAlign w:val="superscript"/>
        </w:rPr>
        <w:t>4</w:t>
      </w:r>
      <w:r>
        <w:rPr>
          <w:rFonts w:ascii="Times New Roman" w:hAnsi="Times New Roman" w:cs="Times New Roman"/>
        </w:rPr>
        <w:fldChar w:fldCharType="end"/>
      </w:r>
      <w:r>
        <w:rPr>
          <w:rFonts w:ascii="Times New Roman" w:hAnsi="Times New Roman" w:cs="Times New Roman"/>
        </w:rPr>
        <w:t xml:space="preserve"> Interestingly, even post-operatively, the same type of muscle patterning can occur, potentially based on “centrally mediated mechanisms causing pain-generated muscle hypertonicity,” which is usually controlle</w:t>
      </w:r>
      <w:r w:rsidR="007D012B">
        <w:rPr>
          <w:rFonts w:ascii="Times New Roman" w:hAnsi="Times New Roman" w:cs="Times New Roman"/>
        </w:rPr>
        <w:t>d by botulinum toxin injections</w:t>
      </w:r>
      <w:r>
        <w:rPr>
          <w:rFonts w:ascii="Times New Roman" w:hAnsi="Times New Roman" w:cs="Times New Roman"/>
        </w:rPr>
        <w:t xml:space="preserve"> (Sewell et al., 2013). </w:t>
      </w:r>
    </w:p>
    <w:p w14:paraId="021C4F9E" w14:textId="14929BC7" w:rsidR="00B154E6" w:rsidRDefault="004F49C7" w:rsidP="00666876">
      <w:pPr>
        <w:spacing w:after="0" w:line="480" w:lineRule="auto"/>
        <w:rPr>
          <w:rFonts w:ascii="Times New Roman" w:hAnsi="Times New Roman" w:cs="Times New Roman"/>
          <w:b/>
          <w:i/>
        </w:rPr>
      </w:pPr>
      <w:r>
        <w:rPr>
          <w:rFonts w:ascii="Times New Roman" w:hAnsi="Times New Roman" w:cs="Times New Roman"/>
          <w:b/>
          <w:i/>
        </w:rPr>
        <w:t>Thoracic Outlet Syndrome (TOS)</w:t>
      </w:r>
    </w:p>
    <w:p w14:paraId="0316D037" w14:textId="47F2FE00" w:rsidR="004F49C7" w:rsidRPr="004F49C7" w:rsidRDefault="004F49C7" w:rsidP="00666876">
      <w:pPr>
        <w:spacing w:after="0" w:line="480" w:lineRule="auto"/>
        <w:rPr>
          <w:rFonts w:ascii="Times New Roman" w:hAnsi="Times New Roman" w:cs="Times New Roman"/>
        </w:rPr>
      </w:pPr>
      <w:r>
        <w:rPr>
          <w:rFonts w:ascii="Times New Roman" w:hAnsi="Times New Roman" w:cs="Times New Roman"/>
          <w:b/>
          <w:i/>
        </w:rPr>
        <w:tab/>
      </w:r>
      <w:r w:rsidR="001C50E7">
        <w:rPr>
          <w:rFonts w:ascii="Times New Roman" w:hAnsi="Times New Roman" w:cs="Times New Roman"/>
        </w:rPr>
        <w:t>TOS is generally caused by compression of the brachial plexus, subclavian artery or subclavian vein at either the interscalene or costoclavicular triangle, or the subcoracoid space.</w:t>
      </w:r>
      <w:r w:rsidR="001C50E7">
        <w:rPr>
          <w:rFonts w:ascii="Times New Roman" w:hAnsi="Times New Roman" w:cs="Times New Roman"/>
        </w:rPr>
        <w:fldChar w:fldCharType="begin" w:fldLock="1"/>
      </w:r>
      <w:r w:rsidR="001C50E7">
        <w:rPr>
          <w:rFonts w:ascii="Times New Roman" w:hAnsi="Times New Roman" w:cs="Times New Roman"/>
        </w:rPr>
        <w:instrText>ADDIN CSL_CITATION { "citationItems" : [ { "id" : "ITEM-1", "itemData" : { "DOI" : "10.3109/09593985.2012.757684", "ISSN" : "1532-5040", "PMID" : "23343034", "abstract" : "Thoracic outlet syndrome may result from a posterior sternoclavicular (SC) joint subluxation, or an anterior SC joint subluxation after surgical fixation. This case report presents the physical therapy management of a patient with bilateral thoracic outlet syndrome (TOS) secondary to bilateral idiopathic anterior SC joint subluxation. A 16-year-old female presented with a 2-year history of numbness, tingling, and coldness in bilateral upper extremities, and intermittent headaches with occasional vision loss. Ipsilateral upper extremity symptoms were reproduced with cervical rotation and shoulder flexion and abduction from 90\u00b0 to end of the range. All TOS tests were positive. Passive horizontal abduction, through the plane of scaption, produced anterior subluxation of the ipsilateral SC joint. Sustained posterior glides to the medial clavicle relieved all symptoms during shoulder flexion and the Adson's test. Interventions consisted of manual therapy, therapeutic exercise, and the trial of two orthoses. After 12 treatment sessions, the patient's symptoms resolved and she improved by 10 points on the Upper Extremity Functional Index. She had no reproduction of symptoms with the thoracic outlet special tests. She maintained a static hold for 90 sec at 90\u00b0 shoulder flexion, 90\u00b0 shoulder abduction, and full shoulder flexion without symptoms. The outcomes describe a successful intervention for a patient with bilateral TOS secondary to idiopathic bilateral anterior SC joint subluxation. This case suggests that SC joint dysfunction should be considered as a cause of TOS and should be screened during the initial examination.", "author" : [ { "dropping-particle" : "", "family" : "Nichols", "given" : "Deidra", "non-dropping-particle" : "", "parse-names" : false, "suffix" : "" }, { "dropping-particle" : "", "family" : "Seiger", "given" : "Cindy", "non-dropping-particle" : "", "parse-names" : false, "suffix" : "" } ], "container-title" : "Physiotherapy theory and practice", "id" : "ITEM-1", "issue" : "7", "issued" : { "date-parts" : [ [ "2013", "10" ] ] }, "page" : "562-71", "title" : "Diagnosis and treatment of a patient with bilateral thoracic outlet syndrome secondary to anterior subluxation of bilateral sternoclavicular joints: a case report.", "type" : "article-journal", "volume" : "29" }, "uris" : [ "http://www.mendeley.com/documents/?uuid=15fbbb82-1a14-47af-984c-8d3ca4aa06b0" ] } ], "mendeley" : { "formattedCitation" : "&lt;sup&gt;20&lt;/sup&gt;", "plainTextFormattedCitation" : "20", "previouslyFormattedCitation" : "&lt;sup&gt;20&lt;/sup&gt;" }, "properties" : { "noteIndex" : 0 }, "schema" : "https://github.com/citation-style-language/schema/raw/master/csl-citation.json" }</w:instrText>
      </w:r>
      <w:r w:rsidR="001C50E7">
        <w:rPr>
          <w:rFonts w:ascii="Times New Roman" w:hAnsi="Times New Roman" w:cs="Times New Roman"/>
        </w:rPr>
        <w:fldChar w:fldCharType="separate"/>
      </w:r>
      <w:r w:rsidR="001C50E7" w:rsidRPr="001C50E7">
        <w:rPr>
          <w:rFonts w:ascii="Times New Roman" w:hAnsi="Times New Roman" w:cs="Times New Roman"/>
          <w:noProof/>
          <w:vertAlign w:val="superscript"/>
        </w:rPr>
        <w:t>20</w:t>
      </w:r>
      <w:r w:rsidR="001C50E7">
        <w:rPr>
          <w:rFonts w:ascii="Times New Roman" w:hAnsi="Times New Roman" w:cs="Times New Roman"/>
        </w:rPr>
        <w:fldChar w:fldCharType="end"/>
      </w:r>
      <w:r w:rsidR="001C50E7">
        <w:rPr>
          <w:rFonts w:ascii="Times New Roman" w:hAnsi="Times New Roman" w:cs="Times New Roman"/>
        </w:rPr>
        <w:t xml:space="preserve"> Due to the fact that a posterior SCJ dislocation decreases the space in the TO region, compression could occur in this area producing numbness, tingling, paresthesias, muscular weakness, fatigue, and/or fatigue in the affected UE.</w:t>
      </w:r>
      <w:r w:rsidR="001C50E7">
        <w:rPr>
          <w:rFonts w:ascii="Times New Roman" w:hAnsi="Times New Roman" w:cs="Times New Roman"/>
        </w:rPr>
        <w:fldChar w:fldCharType="begin" w:fldLock="1"/>
      </w:r>
      <w:r w:rsidR="00F733C4">
        <w:rPr>
          <w:rFonts w:ascii="Times New Roman" w:hAnsi="Times New Roman" w:cs="Times New Roman"/>
        </w:rPr>
        <w:instrText>ADDIN CSL_CITATION { "citationItems" : [ { "id" : "ITEM-1", "itemData" : { "DOI" : "10.3109/09593985.2012.757684", "ISSN" : "1532-5040", "PMID" : "23343034", "abstract" : "Thoracic outlet syndrome may result from a posterior sternoclavicular (SC) joint subluxation, or an anterior SC joint subluxation after surgical fixation. This case report presents the physical therapy management of a patient with bilateral thoracic outlet syndrome (TOS) secondary to bilateral idiopathic anterior SC joint subluxation. A 16-year-old female presented with a 2-year history of numbness, tingling, and coldness in bilateral upper extremities, and intermittent headaches with occasional vision loss. Ipsilateral upper extremity symptoms were reproduced with cervical rotation and shoulder flexion and abduction from 90\u00b0 to end of the range. All TOS tests were positive. Passive horizontal abduction, through the plane of scaption, produced anterior subluxation of the ipsilateral SC joint. Sustained posterior glides to the medial clavicle relieved all symptoms during shoulder flexion and the Adson's test. Interventions consisted of manual therapy, therapeutic exercise, and the trial of two orthoses. After 12 treatment sessions, the patient's symptoms resolved and she improved by 10 points on the Upper Extremity Functional Index. She had no reproduction of symptoms with the thoracic outlet special tests. She maintained a static hold for 90 sec at 90\u00b0 shoulder flexion, 90\u00b0 shoulder abduction, and full shoulder flexion without symptoms. The outcomes describe a successful intervention for a patient with bilateral TOS secondary to idiopathic bilateral anterior SC joint subluxation. This case suggests that SC joint dysfunction should be considered as a cause of TOS and should be screened during the initial examination.", "author" : [ { "dropping-particle" : "", "family" : "Nichols", "given" : "Deidra", "non-dropping-particle" : "", "parse-names" : false, "suffix" : "" }, { "dropping-particle" : "", "family" : "Seiger", "given" : "Cindy", "non-dropping-particle" : "", "parse-names" : false, "suffix" : "" } ], "container-title" : "Physiotherapy theory and practice", "id" : "ITEM-1", "issue" : "7", "issued" : { "date-parts" : [ [ "2013", "10" ] ] }, "page" : "562-71", "title" : "Diagnosis and treatment of a patient with bilateral thoracic outlet syndrome secondary to anterior subluxation of bilateral sternoclavicular joints: a case report.", "type" : "article-journal", "volume" : "29" }, "uris" : [ "http://www.mendeley.com/documents/?uuid=15fbbb82-1a14-47af-984c-8d3ca4aa06b0" ] } ], "mendeley" : { "formattedCitation" : "&lt;sup&gt;20&lt;/sup&gt;", "plainTextFormattedCitation" : "20", "previouslyFormattedCitation" : "&lt;sup&gt;20&lt;/sup&gt;" }, "properties" : { "noteIndex" : 0 }, "schema" : "https://github.com/citation-style-language/schema/raw/master/csl-citation.json" }</w:instrText>
      </w:r>
      <w:r w:rsidR="001C50E7">
        <w:rPr>
          <w:rFonts w:ascii="Times New Roman" w:hAnsi="Times New Roman" w:cs="Times New Roman"/>
        </w:rPr>
        <w:fldChar w:fldCharType="separate"/>
      </w:r>
      <w:r w:rsidR="001C50E7" w:rsidRPr="001C50E7">
        <w:rPr>
          <w:rFonts w:ascii="Times New Roman" w:hAnsi="Times New Roman" w:cs="Times New Roman"/>
          <w:noProof/>
          <w:vertAlign w:val="superscript"/>
        </w:rPr>
        <w:t>20</w:t>
      </w:r>
      <w:r w:rsidR="001C50E7">
        <w:rPr>
          <w:rFonts w:ascii="Times New Roman" w:hAnsi="Times New Roman" w:cs="Times New Roman"/>
        </w:rPr>
        <w:fldChar w:fldCharType="end"/>
      </w:r>
      <w:r w:rsidR="001C50E7">
        <w:rPr>
          <w:rFonts w:ascii="Times New Roman" w:hAnsi="Times New Roman" w:cs="Times New Roman"/>
        </w:rPr>
        <w:t xml:space="preserve"> </w:t>
      </w:r>
      <w:r w:rsidR="00302A15">
        <w:rPr>
          <w:rFonts w:ascii="Times New Roman" w:hAnsi="Times New Roman" w:cs="Times New Roman"/>
        </w:rPr>
        <w:t>A recent case report</w:t>
      </w:r>
      <w:r w:rsidR="00F733C4">
        <w:rPr>
          <w:rFonts w:ascii="Times New Roman" w:hAnsi="Times New Roman" w:cs="Times New Roman"/>
        </w:rPr>
        <w:t xml:space="preserve"> suggests anterior SCJ dislocations </w:t>
      </w:r>
      <w:r w:rsidR="00302A15">
        <w:rPr>
          <w:rFonts w:ascii="Times New Roman" w:hAnsi="Times New Roman" w:cs="Times New Roman"/>
        </w:rPr>
        <w:t xml:space="preserve">treated with surgical fixation of the medial clavicle </w:t>
      </w:r>
      <w:r w:rsidR="00F733C4">
        <w:rPr>
          <w:rFonts w:ascii="Times New Roman" w:hAnsi="Times New Roman" w:cs="Times New Roman"/>
        </w:rPr>
        <w:t xml:space="preserve">can also cause </w:t>
      </w:r>
      <w:r w:rsidR="00302A15">
        <w:rPr>
          <w:rFonts w:ascii="Times New Roman" w:hAnsi="Times New Roman" w:cs="Times New Roman"/>
        </w:rPr>
        <w:t>TOS, though the reason why is unknown</w:t>
      </w:r>
      <w:r w:rsidR="00F733C4">
        <w:rPr>
          <w:rFonts w:ascii="Times New Roman" w:hAnsi="Times New Roman" w:cs="Times New Roman"/>
        </w:rPr>
        <w:t>.</w:t>
      </w:r>
      <w:r w:rsidR="00F733C4">
        <w:rPr>
          <w:rFonts w:ascii="Times New Roman" w:hAnsi="Times New Roman" w:cs="Times New Roman"/>
        </w:rPr>
        <w:fldChar w:fldCharType="begin" w:fldLock="1"/>
      </w:r>
      <w:r w:rsidR="00302A15">
        <w:rPr>
          <w:rFonts w:ascii="Times New Roman" w:hAnsi="Times New Roman" w:cs="Times New Roman"/>
        </w:rPr>
        <w:instrText>ADDIN CSL_CITATION { "citationItems" : [ { "id" : "ITEM-1", "itemData" : { "DOI" : "10.3109/09593985.2012.757684", "ISSN" : "1532-5040", "PMID" : "23343034", "abstract" : "Thoracic outlet syndrome may result from a posterior sternoclavicular (SC) joint subluxation, or an anterior SC joint subluxation after surgical fixation. This case report presents the physical therapy management of a patient with bilateral thoracic outlet syndrome (TOS) secondary to bilateral idiopathic anterior SC joint subluxation. A 16-year-old female presented with a 2-year history of numbness, tingling, and coldness in bilateral upper extremities, and intermittent headaches with occasional vision loss. Ipsilateral upper extremity symptoms were reproduced with cervical rotation and shoulder flexion and abduction from 90\u00b0 to end of the range. All TOS tests were positive. Passive horizontal abduction, through the plane of scaption, produced anterior subluxation of the ipsilateral SC joint. Sustained posterior glides to the medial clavicle relieved all symptoms during shoulder flexion and the Adson's test. Interventions consisted of manual therapy, therapeutic exercise, and the trial of two orthoses. After 12 treatment sessions, the patient's symptoms resolved and she improved by 10 points on the Upper Extremity Functional Index. She had no reproduction of symptoms with the thoracic outlet special tests. She maintained a static hold for 90 sec at 90\u00b0 shoulder flexion, 90\u00b0 shoulder abduction, and full shoulder flexion without symptoms. The outcomes describe a successful intervention for a patient with bilateral TOS secondary to idiopathic bilateral anterior SC joint subluxation. This case suggests that SC joint dysfunction should be considered as a cause of TOS and should be screened during the initial examination.", "author" : [ { "dropping-particle" : "", "family" : "Nichols", "given" : "Deidra", "non-dropping-particle" : "", "parse-names" : false, "suffix" : "" }, { "dropping-particle" : "", "family" : "Seiger", "given" : "Cindy", "non-dropping-particle" : "", "parse-names" : false, "suffix" : "" } ], "container-title" : "Physiotherapy theory and practice", "id" : "ITEM-1", "issue" : "7", "issued" : { "date-parts" : [ [ "2013", "10" ] ] }, "page" : "562-71", "title" : "Diagnosis and treatment of a patient with bilateral thoracic outlet syndrome secondary to anterior subluxation of bilateral sternoclavicular joints: a case report.", "type" : "article-journal", "volume" : "29" }, "uris" : [ "http://www.mendeley.com/documents/?uuid=15fbbb82-1a14-47af-984c-8d3ca4aa06b0" ] } ], "mendeley" : { "formattedCitation" : "&lt;sup&gt;20&lt;/sup&gt;", "plainTextFormattedCitation" : "20", "previouslyFormattedCitation" : "&lt;sup&gt;20&lt;/sup&gt;" }, "properties" : { "noteIndex" : 0 }, "schema" : "https://github.com/citation-style-language/schema/raw/master/csl-citation.json" }</w:instrText>
      </w:r>
      <w:r w:rsidR="00F733C4">
        <w:rPr>
          <w:rFonts w:ascii="Times New Roman" w:hAnsi="Times New Roman" w:cs="Times New Roman"/>
        </w:rPr>
        <w:fldChar w:fldCharType="separate"/>
      </w:r>
      <w:r w:rsidR="00F733C4" w:rsidRPr="00F733C4">
        <w:rPr>
          <w:rFonts w:ascii="Times New Roman" w:hAnsi="Times New Roman" w:cs="Times New Roman"/>
          <w:noProof/>
          <w:vertAlign w:val="superscript"/>
        </w:rPr>
        <w:t>20</w:t>
      </w:r>
      <w:r w:rsidR="00F733C4">
        <w:rPr>
          <w:rFonts w:ascii="Times New Roman" w:hAnsi="Times New Roman" w:cs="Times New Roman"/>
        </w:rPr>
        <w:fldChar w:fldCharType="end"/>
      </w:r>
      <w:r w:rsidR="00F733C4">
        <w:rPr>
          <w:rFonts w:ascii="Times New Roman" w:hAnsi="Times New Roman" w:cs="Times New Roman"/>
        </w:rPr>
        <w:t xml:space="preserve"> </w:t>
      </w:r>
      <w:r w:rsidR="00302A15">
        <w:rPr>
          <w:rFonts w:ascii="Times New Roman" w:hAnsi="Times New Roman" w:cs="Times New Roman"/>
        </w:rPr>
        <w:t>Physical therapy interventions for this issue included scapular and shoulder strengthening and stabilization exercises, simulated and actual boxing sequences, soft tissue massage, and joint mobilizations to the acromioclavicular joint, and first rib.</w:t>
      </w:r>
      <w:r w:rsidR="00302A15">
        <w:rPr>
          <w:rFonts w:ascii="Times New Roman" w:hAnsi="Times New Roman" w:cs="Times New Roman"/>
        </w:rPr>
        <w:fldChar w:fldCharType="begin" w:fldLock="1"/>
      </w:r>
      <w:r w:rsidR="00302A15">
        <w:rPr>
          <w:rFonts w:ascii="Times New Roman" w:hAnsi="Times New Roman" w:cs="Times New Roman"/>
        </w:rPr>
        <w:instrText>ADDIN CSL_CITATION { "citationItems" : [ { "id" : "ITEM-1", "itemData" : { "DOI" : "10.3109/09593985.2012.757684", "ISSN" : "1532-5040", "PMID" : "23343034", "abstract" : "Thoracic outlet syndrome may result from a posterior sternoclavicular (SC) joint subluxation, or an anterior SC joint subluxation after surgical fixation. This case report presents the physical therapy management of a patient with bilateral thoracic outlet syndrome (TOS) secondary to bilateral idiopathic anterior SC joint subluxation. A 16-year-old female presented with a 2-year history of numbness, tingling, and coldness in bilateral upper extremities, and intermittent headaches with occasional vision loss. Ipsilateral upper extremity symptoms were reproduced with cervical rotation and shoulder flexion and abduction from 90\u00b0 to end of the range. All TOS tests were positive. Passive horizontal abduction, through the plane of scaption, produced anterior subluxation of the ipsilateral SC joint. Sustained posterior glides to the medial clavicle relieved all symptoms during shoulder flexion and the Adson's test. Interventions consisted of manual therapy, therapeutic exercise, and the trial of two orthoses. After 12 treatment sessions, the patient's symptoms resolved and she improved by 10 points on the Upper Extremity Functional Index. She had no reproduction of symptoms with the thoracic outlet special tests. She maintained a static hold for 90 sec at 90\u00b0 shoulder flexion, 90\u00b0 shoulder abduction, and full shoulder flexion without symptoms. The outcomes describe a successful intervention for a patient with bilateral TOS secondary to idiopathic bilateral anterior SC joint subluxation. This case suggests that SC joint dysfunction should be considered as a cause of TOS and should be screened during the initial examination.", "author" : [ { "dropping-particle" : "", "family" : "Nichols", "given" : "Deidra", "non-dropping-particle" : "", "parse-names" : false, "suffix" : "" }, { "dropping-particle" : "", "family" : "Seiger", "given" : "Cindy", "non-dropping-particle" : "", "parse-names" : false, "suffix" : "" } ], "container-title" : "Physiotherapy theory and practice", "id" : "ITEM-1", "issue" : "7", "issued" : { "date-parts" : [ [ "2013", "10" ] ] }, "page" : "562-71", "title" : "Diagnosis and treatment of a patient with bilateral thoracic outlet syndrome secondary to anterior subluxation of bilateral sternoclavicular joints: a case report.", "type" : "article-journal", "volume" : "29" }, "uris" : [ "http://www.mendeley.com/documents/?uuid=15fbbb82-1a14-47af-984c-8d3ca4aa06b0" ] } ], "mendeley" : { "formattedCitation" : "&lt;sup&gt;20&lt;/sup&gt;", "plainTextFormattedCitation" : "20", "previouslyFormattedCitation" : "&lt;sup&gt;20&lt;/sup&gt;" }, "properties" : { "noteIndex" : 0 }, "schema" : "https://github.com/citation-style-language/schema/raw/master/csl-citation.json" }</w:instrText>
      </w:r>
      <w:r w:rsidR="00302A15">
        <w:rPr>
          <w:rFonts w:ascii="Times New Roman" w:hAnsi="Times New Roman" w:cs="Times New Roman"/>
        </w:rPr>
        <w:fldChar w:fldCharType="separate"/>
      </w:r>
      <w:r w:rsidR="00302A15" w:rsidRPr="00302A15">
        <w:rPr>
          <w:rFonts w:ascii="Times New Roman" w:hAnsi="Times New Roman" w:cs="Times New Roman"/>
          <w:noProof/>
          <w:vertAlign w:val="superscript"/>
        </w:rPr>
        <w:t>20</w:t>
      </w:r>
      <w:r w:rsidR="00302A15">
        <w:rPr>
          <w:rFonts w:ascii="Times New Roman" w:hAnsi="Times New Roman" w:cs="Times New Roman"/>
        </w:rPr>
        <w:fldChar w:fldCharType="end"/>
      </w:r>
      <w:r w:rsidR="00302A15">
        <w:rPr>
          <w:rFonts w:ascii="Times New Roman" w:hAnsi="Times New Roman" w:cs="Times New Roman"/>
        </w:rPr>
        <w:t xml:space="preserve"> Custom and OTC orthoses were tried without success.</w:t>
      </w:r>
      <w:r w:rsidR="00302A15">
        <w:rPr>
          <w:rFonts w:ascii="Times New Roman" w:hAnsi="Times New Roman" w:cs="Times New Roman"/>
        </w:rPr>
        <w:fldChar w:fldCharType="begin" w:fldLock="1"/>
      </w:r>
      <w:r w:rsidR="00C9469A">
        <w:rPr>
          <w:rFonts w:ascii="Times New Roman" w:hAnsi="Times New Roman" w:cs="Times New Roman"/>
        </w:rPr>
        <w:instrText>ADDIN CSL_CITATION { "citationItems" : [ { "id" : "ITEM-1", "itemData" : { "DOI" : "10.3109/09593985.2012.757684", "ISSN" : "1532-5040", "PMID" : "23343034", "abstract" : "Thoracic outlet syndrome may result from a posterior sternoclavicular (SC) joint subluxation, or an anterior SC joint subluxation after surgical fixation. This case report presents the physical therapy management of a patient with bilateral thoracic outlet syndrome (TOS) secondary to bilateral idiopathic anterior SC joint subluxation. A 16-year-old female presented with a 2-year history of numbness, tingling, and coldness in bilateral upper extremities, and intermittent headaches with occasional vision loss. Ipsilateral upper extremity symptoms were reproduced with cervical rotation and shoulder flexion and abduction from 90\u00b0 to end of the range. All TOS tests were positive. Passive horizontal abduction, through the plane of scaption, produced anterior subluxation of the ipsilateral SC joint. Sustained posterior glides to the medial clavicle relieved all symptoms during shoulder flexion and the Adson's test. Interventions consisted of manual therapy, therapeutic exercise, and the trial of two orthoses. After 12 treatment sessions, the patient's symptoms resolved and she improved by 10 points on the Upper Extremity Functional Index. She had no reproduction of symptoms with the thoracic outlet special tests. She maintained a static hold for 90 sec at 90\u00b0 shoulder flexion, 90\u00b0 shoulder abduction, and full shoulder flexion without symptoms. The outcomes describe a successful intervention for a patient with bilateral TOS secondary to idiopathic bilateral anterior SC joint subluxation. This case suggests that SC joint dysfunction should be considered as a cause of TOS and should be screened during the initial examination.", "author" : [ { "dropping-particle" : "", "family" : "Nichols", "given" : "Deidra", "non-dropping-particle" : "", "parse-names" : false, "suffix" : "" }, { "dropping-particle" : "", "family" : "Seiger", "given" : "Cindy", "non-dropping-particle" : "", "parse-names" : false, "suffix" : "" } ], "container-title" : "Physiotherapy theory and practice", "id" : "ITEM-1", "issue" : "7", "issued" : { "date-parts" : [ [ "2013", "10" ] ] }, "page" : "562-71", "title" : "Diagnosis and treatment of a patient with bilateral thoracic outlet syndrome secondary to anterior subluxation of bilateral sternoclavicular joints: a case report.", "type" : "article-journal", "volume" : "29" }, "uris" : [ "http://www.mendeley.com/documents/?uuid=15fbbb82-1a14-47af-984c-8d3ca4aa06b0" ] } ], "mendeley" : { "formattedCitation" : "&lt;sup&gt;20&lt;/sup&gt;", "plainTextFormattedCitation" : "20", "previouslyFormattedCitation" : "&lt;sup&gt;20&lt;/sup&gt;" }, "properties" : { "noteIndex" : 0 }, "schema" : "https://github.com/citation-style-language/schema/raw/master/csl-citation.json" }</w:instrText>
      </w:r>
      <w:r w:rsidR="00302A15">
        <w:rPr>
          <w:rFonts w:ascii="Times New Roman" w:hAnsi="Times New Roman" w:cs="Times New Roman"/>
        </w:rPr>
        <w:fldChar w:fldCharType="separate"/>
      </w:r>
      <w:r w:rsidR="00302A15" w:rsidRPr="00302A15">
        <w:rPr>
          <w:rFonts w:ascii="Times New Roman" w:hAnsi="Times New Roman" w:cs="Times New Roman"/>
          <w:noProof/>
          <w:vertAlign w:val="superscript"/>
        </w:rPr>
        <w:t>20</w:t>
      </w:r>
      <w:r w:rsidR="00302A15">
        <w:rPr>
          <w:rFonts w:ascii="Times New Roman" w:hAnsi="Times New Roman" w:cs="Times New Roman"/>
        </w:rPr>
        <w:fldChar w:fldCharType="end"/>
      </w:r>
    </w:p>
    <w:p w14:paraId="348E357E" w14:textId="3259C0C5" w:rsidR="00DC148C" w:rsidRDefault="008A5B8C" w:rsidP="00666876">
      <w:pPr>
        <w:spacing w:after="0" w:line="480" w:lineRule="auto"/>
        <w:rPr>
          <w:rFonts w:ascii="Times New Roman" w:hAnsi="Times New Roman" w:cs="Times New Roman"/>
        </w:rPr>
      </w:pPr>
      <w:r>
        <w:rPr>
          <w:rFonts w:ascii="Times New Roman" w:hAnsi="Times New Roman" w:cs="Times New Roman"/>
        </w:rPr>
        <w:tab/>
      </w:r>
      <w:r w:rsidR="00EA5869">
        <w:rPr>
          <w:rFonts w:ascii="Times New Roman" w:hAnsi="Times New Roman" w:cs="Times New Roman"/>
        </w:rPr>
        <w:t xml:space="preserve">Overall, </w:t>
      </w:r>
      <w:r w:rsidR="008F60A4">
        <w:rPr>
          <w:rFonts w:ascii="Times New Roman" w:hAnsi="Times New Roman" w:cs="Times New Roman"/>
        </w:rPr>
        <w:t>injuries to the SCJ which lead to chronic instability and degenerative changes are rare.</w:t>
      </w:r>
      <w:r w:rsidR="008F60A4">
        <w:rPr>
          <w:rFonts w:ascii="Times New Roman" w:hAnsi="Times New Roman" w:cs="Times New Roman"/>
        </w:rPr>
        <w:fldChar w:fldCharType="begin" w:fldLock="1"/>
      </w:r>
      <w:r w:rsidR="001C50E7">
        <w:rPr>
          <w:rFonts w:ascii="Times New Roman" w:hAnsi="Times New Roman" w:cs="Times New Roman"/>
        </w:rPr>
        <w:instrText>ADDIN CSL_CITATION { "citationItems" : [ { "id" : "ITEM-1", "itemData" : { "DOI" : "10.1177/0363546513498990", "ISSN" : "1552-3365", "PMID" : "23956132", "abstract" : "BACKGROUND: Injuries to the sternoclavicular (SC) joint typically occur with high-energy mechanisms such as those obtained in automobile accidents or contact sports. Many disorders of the SC joint can be treated nonoperatively. However, surgical treatment may be indicated for locked posterior dislocations; symptomatic, chronic instability; or persistent, painful osteoarthritis that fails nonoperative therapy.\n\nPURPOSE: To provide an updated review on the current diagnosis and management of instability and degenerative arthritis of the SC joint.\n\nSTUDY DESIGN: Current concepts review.\n\nMETHODS: A preliminary PubMed database search using the terms sternoclavicular instability, dislocation, arthritis, resection, and stabilization was performed in August 2012. All anatomic and biomechanical studies, review articles, case reports, case series, and technique papers that were relevant to the topic were included.\n\nRESULTS: The search identified 929 articles, 321 of which, after screening of the titles and abstracts, were considered potentially relevant to this study. Of the 321 articles, 30 were anatomic or imaging studies, 2 were biomechanical studies, 69 were review papers, 189 were case series or reports, and 31 were technique papers. The majority of these studies were classified as evidence level 4, with a few scattered level 3 studies. Because the level of evidence obtained from this search was not adequate for systematic review (or meta-analysis), a current concepts review of the diagnosis and management of SC joint instability and degenerative arthritis is presented.\n\nCONCLUSION: Injuries to the SC joint are uncommon. Recognition and classification of these injuries are critical to proper management, thus minimizing potential long-term sequelae such as posttraumatic arthritis and recurrent instability. Although nonoperative therapy is the modality of choice in anterior dislocations, posterior dislocations require special attention because of the presence of vulnerable posterior hilar structures. Surgical management of chronic instability and degenerative arthritis of the SC joint includes resection arthroplasty of the medial clavicle with or without reconstruction of the sternoclavicular ligaments with graft material. Although resection is typically performed open, an arthroscopic technique is described that theoretically decreases operating and recovery times while also decreasing the risk of iatrogenic injury. Currently, when reconstruction is needed f\u2026", "author" : [ { "dropping-particle" : "", "family" : "Martetschl\u00e4ger", "given" : "Frank", "non-dropping-particle" : "", "parse-names" : false, "suffix" : "" }, { "dropping-particle" : "", "family" : "Warth", "given" : "Ryan J", "non-dropping-particle" : "", "parse-names" : false, "suffix" : "" }, { "dropping-particle" : "", "family" : "Millett", "given" : "Peter J", "non-dropping-particle" : "", "parse-names" : false, "suffix" : "" } ], "container-title" : "The American journal of sports medicine", "id" : "ITEM-1", "issue" : "4", "issued" : { "date-parts" : [ [ "2014", "4" ] ] }, "page" : "999-1007", "title" : "Instability and degenerative arthritis of the sternoclavicular joint: a current concepts review.", "type" : "article-journal", "volume" : "42" }, "uris" : [ "http://www.mendeley.com/documents/?uuid=cafa4727-a7ca-4bd1-9f8c-1bf5c525c886" ] }, { "id" : "ITEM-2", "itemData" : { "DOI" : "10.1016/j.pop.2013.08.008", "ISSN" : "1558-299X", "PMID" : "24209725", "abstract" : "Injuries to the clavicle and associated structures may involve fractures of the clavicle or injuries to the surrounding joints, usually from a blow to the shoulder. They present with variable signs and symptoms, requiring a thorough history and physical examination. Diagnosis typically involves plain radiographs but more advanced imaging may be required, especially in the case of sternoclavicular joint dislocations. Often, nonoperative management is indicated but, occasionally, surgical intervention is required. Due to the high incidence of clavicle injuries, it is paramount that the primary care physician be able to recognize, diagnose, and manage these injuries.", "author" : [ { "dropping-particle" : "", "family" : "Balcik", "given" : "Brenden J", "non-dropping-particle" : "", "parse-names" : false, "suffix" : "" }, { "dropping-particle" : "", "family" : "Monseau", "given" : "Aaron J", "non-dropping-particle" : "", "parse-names" : false, "suffix" : "" }, { "dropping-particle" : "", "family" : "Krantz", "given" : "William", "non-dropping-particle" : "", "parse-names" : false, "suffix" : "" } ], "container-title" : "Primary care", "id" : "ITEM-2", "issue" : "4", "issued" : { "date-parts" : [ [ "2013", "12" ] ] }, "page" : "911-23, viii-ix", "publisher" : "Elsevier Inc", "title" : "Evaluation and treatment of sternoclavicular, clavicular, and acromioclavicular injuries.", "type" : "article-journal", "volume" : "40" }, "uris" : [ "http://www.mendeley.com/documents/?uuid=43d177e1-a735-4701-8d0e-e89ad662ab1d" ] }, { "id" : "ITEM-3", "itemData" : { "DOI" : "10.1067/mse.2002.119394", "ISSN" : "1058-2746", "PMID" : "11845148", "abstract" : "This experiment was conducted to determine the primary ligamentous restraints to anterior and posterior translation of the sternoclavicular joint. Twenty-four unpaired cadaver specimens were mounted in a custom fixture. Anterior and posterior translations were measured under a sub-failure load in the intact specimen and again after transecting one randomly chosen ligament (anterior capsule, posterior capsule, interclavicular ligament, and costoclavicular ligament; n = 6 for each group). Cutting the posterior capsule resulted in significant increases in anterior translation and posterior translation. Cutting the anterior capsule produced significant increases in anterior translation. Cutting the costoclavicular and interclavicular ligaments had little effect on sternoclavicular joint translation. The posterior capsule is the most important restraint for anterior and posterior translation of the sternoclavicular joint. The anterior capsule is another important restraint for anterior translation. The costoclavicular and interclavicular ligaments have little effect on anterior or posterior translation of the sternoclavicular joint.", "author" : [ { "dropping-particle" : "", "family" : "Spencer", "given" : "Edwin E", "non-dropping-particle" : "", "parse-names" : false, "suffix" : "" }, { "dropping-particle" : "", "family" : "Kuhn", "given" : "John E", "non-dropping-particle" : "", "parse-names" : false, "suffix" : "" }, { "dropping-particle" : "", "family" : "Huston", "given" : "Laura J", "non-dropping-particle" : "", "parse-names" : false, "suffix" : "" }, { "dropping-particle" : "", "family" : "Carpenter", "given" : "James E", "non-dropping-particle" : "", "parse-names" : false, "suffix" : "" }, { "dropping-particle" : "", "family" : "Hughes", "given" : "Richard E", "non-dropping-particle" : "", "parse-names" : false, "suffix" : "" } ], "container-title" : "Journal of shoulder and elbow surgery / American Shoulder and Elbow Surgeons ... [et al.]", "id" : "ITEM-3", "issue" : "1", "issued" : { "date-parts" : [ [ "0" ] ] }, "page" : "43-7", "title" : "Ligamentous restraints to anterior and posterior translation of the sternoclavicular joint.", "type" : "article-journal", "volume" : "11" }, "uris" : [ "http://www.mendeley.com/documents/?uuid=f5d1c1e7-ef45-4832-9d50-b11491210810" ] }, { "id" : "ITEM-4", "itemData" : { "DOI" : "10.1016/j.jse.2013.05.010", "ISSN" : "1532-6500", "PMID" : "23849677", "abstract" : "BACKGROUND: Chronic symptomatic anterior sternoclavicular (SC) instability is a rare condition with sparse treatment options. Owing to the rarity of the condition and the potential risk of fatal complications, only a few reports on treatment of this condition have been published. We evaluated a prospective series of patients with chronic anterior SC instability who underwent minimally open reconstruction with an autologous tendon graft.\n\nMETHODS: From 2002 to 2010, 32 consecutive patients underwent minimally open SC ligament reconstruction using a tendon autograft. A palmaris longus was used in 7 patients and a gracilis tendon autograft was used in 25. All patients with at least 2 years of follow-up were reviewed. Five were lost to follow-up. The remaining 27 patients (84.4%) were a median age of 35 years (range, 11-61 years) at surgery. Patients were evaluated with the Western Ontario Shoulder Instability (WOSI) score preoperatively and at follow-up at a median 54 months (range, 24-120 months) postoperatively.\n\nRESULTS: The total WOSI score improved from a median of 44% (range 6%-62%) preoperatively to 75% (range, 13%-93%) at follow-up (P = .0001). Two failures (7.4%) occurred; after revision, both patients remained stable. After the operation, 17 of 25 patients (68%) complained of donor site morbidity, and 10 (40%) still had some discomfort at follow-up. No infections or local vascular complications occurred.\n\nCONCLUSIONS: Miniopen SC joint reconstruction using a tendon autograft results in prolonged improvement in shoulder function in most patients with symptomatic anterior SC instability.", "author" : [ { "dropping-particle" : "", "family" : "Bak", "given" : "Klaus", "non-dropping-particle" : "", "parse-names" : false, "suffix" : "" }, { "dropping-particle" : "", "family" : "Fogh", "given" : "Kamille", "non-dropping-particle" : "", "parse-names" : false, "suffix" : "" } ], "container-title" : "Journal of shoulder and elbow surgery / American Shoulder and Elbow Surgeons ... [et al.]", "id" : "ITEM-4", "issue" : "2", "issued" : { "date-parts" : [ [ "2014", "2" ] ] }, "page" : "245-50", "publisher" : "Elsevier Ltd", "title" : "Reconstruction of the chronic anterior unstable sternoclavicular joint using a tendon autograft: medium-term to long-term follow-up results.", "type" : "article-journal", "volume" : "23" }, "uris" : [ "http://www.mendeley.com/documents/?uuid=ecb1e9a2-c808-49ee-9a0f-87cfd2d69a87" ] } ], "mendeley" : { "formattedCitation" : "&lt;sup&gt;1,3,8,21&lt;/sup&gt;", "plainTextFormattedCitation" : "1,3,8,21", "previouslyFormattedCitation" : "&lt;sup&gt;1,3,8,21&lt;/sup&gt;" }, "properties" : { "noteIndex" : 0 }, "schema" : "https://github.com/citation-style-language/schema/raw/master/csl-citation.json" }</w:instrText>
      </w:r>
      <w:r w:rsidR="008F60A4">
        <w:rPr>
          <w:rFonts w:ascii="Times New Roman" w:hAnsi="Times New Roman" w:cs="Times New Roman"/>
        </w:rPr>
        <w:fldChar w:fldCharType="separate"/>
      </w:r>
      <w:r w:rsidR="004F49C7" w:rsidRPr="004F49C7">
        <w:rPr>
          <w:rFonts w:ascii="Times New Roman" w:hAnsi="Times New Roman" w:cs="Times New Roman"/>
          <w:noProof/>
          <w:vertAlign w:val="superscript"/>
        </w:rPr>
        <w:t>1,3,8,21</w:t>
      </w:r>
      <w:r w:rsidR="008F60A4">
        <w:rPr>
          <w:rFonts w:ascii="Times New Roman" w:hAnsi="Times New Roman" w:cs="Times New Roman"/>
        </w:rPr>
        <w:fldChar w:fldCharType="end"/>
      </w:r>
      <w:r w:rsidR="008F60A4">
        <w:rPr>
          <w:rFonts w:ascii="Times New Roman" w:hAnsi="Times New Roman" w:cs="Times New Roman"/>
        </w:rPr>
        <w:t xml:space="preserve"> This means there is limited evidence both in terms of quality and quantity—most evidence is small case series, case reports, and expert opinion</w:t>
      </w:r>
      <w:r w:rsidR="00C9469A">
        <w:rPr>
          <w:rFonts w:ascii="Times New Roman" w:hAnsi="Times New Roman" w:cs="Times New Roman"/>
        </w:rPr>
        <w:t>, mostly focused on</w:t>
      </w:r>
      <w:r w:rsidR="00C72D15">
        <w:rPr>
          <w:rFonts w:ascii="Times New Roman" w:hAnsi="Times New Roman" w:cs="Times New Roman"/>
        </w:rPr>
        <w:t xml:space="preserve"> surgical </w:t>
      </w:r>
      <w:r w:rsidR="00C72D15">
        <w:rPr>
          <w:rFonts w:ascii="Times New Roman" w:hAnsi="Times New Roman" w:cs="Times New Roman"/>
        </w:rPr>
        <w:lastRenderedPageBreak/>
        <w:t>techniques following traumatic dislocation</w:t>
      </w:r>
      <w:r w:rsidR="008F60A4">
        <w:rPr>
          <w:rFonts w:ascii="Times New Roman" w:hAnsi="Times New Roman" w:cs="Times New Roman"/>
        </w:rPr>
        <w:t>.</w:t>
      </w:r>
      <w:r w:rsidR="008F60A4">
        <w:rPr>
          <w:rFonts w:ascii="Times New Roman" w:hAnsi="Times New Roman" w:cs="Times New Roman"/>
        </w:rPr>
        <w:fldChar w:fldCharType="begin" w:fldLock="1"/>
      </w:r>
      <w:r w:rsidR="006B1E92">
        <w:rPr>
          <w:rFonts w:ascii="Times New Roman" w:hAnsi="Times New Roman" w:cs="Times New Roman"/>
        </w:rPr>
        <w:instrText>ADDIN CSL_CITATION { "citationItems" : [ { "id" : "ITEM-1", "itemData" : { "DOI" : "10.1177/0363546513498990", "ISSN" : "1552-3365", "PMID" : "23956132", "abstract" : "BACKGROUND: Injuries to the sternoclavicular (SC) joint typically occur with high-energy mechanisms such as those obtained in automobile accidents or contact sports. Many disorders of the SC joint can be treated nonoperatively. However, surgical treatment may be indicated for locked posterior dislocations; symptomatic, chronic instability; or persistent, painful osteoarthritis that fails nonoperative therapy.\n\nPURPOSE: To provide an updated review on the current diagnosis and management of instability and degenerative arthritis of the SC joint.\n\nSTUDY DESIGN: Current concepts review.\n\nMETHODS: A preliminary PubMed database search using the terms sternoclavicular instability, dislocation, arthritis, resection, and stabilization was performed in August 2012. All anatomic and biomechanical studies, review articles, case reports, case series, and technique papers that were relevant to the topic were included.\n\nRESULTS: The search identified 929 articles, 321 of which, after screening of the titles and abstracts, were considered potentially relevant to this study. Of the 321 articles, 30 were anatomic or imaging studies, 2 were biomechanical studies, 69 were review papers, 189 were case series or reports, and 31 were technique papers. The majority of these studies were classified as evidence level 4, with a few scattered level 3 studies. Because the level of evidence obtained from this search was not adequate for systematic review (or meta-analysis), a current concepts review of the diagnosis and management of SC joint instability and degenerative arthritis is presented.\n\nCONCLUSION: Injuries to the SC joint are uncommon. Recognition and classification of these injuries are critical to proper management, thus minimizing potential long-term sequelae such as posttraumatic arthritis and recurrent instability. Although nonoperative therapy is the modality of choice in anterior dislocations, posterior dislocations require special attention because of the presence of vulnerable posterior hilar structures. Surgical management of chronic instability and degenerative arthritis of the SC joint includes resection arthroplasty of the medial clavicle with or without reconstruction of the sternoclavicular ligaments with graft material. Although resection is typically performed open, an arthroscopic technique is described that theoretically decreases operating and recovery times while also decreasing the risk of iatrogenic injury. Currently, when reconstruction is needed f\u2026", "author" : [ { "dropping-particle" : "", "family" : "Martetschl\u00e4ger", "given" : "Frank", "non-dropping-particle" : "", "parse-names" : false, "suffix" : "" }, { "dropping-particle" : "", "family" : "Warth", "given" : "Ryan J", "non-dropping-particle" : "", "parse-names" : false, "suffix" : "" }, { "dropping-particle" : "", "family" : "Millett", "given" : "Peter J", "non-dropping-particle" : "", "parse-names" : false, "suffix" : "" } ], "container-title" : "The American journal of sports medicine", "id" : "ITEM-1", "issue" : "4", "issued" : { "date-parts" : [ [ "2014", "4" ] ] }, "page" : "999-1007", "title" : "Instability and degenerative arthritis of the sternoclavicular joint: a current concepts review.", "type" : "article-journal", "volume" : "42" }, "uris" : [ "http://www.mendeley.com/documents/?uuid=cafa4727-a7ca-4bd1-9f8c-1bf5c525c886" ] }, { "id" : "ITEM-2", "itemData" : { "DOI" : "10.1016/j.pop.2013.08.008", "ISSN" : "1558-299X", "PMID" : "24209725", "abstract" : "Injuries to the clavicle and associated structures may involve fractures of the clavicle or injuries to the surrounding joints, usually from a blow to the shoulder. They present with variable signs and symptoms, requiring a thorough history and physical examination. Diagnosis typically involves plain radiographs but more advanced imaging may be required, especially in the case of sternoclavicular joint dislocations. Often, nonoperative management is indicated but, occasionally, surgical intervention is required. Due to the high incidence of clavicle injuries, it is paramount that the primary care physician be able to recognize, diagnose, and manage these injuries.", "author" : [ { "dropping-particle" : "", "family" : "Balcik", "given" : "Brenden J", "non-dropping-particle" : "", "parse-names" : false, "suffix" : "" }, { "dropping-particle" : "", "family" : "Monseau", "given" : "Aaron J", "non-dropping-particle" : "", "parse-names" : false, "suffix" : "" }, { "dropping-particle" : "", "family" : "Krantz", "given" : "William", "non-dropping-particle" : "", "parse-names" : false, "suffix" : "" } ], "container-title" : "Primary care", "id" : "ITEM-2", "issue" : "4", "issued" : { "date-parts" : [ [ "2013", "12" ] ] }, "page" : "911-23, viii-ix", "publisher" : "Elsevier Inc", "title" : "Evaluation and treatment of sternoclavicular, clavicular, and acromioclavicular injuries.", "type" : "article-journal", "volume" : "40" }, "uris" : [ "http://www.mendeley.com/documents/?uuid=43d177e1-a735-4701-8d0e-e89ad662ab1d" ] }, { "id" : "ITEM-3", "itemData" : { "DOI" : "10.1302/0301-620X.95B6.31064", "ISSN" : "2049-4408", "PMID" : "23723264", "abstract" : "The sternoclavicular joint (SCJ) is a pivotal articulation in the linked system of the upper limb girdle, providing load-bearing in compression while resisting displacement in tension or distraction at the manubrium sterni. The SCJ and acromioclavicular joint (ACJ) both have a small surface area of contact protected by an intra-articular fibrocartilaginous disc and are supported by strong extrinsic and intrinsic capsular ligaments. The function of load-sharing in the upper limb by bulky periscapular and thoracobrachial muscles is extremely important to the longevity of both joints. Ligamentous and capsular laxity changes with age, exposing both joints to greater strain, which may explain the rising incidence of arthritis in both with age. The incidence of arthritis in the SCJ is less than that in the ACJ, suggesting that the extrinsic ligaments of the SCJ provide greater stability than the coracoclavicular ligaments of the ACJ. Instability of the SCJ is rare and can be difficult to distinguish from medial clavicular physeal or metaphyseal fracture-separation: cross-sectional imaging is often required. The distinction is important because the treatment options and outcomes of treatment are dissimilar, whereas the treatment and outcomes of ACJ separation and fracture of the lateral clavicle can be similar. Proper recognition and treatment of traumatic instability is vital as these injuries may be life-threatening. Instability of the SCJ does not always require surgical intervention. An accurate diagnosis is required before surgery can be considered, and we recommend the use of the Stanmore instability triangle. Most poor outcomes result from a failure to recognise the underlying pathology. There is a natural reluctance for orthopaedic surgeons to operate in this area owing to unfamiliarity with, and the close proximity of, the related vascular structures, but the interposed sternohyoid and sternothyroid muscles are rarely injured and provide a clear boundary to the medial retroclavicular space, as well as an anatomical barrier to unsafe intervention. This review presents current concepts of instability of the SCJ, describes the relevant surgical anatomy, provides a framework for diagnosis and management, including physiotherapy, and discusses the technical challenges of operative intervention.", "author" : [ { "dropping-particle" : "", "family" : "Sewell", "given" : "M D", "non-dropping-particle" : "", "parse-names" : false, "suffix" : "" }, { "dropping-particle" : "", "family" : "Al-Hadithy", "given" : "N", "non-dropping-particle" : "", "parse-names" : false, "suffix" : "" }, { "dropping-particle" : "", "family" : "Leu", "given" : "a", "non-dropping-particle" : "Le", "parse-names" : false, "suffix" : "" }, { "dropping-particle" : "", "family" : "Lambert", "given" : "S M", "non-dropping-particle" : "", "parse-names" : false, "suffix" : "" } ], "container-title" : "The bone &amp; joint journal", "id" : "ITEM-3", "issue" : "6", "issued" : { "date-parts" : [ [ "2013", "6" ] ] }, "page" : "721-31", "title" : "Instability of the sternoclavicular joint: current concepts in classification, treatment and outcomes.", "type" : "article-journal", "volume" : "95-B" }, "uris" : [ "http://www.mendeley.com/documents/?uuid=98a4d0f3-acc4-467a-beea-02b2d901d491" ] } ], "mendeley" : { "formattedCitation" : "&lt;sup&gt;1,3,4&lt;/sup&gt;", "plainTextFormattedCitation" : "1,3,4", "previouslyFormattedCitation" : "&lt;sup&gt;1,3,4&lt;/sup&gt;" }, "properties" : { "noteIndex" : 0 }, "schema" : "https://github.com/citation-style-language/schema/raw/master/csl-citation.json" }</w:instrText>
      </w:r>
      <w:r w:rsidR="008F60A4">
        <w:rPr>
          <w:rFonts w:ascii="Times New Roman" w:hAnsi="Times New Roman" w:cs="Times New Roman"/>
        </w:rPr>
        <w:fldChar w:fldCharType="separate"/>
      </w:r>
      <w:r w:rsidR="008F60A4" w:rsidRPr="008F60A4">
        <w:rPr>
          <w:rFonts w:ascii="Times New Roman" w:hAnsi="Times New Roman" w:cs="Times New Roman"/>
          <w:noProof/>
          <w:vertAlign w:val="superscript"/>
        </w:rPr>
        <w:t>1,3,4</w:t>
      </w:r>
      <w:r w:rsidR="008F60A4">
        <w:rPr>
          <w:rFonts w:ascii="Times New Roman" w:hAnsi="Times New Roman" w:cs="Times New Roman"/>
        </w:rPr>
        <w:fldChar w:fldCharType="end"/>
      </w:r>
      <w:r w:rsidR="008F60A4">
        <w:rPr>
          <w:rFonts w:ascii="Times New Roman" w:hAnsi="Times New Roman" w:cs="Times New Roman"/>
        </w:rPr>
        <w:t xml:space="preserve"> Therefore</w:t>
      </w:r>
      <w:r w:rsidR="00302A15">
        <w:rPr>
          <w:rFonts w:ascii="Times New Roman" w:hAnsi="Times New Roman" w:cs="Times New Roman"/>
        </w:rPr>
        <w:t>,</w:t>
      </w:r>
      <w:r w:rsidR="008F60A4">
        <w:rPr>
          <w:rFonts w:ascii="Times New Roman" w:hAnsi="Times New Roman" w:cs="Times New Roman"/>
        </w:rPr>
        <w:t xml:space="preserve"> it is important to emphasize the </w:t>
      </w:r>
      <w:r w:rsidR="006B1E92">
        <w:rPr>
          <w:rFonts w:ascii="Times New Roman" w:hAnsi="Times New Roman" w:cs="Times New Roman"/>
        </w:rPr>
        <w:t xml:space="preserve">importance of recognizing and classifying these issues to </w:t>
      </w:r>
      <w:r w:rsidR="00302A15">
        <w:rPr>
          <w:rFonts w:ascii="Times New Roman" w:hAnsi="Times New Roman" w:cs="Times New Roman"/>
        </w:rPr>
        <w:t xml:space="preserve">encourage conservative treatment, and </w:t>
      </w:r>
      <w:r w:rsidR="006B1E92">
        <w:rPr>
          <w:rFonts w:ascii="Times New Roman" w:hAnsi="Times New Roman" w:cs="Times New Roman"/>
        </w:rPr>
        <w:t xml:space="preserve">reduce long-term consequences and </w:t>
      </w:r>
      <w:r w:rsidR="00C72D15">
        <w:rPr>
          <w:rFonts w:ascii="Times New Roman" w:hAnsi="Times New Roman" w:cs="Times New Roman"/>
        </w:rPr>
        <w:t xml:space="preserve">the need for </w:t>
      </w:r>
      <w:r w:rsidR="006B1E92">
        <w:rPr>
          <w:rFonts w:ascii="Times New Roman" w:hAnsi="Times New Roman" w:cs="Times New Roman"/>
        </w:rPr>
        <w:t>surgical intervention.</w:t>
      </w:r>
      <w:r w:rsidR="006B1E92">
        <w:rPr>
          <w:rFonts w:ascii="Times New Roman" w:hAnsi="Times New Roman" w:cs="Times New Roman"/>
        </w:rPr>
        <w:fldChar w:fldCharType="begin" w:fldLock="1"/>
      </w:r>
      <w:r w:rsidR="006B1E92">
        <w:rPr>
          <w:rFonts w:ascii="Times New Roman" w:hAnsi="Times New Roman" w:cs="Times New Roman"/>
        </w:rPr>
        <w:instrText>ADDIN CSL_CITATION { "citationItems" : [ { "id" : "ITEM-1", "itemData" : { "DOI" : "10.1177/0363546513498990", "ISSN" : "1552-3365", "PMID" : "23956132", "abstract" : "BACKGROUND: Injuries to the sternoclavicular (SC) joint typically occur with high-energy mechanisms such as those obtained in automobile accidents or contact sports. Many disorders of the SC joint can be treated nonoperatively. However, surgical treatment may be indicated for locked posterior dislocations; symptomatic, chronic instability; or persistent, painful osteoarthritis that fails nonoperative therapy.\n\nPURPOSE: To provide an updated review on the current diagnosis and management of instability and degenerative arthritis of the SC joint.\n\nSTUDY DESIGN: Current concepts review.\n\nMETHODS: A preliminary PubMed database search using the terms sternoclavicular instability, dislocation, arthritis, resection, and stabilization was performed in August 2012. All anatomic and biomechanical studies, review articles, case reports, case series, and technique papers that were relevant to the topic were included.\n\nRESULTS: The search identified 929 articles, 321 of which, after screening of the titles and abstracts, were considered potentially relevant to this study. Of the 321 articles, 30 were anatomic or imaging studies, 2 were biomechanical studies, 69 were review papers, 189 were case series or reports, and 31 were technique papers. The majority of these studies were classified as evidence level 4, with a few scattered level 3 studies. Because the level of evidence obtained from this search was not adequate for systematic review (or meta-analysis), a current concepts review of the diagnosis and management of SC joint instability and degenerative arthritis is presented.\n\nCONCLUSION: Injuries to the SC joint are uncommon. Recognition and classification of these injuries are critical to proper management, thus minimizing potential long-term sequelae such as posttraumatic arthritis and recurrent instability. Although nonoperative therapy is the modality of choice in anterior dislocations, posterior dislocations require special attention because of the presence of vulnerable posterior hilar structures. Surgical management of chronic instability and degenerative arthritis of the SC joint includes resection arthroplasty of the medial clavicle with or without reconstruction of the sternoclavicular ligaments with graft material. Although resection is typically performed open, an arthroscopic technique is described that theoretically decreases operating and recovery times while also decreasing the risk of iatrogenic injury. Currently, when reconstruction is needed f\u2026", "author" : [ { "dropping-particle" : "", "family" : "Martetschl\u00e4ger", "given" : "Frank", "non-dropping-particle" : "", "parse-names" : false, "suffix" : "" }, { "dropping-particle" : "", "family" : "Warth", "given" : "Ryan J", "non-dropping-particle" : "", "parse-names" : false, "suffix" : "" }, { "dropping-particle" : "", "family" : "Millett", "given" : "Peter J", "non-dropping-particle" : "", "parse-names" : false, "suffix" : "" } ], "container-title" : "The American journal of sports medicine", "id" : "ITEM-1", "issue" : "4", "issued" : { "date-parts" : [ [ "2014", "4" ] ] }, "page" : "999-1007", "title" : "Instability and degenerative arthritis of the sternoclavicular joint: a current concepts review.", "type" : "article-journal", "volume" : "42" }, "uris" : [ "http://www.mendeley.com/documents/?uuid=cafa4727-a7ca-4bd1-9f8c-1bf5c525c886" ] }, { "id" : "ITEM-2", "itemData" : { "DOI" : "10.1016/j.pop.2013.08.008", "ISSN" : "1558-299X", "PMID" : "24209725", "abstract" : "Injuries to the clavicle and associated structures may involve fractures of the clavicle or injuries to the surrounding joints, usually from a blow to the shoulder. They present with variable signs and symptoms, requiring a thorough history and physical examination. Diagnosis typically involves plain radiographs but more advanced imaging may be required, especially in the case of sternoclavicular joint dislocations. Often, nonoperative management is indicated but, occasionally, surgical intervention is required. Due to the high incidence of clavicle injuries, it is paramount that the primary care physician be able to recognize, diagnose, and manage these injuries.", "author" : [ { "dropping-particle" : "", "family" : "Balcik", "given" : "Brenden J", "non-dropping-particle" : "", "parse-names" : false, "suffix" : "" }, { "dropping-particle" : "", "family" : "Monseau", "given" : "Aaron J", "non-dropping-particle" : "", "parse-names" : false, "suffix" : "" }, { "dropping-particle" : "", "family" : "Krantz", "given" : "William", "non-dropping-particle" : "", "parse-names" : false, "suffix" : "" } ], "container-title" : "Primary care", "id" : "ITEM-2", "issue" : "4", "issued" : { "date-parts" : [ [ "2013", "12" ] ] }, "page" : "911-23, viii-ix", "publisher" : "Elsevier Inc", "title" : "Evaluation and treatment of sternoclavicular, clavicular, and acromioclavicular injuries.", "type" : "article-journal", "volume" : "40" }, "uris" : [ "http://www.mendeley.com/documents/?uuid=43d177e1-a735-4701-8d0e-e89ad662ab1d" ] }, { "id" : "ITEM-3", "itemData" : { "DOI" : "10.1302/0301-620X.95B6.31064", "ISSN" : "2049-4408", "PMID" : "23723264", "abstract" : "The sternoclavicular joint (SCJ) is a pivotal articulation in the linked system of the upper limb girdle, providing load-bearing in compression while resisting displacement in tension or distraction at the manubrium sterni. The SCJ and acromioclavicular joint (ACJ) both have a small surface area of contact protected by an intra-articular fibrocartilaginous disc and are supported by strong extrinsic and intrinsic capsular ligaments. The function of load-sharing in the upper limb by bulky periscapular and thoracobrachial muscles is extremely important to the longevity of both joints. Ligamentous and capsular laxity changes with age, exposing both joints to greater strain, which may explain the rising incidence of arthritis in both with age. The incidence of arthritis in the SCJ is less than that in the ACJ, suggesting that the extrinsic ligaments of the SCJ provide greater stability than the coracoclavicular ligaments of the ACJ. Instability of the SCJ is rare and can be difficult to distinguish from medial clavicular physeal or metaphyseal fracture-separation: cross-sectional imaging is often required. The distinction is important because the treatment options and outcomes of treatment are dissimilar, whereas the treatment and outcomes of ACJ separation and fracture of the lateral clavicle can be similar. Proper recognition and treatment of traumatic instability is vital as these injuries may be life-threatening. Instability of the SCJ does not always require surgical intervention. An accurate diagnosis is required before surgery can be considered, and we recommend the use of the Stanmore instability triangle. Most poor outcomes result from a failure to recognise the underlying pathology. There is a natural reluctance for orthopaedic surgeons to operate in this area owing to unfamiliarity with, and the close proximity of, the related vascular structures, but the interposed sternohyoid and sternothyroid muscles are rarely injured and provide a clear boundary to the medial retroclavicular space, as well as an anatomical barrier to unsafe intervention. This review presents current concepts of instability of the SCJ, describes the relevant surgical anatomy, provides a framework for diagnosis and management, including physiotherapy, and discusses the technical challenges of operative intervention.", "author" : [ { "dropping-particle" : "", "family" : "Sewell", "given" : "M D", "non-dropping-particle" : "", "parse-names" : false, "suffix" : "" }, { "dropping-particle" : "", "family" : "Al-Hadithy", "given" : "N", "non-dropping-particle" : "", "parse-names" : false, "suffix" : "" }, { "dropping-particle" : "", "family" : "Leu", "given" : "a", "non-dropping-particle" : "Le", "parse-names" : false, "suffix" : "" }, { "dropping-particle" : "", "family" : "Lambert", "given" : "S M", "non-dropping-particle" : "", "parse-names" : false, "suffix" : "" } ], "container-title" : "The bone &amp; joint journal", "id" : "ITEM-3", "issue" : "6", "issued" : { "date-parts" : [ [ "2013", "6" ] ] }, "page" : "721-31", "title" : "Instability of the sternoclavicular joint: current concepts in classification, treatment and outcomes.", "type" : "article-journal", "volume" : "95-B" }, "uris" : [ "http://www.mendeley.com/documents/?uuid=98a4d0f3-acc4-467a-beea-02b2d901d491" ] } ], "mendeley" : { "formattedCitation" : "&lt;sup&gt;1,3,4&lt;/sup&gt;", "plainTextFormattedCitation" : "1,3,4", "previouslyFormattedCitation" : "&lt;sup&gt;1,3,4&lt;/sup&gt;" }, "properties" : { "noteIndex" : 0 }, "schema" : "https://github.com/citation-style-language/schema/raw/master/csl-citation.json" }</w:instrText>
      </w:r>
      <w:r w:rsidR="006B1E92">
        <w:rPr>
          <w:rFonts w:ascii="Times New Roman" w:hAnsi="Times New Roman" w:cs="Times New Roman"/>
        </w:rPr>
        <w:fldChar w:fldCharType="separate"/>
      </w:r>
      <w:r w:rsidR="006B1E92" w:rsidRPr="006B1E92">
        <w:rPr>
          <w:rFonts w:ascii="Times New Roman" w:hAnsi="Times New Roman" w:cs="Times New Roman"/>
          <w:noProof/>
          <w:vertAlign w:val="superscript"/>
        </w:rPr>
        <w:t>1,3,4</w:t>
      </w:r>
      <w:r w:rsidR="006B1E92">
        <w:rPr>
          <w:rFonts w:ascii="Times New Roman" w:hAnsi="Times New Roman" w:cs="Times New Roman"/>
        </w:rPr>
        <w:fldChar w:fldCharType="end"/>
      </w:r>
      <w:r w:rsidR="00302A15">
        <w:rPr>
          <w:rFonts w:ascii="Times New Roman" w:hAnsi="Times New Roman" w:cs="Times New Roman"/>
        </w:rPr>
        <w:t xml:space="preserve"> Future research is needed </w:t>
      </w:r>
      <w:r w:rsidR="007D012B">
        <w:rPr>
          <w:rFonts w:ascii="Times New Roman" w:hAnsi="Times New Roman" w:cs="Times New Roman"/>
        </w:rPr>
        <w:t>to determine</w:t>
      </w:r>
      <w:r w:rsidR="00C9469A">
        <w:rPr>
          <w:rFonts w:ascii="Times New Roman" w:hAnsi="Times New Roman" w:cs="Times New Roman"/>
        </w:rPr>
        <w:t xml:space="preserve"> and develop upon</w:t>
      </w:r>
      <w:r w:rsidR="007D012B">
        <w:rPr>
          <w:rFonts w:ascii="Times New Roman" w:hAnsi="Times New Roman" w:cs="Times New Roman"/>
        </w:rPr>
        <w:t xml:space="preserve">: which exercises are best for stabilizing the SCJ, </w:t>
      </w:r>
      <w:r w:rsidR="00C9469A">
        <w:rPr>
          <w:rFonts w:ascii="Times New Roman" w:hAnsi="Times New Roman" w:cs="Times New Roman"/>
        </w:rPr>
        <w:t xml:space="preserve">a </w:t>
      </w:r>
      <w:r w:rsidR="007D012B">
        <w:rPr>
          <w:rFonts w:ascii="Times New Roman" w:hAnsi="Times New Roman" w:cs="Times New Roman"/>
        </w:rPr>
        <w:t xml:space="preserve">reliable and valid way to measure motion at the SCJ, </w:t>
      </w:r>
      <w:r w:rsidR="00465E06">
        <w:rPr>
          <w:rFonts w:ascii="Times New Roman" w:hAnsi="Times New Roman" w:cs="Times New Roman"/>
        </w:rPr>
        <w:t xml:space="preserve">which physical therapy interventions are the most appropriate, </w:t>
      </w:r>
      <w:bookmarkStart w:id="0" w:name="_GoBack"/>
      <w:bookmarkEnd w:id="0"/>
      <w:r w:rsidR="007D012B">
        <w:rPr>
          <w:rFonts w:ascii="Times New Roman" w:hAnsi="Times New Roman" w:cs="Times New Roman"/>
        </w:rPr>
        <w:t xml:space="preserve">a practical, comfortable, and appropriate orthosis to prevent repeat subluxation and dislocation of the SCJ, </w:t>
      </w:r>
      <w:r w:rsidR="00C9469A">
        <w:rPr>
          <w:rFonts w:ascii="Times New Roman" w:hAnsi="Times New Roman" w:cs="Times New Roman"/>
        </w:rPr>
        <w:t xml:space="preserve">and </w:t>
      </w:r>
      <w:r w:rsidR="007D012B">
        <w:rPr>
          <w:rFonts w:ascii="Times New Roman" w:hAnsi="Times New Roman" w:cs="Times New Roman"/>
        </w:rPr>
        <w:t>which surgical procedure for CCL reconstru</w:t>
      </w:r>
      <w:r w:rsidR="00C9469A">
        <w:rPr>
          <w:rFonts w:ascii="Times New Roman" w:hAnsi="Times New Roman" w:cs="Times New Roman"/>
        </w:rPr>
        <w:t>ction is best in the long-term.</w:t>
      </w:r>
      <w:r w:rsidR="00C9469A">
        <w:rPr>
          <w:rFonts w:ascii="Times New Roman" w:hAnsi="Times New Roman" w:cs="Times New Roman"/>
        </w:rPr>
        <w:fldChar w:fldCharType="begin" w:fldLock="1"/>
      </w:r>
      <w:r w:rsidR="00C9469A">
        <w:rPr>
          <w:rFonts w:ascii="Times New Roman" w:hAnsi="Times New Roman" w:cs="Times New Roman"/>
        </w:rPr>
        <w:instrText>ADDIN CSL_CITATION { "citationItems" : [ { "id" : "ITEM-1", "itemData" : { "DOI" : "10.3109/09593985.2012.757684", "ISSN" : "1532-5040", "PMID" : "23343034", "abstract" : "Thoracic outlet syndrome may result from a posterior sternoclavicular (SC) joint subluxation, or an anterior SC joint subluxation after surgical fixation. This case report presents the physical therapy management of a patient with bilateral thoracic outlet syndrome (TOS) secondary to bilateral idiopathic anterior SC joint subluxation. A 16-year-old female presented with a 2-year history of numbness, tingling, and coldness in bilateral upper extremities, and intermittent headaches with occasional vision loss. Ipsilateral upper extremity symptoms were reproduced with cervical rotation and shoulder flexion and abduction from 90\u00b0 to end of the range. All TOS tests were positive. Passive horizontal abduction, through the plane of scaption, produced anterior subluxation of the ipsilateral SC joint. Sustained posterior glides to the medial clavicle relieved all symptoms during shoulder flexion and the Adson's test. Interventions consisted of manual therapy, therapeutic exercise, and the trial of two orthoses. After 12 treatment sessions, the patient's symptoms resolved and she improved by 10 points on the Upper Extremity Functional Index. She had no reproduction of symptoms with the thoracic outlet special tests. She maintained a static hold for 90 sec at 90\u00b0 shoulder flexion, 90\u00b0 shoulder abduction, and full shoulder flexion without symptoms. The outcomes describe a successful intervention for a patient with bilateral TOS secondary to idiopathic bilateral anterior SC joint subluxation. This case suggests that SC joint dysfunction should be considered as a cause of TOS and should be screened during the initial examination.", "author" : [ { "dropping-particle" : "", "family" : "Nichols", "given" : "Deidra", "non-dropping-particle" : "", "parse-names" : false, "suffix" : "" }, { "dropping-particle" : "", "family" : "Seiger", "given" : "Cindy", "non-dropping-particle" : "", "parse-names" : false, "suffix" : "" } ], "container-title" : "Physiotherapy theory and practice", "id" : "ITEM-1", "issue" : "7", "issued" : { "date-parts" : [ [ "2013", "10" ] ] }, "page" : "562-71", "title" : "Diagnosis and treatment of a patient with bilateral thoracic outlet syndrome secondary to anterior subluxation of bilateral sternoclavicular joints: a case report.", "type" : "article-journal", "volume" : "29" }, "uris" : [ "http://www.mendeley.com/documents/?uuid=15fbbb82-1a14-47af-984c-8d3ca4aa06b0" ] }, { "id" : "ITEM-2", "itemData" : { "DOI" : "10.1302/0301-620X.95B6.31064", "ISSN" : "2049-4408", "PMID" : "23723264", "abstract" : "The sternoclavicular joint (SCJ) is a pivotal articulation in the linked system of the upper limb girdle, providing load-bearing in compression while resisting displacement in tension or distraction at the manubrium sterni. The SCJ and acromioclavicular joint (ACJ) both have a small surface area of contact protected by an intra-articular fibrocartilaginous disc and are supported by strong extrinsic and intrinsic capsular ligaments. The function of load-sharing in the upper limb by bulky periscapular and thoracobrachial muscles is extremely important to the longevity of both joints. Ligamentous and capsular laxity changes with age, exposing both joints to greater strain, which may explain the rising incidence of arthritis in both with age. The incidence of arthritis in the SCJ is less than that in the ACJ, suggesting that the extrinsic ligaments of the SCJ provide greater stability than the coracoclavicular ligaments of the ACJ. Instability of the SCJ is rare and can be difficult to distinguish from medial clavicular physeal or metaphyseal fracture-separation: cross-sectional imaging is often required. The distinction is important because the treatment options and outcomes of treatment are dissimilar, whereas the treatment and outcomes of ACJ separation and fracture of the lateral clavicle can be similar. Proper recognition and treatment of traumatic instability is vital as these injuries may be life-threatening. Instability of the SCJ does not always require surgical intervention. An accurate diagnosis is required before surgery can be considered, and we recommend the use of the Stanmore instability triangle. Most poor outcomes result from a failure to recognise the underlying pathology. There is a natural reluctance for orthopaedic surgeons to operate in this area owing to unfamiliarity with, and the close proximity of, the related vascular structures, but the interposed sternohyoid and sternothyroid muscles are rarely injured and provide a clear boundary to the medial retroclavicular space, as well as an anatomical barrier to unsafe intervention. This review presents current concepts of instability of the SCJ, describes the relevant surgical anatomy, provides a framework for diagnosis and management, including physiotherapy, and discusses the technical challenges of operative intervention.", "author" : [ { "dropping-particle" : "", "family" : "Sewell", "given" : "M D", "non-dropping-particle" : "", "parse-names" : false, "suffix" : "" }, { "dropping-particle" : "", "family" : "Al-Hadithy", "given" : "N", "non-dropping-particle" : "", "parse-names" : false, "suffix" : "" }, { "dropping-particle" : "", "family" : "Leu", "given" : "a", "non-dropping-particle" : "Le", "parse-names" : false, "suffix" : "" }, { "dropping-particle" : "", "family" : "Lambert", "given" : "S M", "non-dropping-particle" : "", "parse-names" : false, "suffix" : "" } ], "container-title" : "The bone &amp; joint journal", "id" : "ITEM-2", "issue" : "6", "issued" : { "date-parts" : [ [ "2013", "6" ] ] }, "page" : "721-31", "title" : "Instability of the sternoclavicular joint: current concepts in classification, treatment and outcomes.", "type" : "article-journal", "volume" : "95-B" }, "uris" : [ "http://www.mendeley.com/documents/?uuid=98a4d0f3-acc4-467a-beea-02b2d901d491" ] }, { "id" : "ITEM-3", "itemData" : { "DOI" : "10.1016/j.pop.2013.08.008", "ISSN" : "1558-299X", "PMID" : "24209725", "abstract" : "Injuries to the clavicle and associated structures may involve fractures of the clavicle or injuries to the surrounding joints, usually from a blow to the shoulder. They present with variable signs and symptoms, requiring a thorough history and physical examination. Diagnosis typically involves plain radiographs but more advanced imaging may be required, especially in the case of sternoclavicular joint dislocations. Often, nonoperative management is indicated but, occasionally, surgical intervention is required. Due to the high incidence of clavicle injuries, it is paramount that the primary care physician be able to recognize, diagnose, and manage these injuries.", "author" : [ { "dropping-particle" : "", "family" : "Balcik", "given" : "Brenden J", "non-dropping-particle" : "", "parse-names" : false, "suffix" : "" }, { "dropping-particle" : "", "family" : "Monseau", "given" : "Aaron J", "non-dropping-particle" : "", "parse-names" : false, "suffix" : "" }, { "dropping-particle" : "", "family" : "Krantz", "given" : "William", "non-dropping-particle" : "", "parse-names" : false, "suffix" : "" } ], "container-title" : "Primary care", "id" : "ITEM-3", "issue" : "4", "issued" : { "date-parts" : [ [ "2013", "12" ] ] }, "page" : "911-23, viii-ix", "publisher" : "Elsevier Inc", "title" : "Evaluation and treatment of sternoclavicular, clavicular, and acromioclavicular injuries.", "type" : "article-journal", "volume" : "40" }, "uris" : [ "http://www.mendeley.com/documents/?uuid=43d177e1-a735-4701-8d0e-e89ad662ab1d" ] }, { "id" : "ITEM-4", "itemData" : { "DOI" : "10.1177/0363546513498990", "ISSN" : "1552-3365", "PMID" : "23956132", "abstract" : "BACKGROUND: Injuries to the sternoclavicular (SC) joint typically occur with high-energy mechanisms such as those obtained in automobile accidents or contact sports. Many disorders of the SC joint can be treated nonoperatively. However, surgical treatment may be indicated for locked posterior dislocations; symptomatic, chronic instability; or persistent, painful osteoarthritis that fails nonoperative therapy.\n\nPURPOSE: To provide an updated review on the current diagnosis and management of instability and degenerative arthritis of the SC joint.\n\nSTUDY DESIGN: Current concepts review.\n\nMETHODS: A preliminary PubMed database search using the terms sternoclavicular instability, dislocation, arthritis, resection, and stabilization was performed in August 2012. All anatomic and biomechanical studies, review articles, case reports, case series, and technique papers that were relevant to the topic were included.\n\nRESULTS: The search identified 929 articles, 321 of which, after screening of the titles and abstracts, were considered potentially relevant to this study. Of the 321 articles, 30 were anatomic or imaging studies, 2 were biomechanical studies, 69 were review papers, 189 were case series or reports, and 31 were technique papers. The majority of these studies were classified as evidence level 4, with a few scattered level 3 studies. Because the level of evidence obtained from this search was not adequate for systematic review (or meta-analysis), a current concepts review of the diagnosis and management of SC joint instability and degenerative arthritis is presented.\n\nCONCLUSION: Injuries to the SC joint are uncommon. Recognition and classification of these injuries are critical to proper management, thus minimizing potential long-term sequelae such as posttraumatic arthritis and recurrent instability. Although nonoperative therapy is the modality of choice in anterior dislocations, posterior dislocations require special attention because of the presence of vulnerable posterior hilar structures. Surgical management of chronic instability and degenerative arthritis of the SC joint includes resection arthroplasty of the medial clavicle with or without reconstruction of the sternoclavicular ligaments with graft material. Although resection is typically performed open, an arthroscopic technique is described that theoretically decreases operating and recovery times while also decreasing the risk of iatrogenic injury. Currently, when reconstruction is needed f\u2026", "author" : [ { "dropping-particle" : "", "family" : "Martetschl\u00e4ger", "given" : "Frank", "non-dropping-particle" : "", "parse-names" : false, "suffix" : "" }, { "dropping-particle" : "", "family" : "Warth", "given" : "Ryan J", "non-dropping-particle" : "", "parse-names" : false, "suffix" : "" }, { "dropping-particle" : "", "family" : "Millett", "given" : "Peter J", "non-dropping-particle" : "", "parse-names" : false, "suffix" : "" } ], "container-title" : "The American journal of sports medicine", "id" : "ITEM-4", "issue" : "4", "issued" : { "date-parts" : [ [ "2014", "4" ] ] }, "page" : "999-1007", "title" : "Instability and degenerative arthritis of the sternoclavicular joint: a current concepts review.", "type" : "article-journal", "volume" : "42" }, "uris" : [ "http://www.mendeley.com/documents/?uuid=cafa4727-a7ca-4bd1-9f8c-1bf5c525c886" ] } ], "mendeley" : { "formattedCitation" : "&lt;sup&gt;1,3,4,20&lt;/sup&gt;", "plainTextFormattedCitation" : "1,3,4,20" }, "properties" : { "noteIndex" : 0 }, "schema" : "https://github.com/citation-style-language/schema/raw/master/csl-citation.json" }</w:instrText>
      </w:r>
      <w:r w:rsidR="00C9469A">
        <w:rPr>
          <w:rFonts w:ascii="Times New Roman" w:hAnsi="Times New Roman" w:cs="Times New Roman"/>
        </w:rPr>
        <w:fldChar w:fldCharType="separate"/>
      </w:r>
      <w:r w:rsidR="00C9469A" w:rsidRPr="00C9469A">
        <w:rPr>
          <w:rFonts w:ascii="Times New Roman" w:hAnsi="Times New Roman" w:cs="Times New Roman"/>
          <w:noProof/>
          <w:vertAlign w:val="superscript"/>
        </w:rPr>
        <w:t>1,3,4,20</w:t>
      </w:r>
      <w:r w:rsidR="00C9469A">
        <w:rPr>
          <w:rFonts w:ascii="Times New Roman" w:hAnsi="Times New Roman" w:cs="Times New Roman"/>
        </w:rPr>
        <w:fldChar w:fldCharType="end"/>
      </w:r>
      <w:r w:rsidR="00C9469A">
        <w:rPr>
          <w:rFonts w:ascii="Times New Roman" w:hAnsi="Times New Roman" w:cs="Times New Roman"/>
        </w:rPr>
        <w:t xml:space="preserve"> Further attention could also be paid to educate patients on the risks associated with repeat corticosteroid injections, and prolonged immobilization.</w:t>
      </w:r>
    </w:p>
    <w:p w14:paraId="4EA6EE73" w14:textId="77777777" w:rsidR="00DC148C" w:rsidRDefault="00DC148C" w:rsidP="00666876">
      <w:pPr>
        <w:spacing w:after="0" w:line="480" w:lineRule="auto"/>
        <w:rPr>
          <w:rFonts w:ascii="Times New Roman" w:hAnsi="Times New Roman" w:cs="Times New Roman"/>
        </w:rPr>
      </w:pPr>
    </w:p>
    <w:p w14:paraId="75169D26" w14:textId="77777777" w:rsidR="00DC148C" w:rsidRDefault="00DC148C" w:rsidP="00666876">
      <w:pPr>
        <w:spacing w:after="0" w:line="480" w:lineRule="auto"/>
        <w:rPr>
          <w:rFonts w:ascii="Times New Roman" w:hAnsi="Times New Roman" w:cs="Times New Roman"/>
        </w:rPr>
      </w:pPr>
    </w:p>
    <w:p w14:paraId="28D391A8" w14:textId="77777777" w:rsidR="00C9469A" w:rsidRDefault="00C9469A" w:rsidP="00666876">
      <w:pPr>
        <w:spacing w:after="0" w:line="480" w:lineRule="auto"/>
        <w:rPr>
          <w:rFonts w:ascii="Times New Roman" w:hAnsi="Times New Roman" w:cs="Times New Roman"/>
        </w:rPr>
      </w:pPr>
    </w:p>
    <w:p w14:paraId="5787AE79" w14:textId="77777777" w:rsidR="00C9469A" w:rsidRDefault="00C9469A" w:rsidP="00666876">
      <w:pPr>
        <w:spacing w:after="0" w:line="480" w:lineRule="auto"/>
        <w:rPr>
          <w:rFonts w:ascii="Times New Roman" w:hAnsi="Times New Roman" w:cs="Times New Roman"/>
        </w:rPr>
      </w:pPr>
    </w:p>
    <w:p w14:paraId="0B3D4D00" w14:textId="77777777" w:rsidR="00C9469A" w:rsidRDefault="00C9469A" w:rsidP="00666876">
      <w:pPr>
        <w:spacing w:after="0" w:line="480" w:lineRule="auto"/>
        <w:rPr>
          <w:rFonts w:ascii="Times New Roman" w:hAnsi="Times New Roman" w:cs="Times New Roman"/>
        </w:rPr>
      </w:pPr>
    </w:p>
    <w:p w14:paraId="49BFA1D6" w14:textId="77777777" w:rsidR="00C9469A" w:rsidRDefault="00C9469A" w:rsidP="00666876">
      <w:pPr>
        <w:spacing w:after="0" w:line="480" w:lineRule="auto"/>
        <w:rPr>
          <w:rFonts w:ascii="Times New Roman" w:hAnsi="Times New Roman" w:cs="Times New Roman"/>
        </w:rPr>
      </w:pPr>
    </w:p>
    <w:p w14:paraId="57B0685B" w14:textId="77777777" w:rsidR="00C9469A" w:rsidRDefault="00C9469A" w:rsidP="00666876">
      <w:pPr>
        <w:spacing w:after="0" w:line="480" w:lineRule="auto"/>
        <w:rPr>
          <w:rFonts w:ascii="Times New Roman" w:hAnsi="Times New Roman" w:cs="Times New Roman"/>
        </w:rPr>
      </w:pPr>
    </w:p>
    <w:p w14:paraId="25A04E31" w14:textId="77777777" w:rsidR="00C9469A" w:rsidRDefault="00C9469A" w:rsidP="00666876">
      <w:pPr>
        <w:spacing w:after="0" w:line="480" w:lineRule="auto"/>
        <w:rPr>
          <w:rFonts w:ascii="Times New Roman" w:hAnsi="Times New Roman" w:cs="Times New Roman"/>
        </w:rPr>
      </w:pPr>
    </w:p>
    <w:p w14:paraId="11E46D31" w14:textId="77777777" w:rsidR="00C9469A" w:rsidRDefault="00C9469A" w:rsidP="00666876">
      <w:pPr>
        <w:spacing w:after="0" w:line="480" w:lineRule="auto"/>
        <w:rPr>
          <w:rFonts w:ascii="Times New Roman" w:hAnsi="Times New Roman" w:cs="Times New Roman"/>
        </w:rPr>
      </w:pPr>
    </w:p>
    <w:p w14:paraId="033DBDE8" w14:textId="77777777" w:rsidR="00C9469A" w:rsidRDefault="00C9469A" w:rsidP="00666876">
      <w:pPr>
        <w:spacing w:after="0" w:line="480" w:lineRule="auto"/>
        <w:rPr>
          <w:rFonts w:ascii="Times New Roman" w:hAnsi="Times New Roman" w:cs="Times New Roman"/>
        </w:rPr>
      </w:pPr>
    </w:p>
    <w:p w14:paraId="72AB1D3C" w14:textId="77777777" w:rsidR="00C9469A" w:rsidRDefault="00C9469A" w:rsidP="00666876">
      <w:pPr>
        <w:spacing w:after="0" w:line="480" w:lineRule="auto"/>
        <w:rPr>
          <w:rFonts w:ascii="Times New Roman" w:hAnsi="Times New Roman" w:cs="Times New Roman"/>
        </w:rPr>
      </w:pPr>
    </w:p>
    <w:p w14:paraId="298D6A3B" w14:textId="77777777" w:rsidR="00C9469A" w:rsidRDefault="00C9469A" w:rsidP="00666876">
      <w:pPr>
        <w:spacing w:after="0" w:line="480" w:lineRule="auto"/>
        <w:rPr>
          <w:rFonts w:ascii="Times New Roman" w:hAnsi="Times New Roman" w:cs="Times New Roman"/>
        </w:rPr>
      </w:pPr>
    </w:p>
    <w:p w14:paraId="31312556" w14:textId="77777777" w:rsidR="00C9469A" w:rsidRDefault="00C9469A" w:rsidP="00666876">
      <w:pPr>
        <w:spacing w:after="0" w:line="480" w:lineRule="auto"/>
        <w:rPr>
          <w:rFonts w:ascii="Times New Roman" w:hAnsi="Times New Roman" w:cs="Times New Roman"/>
        </w:rPr>
      </w:pPr>
    </w:p>
    <w:p w14:paraId="6171A640" w14:textId="77777777" w:rsidR="00C9469A" w:rsidRDefault="00C9469A" w:rsidP="00666876">
      <w:pPr>
        <w:spacing w:after="0" w:line="480" w:lineRule="auto"/>
        <w:rPr>
          <w:rFonts w:ascii="Times New Roman" w:hAnsi="Times New Roman" w:cs="Times New Roman"/>
        </w:rPr>
      </w:pPr>
    </w:p>
    <w:p w14:paraId="76DA9C57" w14:textId="0ED73837" w:rsidR="00DC148C" w:rsidRPr="00C9469A" w:rsidRDefault="00C9469A" w:rsidP="00C9469A">
      <w:pPr>
        <w:spacing w:after="0" w:line="480" w:lineRule="auto"/>
        <w:jc w:val="center"/>
        <w:rPr>
          <w:rFonts w:ascii="Times New Roman" w:hAnsi="Times New Roman" w:cs="Times New Roman"/>
          <w:b/>
          <w:u w:val="single"/>
        </w:rPr>
      </w:pPr>
      <w:r w:rsidRPr="00C9469A">
        <w:rPr>
          <w:rFonts w:ascii="Times New Roman" w:hAnsi="Times New Roman" w:cs="Times New Roman"/>
          <w:b/>
          <w:u w:val="single"/>
        </w:rPr>
        <w:t>Works Cited</w:t>
      </w:r>
    </w:p>
    <w:p w14:paraId="01E51BD0" w14:textId="7F74399F" w:rsidR="00C9469A" w:rsidRPr="00C9469A" w:rsidRDefault="00087332">
      <w:pPr>
        <w:pStyle w:val="NormalWeb"/>
        <w:ind w:left="640" w:hanging="640"/>
        <w:divId w:val="365984470"/>
        <w:rPr>
          <w:rFonts w:ascii="Times New Roman" w:hAnsi="Times New Roman"/>
          <w:noProof/>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00C9469A" w:rsidRPr="00C9469A">
        <w:rPr>
          <w:rFonts w:ascii="Times New Roman" w:hAnsi="Times New Roman"/>
          <w:noProof/>
        </w:rPr>
        <w:t xml:space="preserve">1. </w:t>
      </w:r>
      <w:r w:rsidR="00C9469A" w:rsidRPr="00C9469A">
        <w:rPr>
          <w:rFonts w:ascii="Times New Roman" w:hAnsi="Times New Roman"/>
          <w:noProof/>
        </w:rPr>
        <w:tab/>
        <w:t xml:space="preserve">Balcik BJ, Monseau AJ, Krantz W. Evaluation and treatment of sternoclavicular, clavicular, and acromioclavicular injuries. </w:t>
      </w:r>
      <w:r w:rsidR="00C9469A" w:rsidRPr="00C9469A">
        <w:rPr>
          <w:rFonts w:ascii="Times New Roman" w:hAnsi="Times New Roman"/>
          <w:i/>
          <w:iCs/>
          <w:noProof/>
        </w:rPr>
        <w:t>Prim. Care</w:t>
      </w:r>
      <w:r w:rsidR="00C9469A" w:rsidRPr="00C9469A">
        <w:rPr>
          <w:rFonts w:ascii="Times New Roman" w:hAnsi="Times New Roman"/>
          <w:noProof/>
        </w:rPr>
        <w:t xml:space="preserve"> 2013;40(4):911-23, viii-ix. doi:10.1016/j.pop.2013.08.008.</w:t>
      </w:r>
    </w:p>
    <w:p w14:paraId="4D689DDA" w14:textId="77777777" w:rsidR="00C9469A" w:rsidRPr="00C9469A" w:rsidRDefault="00C9469A">
      <w:pPr>
        <w:pStyle w:val="NormalWeb"/>
        <w:ind w:left="640" w:hanging="640"/>
        <w:divId w:val="365984470"/>
        <w:rPr>
          <w:rFonts w:ascii="Times New Roman" w:hAnsi="Times New Roman"/>
          <w:noProof/>
        </w:rPr>
      </w:pPr>
      <w:r w:rsidRPr="00C9469A">
        <w:rPr>
          <w:rFonts w:ascii="Times New Roman" w:hAnsi="Times New Roman"/>
          <w:noProof/>
        </w:rPr>
        <w:t xml:space="preserve">2. </w:t>
      </w:r>
      <w:r w:rsidRPr="00C9469A">
        <w:rPr>
          <w:rFonts w:ascii="Times New Roman" w:hAnsi="Times New Roman"/>
          <w:noProof/>
        </w:rPr>
        <w:tab/>
        <w:t xml:space="preserve">Negri JH, Malavolta E a, Assunção JH, et al. Assessment of the function and resistance of sternoclavicular ligaments: A biomechanical study in cadavers. </w:t>
      </w:r>
      <w:r w:rsidRPr="00C9469A">
        <w:rPr>
          <w:rFonts w:ascii="Times New Roman" w:hAnsi="Times New Roman"/>
          <w:i/>
          <w:iCs/>
          <w:noProof/>
        </w:rPr>
        <w:t>Orthop. Traumatol. Surg. Res.</w:t>
      </w:r>
      <w:r w:rsidRPr="00C9469A">
        <w:rPr>
          <w:rFonts w:ascii="Times New Roman" w:hAnsi="Times New Roman"/>
          <w:noProof/>
        </w:rPr>
        <w:t xml:space="preserve"> 2014;100:727-731. doi:10.1016/j.otsr.2014.07.011.</w:t>
      </w:r>
    </w:p>
    <w:p w14:paraId="417CA33E" w14:textId="77777777" w:rsidR="00C9469A" w:rsidRPr="00C9469A" w:rsidRDefault="00C9469A">
      <w:pPr>
        <w:pStyle w:val="NormalWeb"/>
        <w:ind w:left="640" w:hanging="640"/>
        <w:divId w:val="365984470"/>
        <w:rPr>
          <w:rFonts w:ascii="Times New Roman" w:hAnsi="Times New Roman"/>
          <w:noProof/>
        </w:rPr>
      </w:pPr>
      <w:r w:rsidRPr="00C9469A">
        <w:rPr>
          <w:rFonts w:ascii="Times New Roman" w:hAnsi="Times New Roman"/>
          <w:noProof/>
        </w:rPr>
        <w:t xml:space="preserve">3. </w:t>
      </w:r>
      <w:r w:rsidRPr="00C9469A">
        <w:rPr>
          <w:rFonts w:ascii="Times New Roman" w:hAnsi="Times New Roman"/>
          <w:noProof/>
        </w:rPr>
        <w:tab/>
        <w:t xml:space="preserve">Martetschläger F, Warth RJ, Millett PJ. Instability and degenerative arthritis of the sternoclavicular joint: a current concepts review. </w:t>
      </w:r>
      <w:r w:rsidRPr="00C9469A">
        <w:rPr>
          <w:rFonts w:ascii="Times New Roman" w:hAnsi="Times New Roman"/>
          <w:i/>
          <w:iCs/>
          <w:noProof/>
        </w:rPr>
        <w:t>Am. J. Sports Med.</w:t>
      </w:r>
      <w:r w:rsidRPr="00C9469A">
        <w:rPr>
          <w:rFonts w:ascii="Times New Roman" w:hAnsi="Times New Roman"/>
          <w:noProof/>
        </w:rPr>
        <w:t xml:space="preserve"> 2014;42(4):999-1007. doi:10.1177/0363546513498990.</w:t>
      </w:r>
    </w:p>
    <w:p w14:paraId="658F5358" w14:textId="77777777" w:rsidR="00C9469A" w:rsidRPr="00C9469A" w:rsidRDefault="00C9469A">
      <w:pPr>
        <w:pStyle w:val="NormalWeb"/>
        <w:ind w:left="640" w:hanging="640"/>
        <w:divId w:val="365984470"/>
        <w:rPr>
          <w:rFonts w:ascii="Times New Roman" w:hAnsi="Times New Roman"/>
          <w:noProof/>
        </w:rPr>
      </w:pPr>
      <w:r w:rsidRPr="00C9469A">
        <w:rPr>
          <w:rFonts w:ascii="Times New Roman" w:hAnsi="Times New Roman"/>
          <w:noProof/>
        </w:rPr>
        <w:t xml:space="preserve">4. </w:t>
      </w:r>
      <w:r w:rsidRPr="00C9469A">
        <w:rPr>
          <w:rFonts w:ascii="Times New Roman" w:hAnsi="Times New Roman"/>
          <w:noProof/>
        </w:rPr>
        <w:tab/>
        <w:t xml:space="preserve">Sewell MD, Al-Hadithy N, Le Leu a, Lambert SM. Instability of the sternoclavicular joint: current concepts in classification, treatment and outcomes. </w:t>
      </w:r>
      <w:r w:rsidRPr="00C9469A">
        <w:rPr>
          <w:rFonts w:ascii="Times New Roman" w:hAnsi="Times New Roman"/>
          <w:i/>
          <w:iCs/>
          <w:noProof/>
        </w:rPr>
        <w:t>Bone Joint J.</w:t>
      </w:r>
      <w:r w:rsidRPr="00C9469A">
        <w:rPr>
          <w:rFonts w:ascii="Times New Roman" w:hAnsi="Times New Roman"/>
          <w:noProof/>
        </w:rPr>
        <w:t xml:space="preserve"> 2013;95-B(6):721-31. doi:10.1302/0301-620X.95B6.31064.</w:t>
      </w:r>
    </w:p>
    <w:p w14:paraId="467D3E4B" w14:textId="77777777" w:rsidR="00C9469A" w:rsidRPr="00C9469A" w:rsidRDefault="00C9469A">
      <w:pPr>
        <w:pStyle w:val="NormalWeb"/>
        <w:ind w:left="640" w:hanging="640"/>
        <w:divId w:val="365984470"/>
        <w:rPr>
          <w:rFonts w:ascii="Times New Roman" w:hAnsi="Times New Roman"/>
          <w:noProof/>
        </w:rPr>
      </w:pPr>
      <w:r w:rsidRPr="00C9469A">
        <w:rPr>
          <w:rFonts w:ascii="Times New Roman" w:hAnsi="Times New Roman"/>
          <w:noProof/>
        </w:rPr>
        <w:t xml:space="preserve">5. </w:t>
      </w:r>
      <w:r w:rsidRPr="00C9469A">
        <w:rPr>
          <w:rFonts w:ascii="Times New Roman" w:hAnsi="Times New Roman"/>
          <w:noProof/>
        </w:rPr>
        <w:tab/>
        <w:t xml:space="preserve">Van Tongel a, MacDonald P, Leiter J, Pouliart N, Peeler J. A cadaveric study of the structural anatomy of the sternoclavicular joint. </w:t>
      </w:r>
      <w:r w:rsidRPr="00C9469A">
        <w:rPr>
          <w:rFonts w:ascii="Times New Roman" w:hAnsi="Times New Roman"/>
          <w:i/>
          <w:iCs/>
          <w:noProof/>
        </w:rPr>
        <w:t>Clin. Anat.</w:t>
      </w:r>
      <w:r w:rsidRPr="00C9469A">
        <w:rPr>
          <w:rFonts w:ascii="Times New Roman" w:hAnsi="Times New Roman"/>
          <w:noProof/>
        </w:rPr>
        <w:t xml:space="preserve"> 2012;25(7):903-10. doi:10.1002/ca.22021.</w:t>
      </w:r>
    </w:p>
    <w:p w14:paraId="4DCBAF98" w14:textId="77777777" w:rsidR="00C9469A" w:rsidRPr="00C9469A" w:rsidRDefault="00C9469A">
      <w:pPr>
        <w:pStyle w:val="NormalWeb"/>
        <w:ind w:left="640" w:hanging="640"/>
        <w:divId w:val="365984470"/>
        <w:rPr>
          <w:rFonts w:ascii="Times New Roman" w:hAnsi="Times New Roman"/>
          <w:noProof/>
        </w:rPr>
      </w:pPr>
      <w:r w:rsidRPr="00C9469A">
        <w:rPr>
          <w:rFonts w:ascii="Times New Roman" w:hAnsi="Times New Roman"/>
          <w:noProof/>
        </w:rPr>
        <w:t xml:space="preserve">6. </w:t>
      </w:r>
      <w:r w:rsidRPr="00C9469A">
        <w:rPr>
          <w:rFonts w:ascii="Times New Roman" w:hAnsi="Times New Roman"/>
          <w:noProof/>
        </w:rPr>
        <w:tab/>
        <w:t xml:space="preserve">Lawrence RL, Braman JP, Laprade RF, Ludewig PM. Comparison of 3-dimensional shoulder complex kinematics in individuals with and without shoulder pain, part 1: sternoclavicular, acromioclavicular, and scapulothoracic joints. </w:t>
      </w:r>
      <w:r w:rsidRPr="00C9469A">
        <w:rPr>
          <w:rFonts w:ascii="Times New Roman" w:hAnsi="Times New Roman"/>
          <w:i/>
          <w:iCs/>
          <w:noProof/>
        </w:rPr>
        <w:t>J. Orthop. Sports Phys. Ther.</w:t>
      </w:r>
      <w:r w:rsidRPr="00C9469A">
        <w:rPr>
          <w:rFonts w:ascii="Times New Roman" w:hAnsi="Times New Roman"/>
          <w:noProof/>
        </w:rPr>
        <w:t xml:space="preserve"> 2014;44(9):636-A8. doi:10.2519/jospt.2014.5339.</w:t>
      </w:r>
    </w:p>
    <w:p w14:paraId="1A1C26B9" w14:textId="77777777" w:rsidR="00C9469A" w:rsidRPr="00C9469A" w:rsidRDefault="00C9469A">
      <w:pPr>
        <w:pStyle w:val="NormalWeb"/>
        <w:ind w:left="640" w:hanging="640"/>
        <w:divId w:val="365984470"/>
        <w:rPr>
          <w:rFonts w:ascii="Times New Roman" w:hAnsi="Times New Roman"/>
          <w:noProof/>
        </w:rPr>
      </w:pPr>
      <w:r w:rsidRPr="00C9469A">
        <w:rPr>
          <w:rFonts w:ascii="Times New Roman" w:hAnsi="Times New Roman"/>
          <w:noProof/>
        </w:rPr>
        <w:t xml:space="preserve">7. </w:t>
      </w:r>
      <w:r w:rsidRPr="00C9469A">
        <w:rPr>
          <w:rFonts w:ascii="Times New Roman" w:hAnsi="Times New Roman"/>
          <w:noProof/>
        </w:rPr>
        <w:tab/>
        <w:t xml:space="preserve">Lee JT, Campbell KJ, Michalski MP, et al. Surgical Anatomy of the Sternoclavicular Joint A Qualitative and Quantitative Anatomical Study. </w:t>
      </w:r>
      <w:r w:rsidRPr="00C9469A">
        <w:rPr>
          <w:rFonts w:ascii="Times New Roman" w:hAnsi="Times New Roman"/>
          <w:i/>
          <w:iCs/>
          <w:noProof/>
        </w:rPr>
        <w:t>J Bone Jt. Surg Am</w:t>
      </w:r>
      <w:r w:rsidRPr="00C9469A">
        <w:rPr>
          <w:rFonts w:ascii="Times New Roman" w:hAnsi="Times New Roman"/>
          <w:noProof/>
        </w:rPr>
        <w:t xml:space="preserve"> 2014;166:1-10.</w:t>
      </w:r>
    </w:p>
    <w:p w14:paraId="45064C24" w14:textId="77777777" w:rsidR="00C9469A" w:rsidRPr="00C9469A" w:rsidRDefault="00C9469A">
      <w:pPr>
        <w:pStyle w:val="NormalWeb"/>
        <w:ind w:left="640" w:hanging="640"/>
        <w:divId w:val="365984470"/>
        <w:rPr>
          <w:rFonts w:ascii="Times New Roman" w:hAnsi="Times New Roman"/>
          <w:noProof/>
        </w:rPr>
      </w:pPr>
      <w:r w:rsidRPr="00C9469A">
        <w:rPr>
          <w:rFonts w:ascii="Times New Roman" w:hAnsi="Times New Roman"/>
          <w:noProof/>
        </w:rPr>
        <w:lastRenderedPageBreak/>
        <w:t xml:space="preserve">8. </w:t>
      </w:r>
      <w:r w:rsidRPr="00C9469A">
        <w:rPr>
          <w:rFonts w:ascii="Times New Roman" w:hAnsi="Times New Roman"/>
          <w:noProof/>
        </w:rPr>
        <w:tab/>
        <w:t xml:space="preserve">Bak K, Fogh K. Reconstruction of the chronic anterior unstable sternoclavicular joint using a tendon autograft: medium-term to long-term follow-up results. </w:t>
      </w:r>
      <w:r w:rsidRPr="00C9469A">
        <w:rPr>
          <w:rFonts w:ascii="Times New Roman" w:hAnsi="Times New Roman"/>
          <w:i/>
          <w:iCs/>
          <w:noProof/>
        </w:rPr>
        <w:t>J. Shoulder Elbow Surg.</w:t>
      </w:r>
      <w:r w:rsidRPr="00C9469A">
        <w:rPr>
          <w:rFonts w:ascii="Times New Roman" w:hAnsi="Times New Roman"/>
          <w:noProof/>
        </w:rPr>
        <w:t xml:space="preserve"> 2014;23(2):245-50. doi:10.1016/j.jse.2013.05.010.</w:t>
      </w:r>
    </w:p>
    <w:p w14:paraId="1DA3DF1E" w14:textId="77777777" w:rsidR="00C9469A" w:rsidRPr="00C9469A" w:rsidRDefault="00C9469A">
      <w:pPr>
        <w:pStyle w:val="NormalWeb"/>
        <w:ind w:left="640" w:hanging="640"/>
        <w:divId w:val="365984470"/>
        <w:rPr>
          <w:rFonts w:ascii="Times New Roman" w:hAnsi="Times New Roman"/>
          <w:noProof/>
        </w:rPr>
      </w:pPr>
      <w:r w:rsidRPr="00C9469A">
        <w:rPr>
          <w:rFonts w:ascii="Times New Roman" w:hAnsi="Times New Roman"/>
          <w:noProof/>
        </w:rPr>
        <w:t xml:space="preserve">9. </w:t>
      </w:r>
      <w:r w:rsidRPr="00C9469A">
        <w:rPr>
          <w:rFonts w:ascii="Times New Roman" w:hAnsi="Times New Roman"/>
          <w:noProof/>
        </w:rPr>
        <w:tab/>
        <w:t xml:space="preserve">Battaglia, T. C., Pannunzio, M. E., Chhabra, A. B., Degnan GG. Interposition Arthroplasty With Bone – Tendon Allograft : A Technique for Treatment of the Unstable. </w:t>
      </w:r>
      <w:r w:rsidRPr="00C9469A">
        <w:rPr>
          <w:rFonts w:ascii="Times New Roman" w:hAnsi="Times New Roman"/>
          <w:i/>
          <w:iCs/>
          <w:noProof/>
        </w:rPr>
        <w:t>J Orthop Trauma</w:t>
      </w:r>
      <w:r w:rsidRPr="00C9469A">
        <w:rPr>
          <w:rFonts w:ascii="Times New Roman" w:hAnsi="Times New Roman"/>
          <w:noProof/>
        </w:rPr>
        <w:t xml:space="preserve"> 2005;19(2):124-129.</w:t>
      </w:r>
    </w:p>
    <w:p w14:paraId="32B333CD" w14:textId="77777777" w:rsidR="00C9469A" w:rsidRPr="00C9469A" w:rsidRDefault="00C9469A">
      <w:pPr>
        <w:pStyle w:val="NormalWeb"/>
        <w:ind w:left="640" w:hanging="640"/>
        <w:divId w:val="365984470"/>
        <w:rPr>
          <w:rFonts w:ascii="Times New Roman" w:hAnsi="Times New Roman"/>
          <w:noProof/>
        </w:rPr>
      </w:pPr>
      <w:r w:rsidRPr="00C9469A">
        <w:rPr>
          <w:rFonts w:ascii="Times New Roman" w:hAnsi="Times New Roman"/>
          <w:noProof/>
        </w:rPr>
        <w:t xml:space="preserve">10. </w:t>
      </w:r>
      <w:r w:rsidRPr="00C9469A">
        <w:rPr>
          <w:rFonts w:ascii="Times New Roman" w:hAnsi="Times New Roman"/>
          <w:noProof/>
        </w:rPr>
        <w:tab/>
        <w:t xml:space="preserve">Stahel PF, Barlow B, Tepolt F, Mangan K, Mauffrey C. Safe surgical technique : reconstruction of the sternoclavicular joint for posttraumatic arthritis after posterior sternoclavicular dislocation Safe surgical technique : reconstruction of the sternoclavicular joint for posttraumatic arthritis after poster. </w:t>
      </w:r>
      <w:r w:rsidRPr="00C9469A">
        <w:rPr>
          <w:rFonts w:ascii="Times New Roman" w:hAnsi="Times New Roman"/>
          <w:i/>
          <w:iCs/>
          <w:noProof/>
        </w:rPr>
        <w:t>Patient Saf. Surg.</w:t>
      </w:r>
      <w:r w:rsidRPr="00C9469A">
        <w:rPr>
          <w:rFonts w:ascii="Times New Roman" w:hAnsi="Times New Roman"/>
          <w:noProof/>
        </w:rPr>
        <w:t xml:space="preserve"> 2013;7(38):1-11.</w:t>
      </w:r>
    </w:p>
    <w:p w14:paraId="1FD71844" w14:textId="77777777" w:rsidR="00C9469A" w:rsidRPr="00C9469A" w:rsidRDefault="00C9469A">
      <w:pPr>
        <w:pStyle w:val="NormalWeb"/>
        <w:ind w:left="640" w:hanging="640"/>
        <w:divId w:val="365984470"/>
        <w:rPr>
          <w:rFonts w:ascii="Times New Roman" w:hAnsi="Times New Roman"/>
          <w:noProof/>
        </w:rPr>
      </w:pPr>
      <w:r w:rsidRPr="00C9469A">
        <w:rPr>
          <w:rFonts w:ascii="Times New Roman" w:hAnsi="Times New Roman"/>
          <w:noProof/>
        </w:rPr>
        <w:t xml:space="preserve">11. </w:t>
      </w:r>
      <w:r w:rsidRPr="00C9469A">
        <w:rPr>
          <w:rFonts w:ascii="Times New Roman" w:hAnsi="Times New Roman"/>
          <w:noProof/>
        </w:rPr>
        <w:tab/>
        <w:t xml:space="preserve">Spencer, Edwin., Kuhn J. Biomechanical analysis of reconstructions for sternoclavicular joint instability. </w:t>
      </w:r>
      <w:r w:rsidRPr="00C9469A">
        <w:rPr>
          <w:rFonts w:ascii="Times New Roman" w:hAnsi="Times New Roman"/>
          <w:i/>
          <w:iCs/>
          <w:noProof/>
        </w:rPr>
        <w:t>J. Bone Jt. Surg.</w:t>
      </w:r>
      <w:r w:rsidRPr="00C9469A">
        <w:rPr>
          <w:rFonts w:ascii="Times New Roman" w:hAnsi="Times New Roman"/>
          <w:noProof/>
        </w:rPr>
        <w:t xml:space="preserve"> 2004;86-A(1):98-107.</w:t>
      </w:r>
    </w:p>
    <w:p w14:paraId="19CAA58C" w14:textId="77777777" w:rsidR="00C9469A" w:rsidRPr="00C9469A" w:rsidRDefault="00C9469A">
      <w:pPr>
        <w:pStyle w:val="NormalWeb"/>
        <w:ind w:left="640" w:hanging="640"/>
        <w:divId w:val="365984470"/>
        <w:rPr>
          <w:rFonts w:ascii="Times New Roman" w:hAnsi="Times New Roman"/>
          <w:noProof/>
        </w:rPr>
      </w:pPr>
      <w:r w:rsidRPr="00C9469A">
        <w:rPr>
          <w:rFonts w:ascii="Times New Roman" w:hAnsi="Times New Roman"/>
          <w:noProof/>
        </w:rPr>
        <w:t xml:space="preserve">12. </w:t>
      </w:r>
      <w:r w:rsidRPr="00C9469A">
        <w:rPr>
          <w:rFonts w:ascii="Times New Roman" w:hAnsi="Times New Roman"/>
          <w:noProof/>
        </w:rPr>
        <w:tab/>
        <w:t xml:space="preserve">Quayle JM, Arnander MWT, Tr F. Artificial Ligament Reconstruction of Sternoclavicular Joint Instability : Report of a Novel Surgical Technique With Early Results. </w:t>
      </w:r>
      <w:r w:rsidRPr="00C9469A">
        <w:rPr>
          <w:rFonts w:ascii="Times New Roman" w:hAnsi="Times New Roman"/>
          <w:i/>
          <w:iCs/>
          <w:noProof/>
        </w:rPr>
        <w:t>Tech. Hand Up. Extrem. Surg.</w:t>
      </w:r>
      <w:r w:rsidRPr="00C9469A">
        <w:rPr>
          <w:rFonts w:ascii="Times New Roman" w:hAnsi="Times New Roman"/>
          <w:noProof/>
        </w:rPr>
        <w:t xml:space="preserve"> 2014;18(1):31-35.</w:t>
      </w:r>
    </w:p>
    <w:p w14:paraId="0E3DB238" w14:textId="77777777" w:rsidR="00C9469A" w:rsidRPr="00C9469A" w:rsidRDefault="00C9469A">
      <w:pPr>
        <w:pStyle w:val="NormalWeb"/>
        <w:ind w:left="640" w:hanging="640"/>
        <w:divId w:val="365984470"/>
        <w:rPr>
          <w:rFonts w:ascii="Times New Roman" w:hAnsi="Times New Roman"/>
          <w:noProof/>
        </w:rPr>
      </w:pPr>
      <w:r w:rsidRPr="00C9469A">
        <w:rPr>
          <w:rFonts w:ascii="Times New Roman" w:hAnsi="Times New Roman"/>
          <w:noProof/>
        </w:rPr>
        <w:t xml:space="preserve">13. </w:t>
      </w:r>
      <w:r w:rsidRPr="00C9469A">
        <w:rPr>
          <w:rFonts w:ascii="Times New Roman" w:hAnsi="Times New Roman"/>
          <w:noProof/>
        </w:rPr>
        <w:tab/>
        <w:t xml:space="preserve">Sternheim A, Chechik O, Freedman Y, Steinberg EL. Transient sternoclavicular joint arthropathy, a self-limited disease. </w:t>
      </w:r>
      <w:r w:rsidRPr="00C9469A">
        <w:rPr>
          <w:rFonts w:ascii="Times New Roman" w:hAnsi="Times New Roman"/>
          <w:i/>
          <w:iCs/>
          <w:noProof/>
        </w:rPr>
        <w:t>J. Shoulder Elbow Surg.</w:t>
      </w:r>
      <w:r w:rsidRPr="00C9469A">
        <w:rPr>
          <w:rFonts w:ascii="Times New Roman" w:hAnsi="Times New Roman"/>
          <w:noProof/>
        </w:rPr>
        <w:t xml:space="preserve"> 2014;23(4):548-52. doi:10.1016/j.jse.2013.08.013.</w:t>
      </w:r>
    </w:p>
    <w:p w14:paraId="6FEAD752" w14:textId="77777777" w:rsidR="00C9469A" w:rsidRPr="00C9469A" w:rsidRDefault="00C9469A">
      <w:pPr>
        <w:pStyle w:val="NormalWeb"/>
        <w:ind w:left="640" w:hanging="640"/>
        <w:divId w:val="365984470"/>
        <w:rPr>
          <w:rFonts w:ascii="Times New Roman" w:hAnsi="Times New Roman"/>
          <w:noProof/>
        </w:rPr>
      </w:pPr>
      <w:r w:rsidRPr="00C9469A">
        <w:rPr>
          <w:rFonts w:ascii="Times New Roman" w:hAnsi="Times New Roman"/>
          <w:noProof/>
        </w:rPr>
        <w:t xml:space="preserve">14. </w:t>
      </w:r>
      <w:r w:rsidRPr="00C9469A">
        <w:rPr>
          <w:rFonts w:ascii="Times New Roman" w:hAnsi="Times New Roman"/>
          <w:noProof/>
        </w:rPr>
        <w:tab/>
        <w:t xml:space="preserve">Thongngarm, Torpong., McMurray RW. Osteoarthritis of the Sternoclavicular Joint. </w:t>
      </w:r>
      <w:r w:rsidRPr="00C9469A">
        <w:rPr>
          <w:rFonts w:ascii="Times New Roman" w:hAnsi="Times New Roman"/>
          <w:i/>
          <w:iCs/>
          <w:noProof/>
        </w:rPr>
        <w:t>J Clin Rhematol</w:t>
      </w:r>
      <w:r w:rsidRPr="00C9469A">
        <w:rPr>
          <w:rFonts w:ascii="Times New Roman" w:hAnsi="Times New Roman"/>
          <w:noProof/>
        </w:rPr>
        <w:t xml:space="preserve"> 2000;6:269-71.</w:t>
      </w:r>
    </w:p>
    <w:p w14:paraId="1F5361D9" w14:textId="77777777" w:rsidR="00C9469A" w:rsidRPr="00C9469A" w:rsidRDefault="00C9469A">
      <w:pPr>
        <w:pStyle w:val="NormalWeb"/>
        <w:ind w:left="640" w:hanging="640"/>
        <w:divId w:val="365984470"/>
        <w:rPr>
          <w:rFonts w:ascii="Times New Roman" w:hAnsi="Times New Roman"/>
          <w:noProof/>
        </w:rPr>
      </w:pPr>
      <w:r w:rsidRPr="00C9469A">
        <w:rPr>
          <w:rFonts w:ascii="Times New Roman" w:hAnsi="Times New Roman"/>
          <w:noProof/>
        </w:rPr>
        <w:t xml:space="preserve">15. </w:t>
      </w:r>
      <w:r w:rsidRPr="00C9469A">
        <w:rPr>
          <w:rFonts w:ascii="Times New Roman" w:hAnsi="Times New Roman"/>
          <w:noProof/>
        </w:rPr>
        <w:tab/>
        <w:t xml:space="preserve">Pingsmann A, Patsalis T, Michiels I. Resection arthroplasty of the sternoclavicular joint for the treatment of primary degenerative sternoclavicular arthritis. </w:t>
      </w:r>
      <w:r w:rsidRPr="00C9469A">
        <w:rPr>
          <w:rFonts w:ascii="Times New Roman" w:hAnsi="Times New Roman"/>
          <w:i/>
          <w:iCs/>
          <w:noProof/>
        </w:rPr>
        <w:t>J. Bone Jt. Surg.</w:t>
      </w:r>
      <w:r w:rsidRPr="00C9469A">
        <w:rPr>
          <w:rFonts w:ascii="Times New Roman" w:hAnsi="Times New Roman"/>
          <w:noProof/>
        </w:rPr>
        <w:t xml:space="preserve"> 2002;84(4):513-517. doi:10.1302/0301-620X.84B4.12601.</w:t>
      </w:r>
    </w:p>
    <w:p w14:paraId="5CDD7B73" w14:textId="77777777" w:rsidR="00C9469A" w:rsidRPr="00C9469A" w:rsidRDefault="00C9469A">
      <w:pPr>
        <w:pStyle w:val="NormalWeb"/>
        <w:ind w:left="640" w:hanging="640"/>
        <w:divId w:val="365984470"/>
        <w:rPr>
          <w:rFonts w:ascii="Times New Roman" w:hAnsi="Times New Roman"/>
          <w:noProof/>
        </w:rPr>
      </w:pPr>
      <w:r w:rsidRPr="00C9469A">
        <w:rPr>
          <w:rFonts w:ascii="Times New Roman" w:hAnsi="Times New Roman"/>
          <w:noProof/>
        </w:rPr>
        <w:t xml:space="preserve">16. </w:t>
      </w:r>
      <w:r w:rsidRPr="00C9469A">
        <w:rPr>
          <w:rFonts w:ascii="Times New Roman" w:hAnsi="Times New Roman"/>
          <w:noProof/>
        </w:rPr>
        <w:tab/>
        <w:t xml:space="preserve">Womack J. Septic arthritis of the sternoclavicular joint. </w:t>
      </w:r>
      <w:r w:rsidRPr="00C9469A">
        <w:rPr>
          <w:rFonts w:ascii="Times New Roman" w:hAnsi="Times New Roman"/>
          <w:i/>
          <w:iCs/>
          <w:noProof/>
        </w:rPr>
        <w:t>J. Am. Board Fam. Med.</w:t>
      </w:r>
      <w:r w:rsidRPr="00C9469A">
        <w:rPr>
          <w:rFonts w:ascii="Times New Roman" w:hAnsi="Times New Roman"/>
          <w:noProof/>
        </w:rPr>
        <w:t xml:space="preserve"> 2012;25(6):908-12. doi:10.3122/jabfm.2012.06.110196.</w:t>
      </w:r>
    </w:p>
    <w:p w14:paraId="37D5DEC4" w14:textId="77777777" w:rsidR="00C9469A" w:rsidRPr="00C9469A" w:rsidRDefault="00C9469A">
      <w:pPr>
        <w:pStyle w:val="NormalWeb"/>
        <w:ind w:left="640" w:hanging="640"/>
        <w:divId w:val="365984470"/>
        <w:rPr>
          <w:rFonts w:ascii="Times New Roman" w:hAnsi="Times New Roman"/>
          <w:noProof/>
        </w:rPr>
      </w:pPr>
      <w:r w:rsidRPr="00C9469A">
        <w:rPr>
          <w:rFonts w:ascii="Times New Roman" w:hAnsi="Times New Roman"/>
          <w:noProof/>
        </w:rPr>
        <w:t xml:space="preserve">17. </w:t>
      </w:r>
      <w:r w:rsidRPr="00C9469A">
        <w:rPr>
          <w:rFonts w:ascii="Times New Roman" w:hAnsi="Times New Roman"/>
          <w:noProof/>
        </w:rPr>
        <w:tab/>
        <w:t xml:space="preserve">Bendon CL, Giele HP. Second toe metatarsophalangeal joint transfer for sternoclavicular joint reconstruction. </w:t>
      </w:r>
      <w:r w:rsidRPr="00C9469A">
        <w:rPr>
          <w:rFonts w:ascii="Times New Roman" w:hAnsi="Times New Roman"/>
          <w:i/>
          <w:iCs/>
          <w:noProof/>
        </w:rPr>
        <w:t>J. Hand Surg. Am.</w:t>
      </w:r>
      <w:r w:rsidRPr="00C9469A">
        <w:rPr>
          <w:rFonts w:ascii="Times New Roman" w:hAnsi="Times New Roman"/>
          <w:noProof/>
        </w:rPr>
        <w:t xml:space="preserve"> 2014;39(7):1327-32. doi:10.1016/j.jhsa.2014.03.027.</w:t>
      </w:r>
    </w:p>
    <w:p w14:paraId="22CFE5F0" w14:textId="77777777" w:rsidR="00C9469A" w:rsidRPr="00C9469A" w:rsidRDefault="00C9469A">
      <w:pPr>
        <w:pStyle w:val="NormalWeb"/>
        <w:ind w:left="640" w:hanging="640"/>
        <w:divId w:val="365984470"/>
        <w:rPr>
          <w:rFonts w:ascii="Times New Roman" w:hAnsi="Times New Roman"/>
          <w:noProof/>
        </w:rPr>
      </w:pPr>
      <w:r w:rsidRPr="00C9469A">
        <w:rPr>
          <w:rFonts w:ascii="Times New Roman" w:hAnsi="Times New Roman"/>
          <w:noProof/>
        </w:rPr>
        <w:t xml:space="preserve">18. </w:t>
      </w:r>
      <w:r w:rsidRPr="00C9469A">
        <w:rPr>
          <w:rFonts w:ascii="Times New Roman" w:hAnsi="Times New Roman"/>
          <w:noProof/>
        </w:rPr>
        <w:tab/>
        <w:t>Sng KK, Chan BK, Glas F, et al. Condensing Osteitis of the Medial Clavicle – An Intermediate-term Follow-up. 2004;33(4):499-502.</w:t>
      </w:r>
    </w:p>
    <w:p w14:paraId="1CB4EEC6" w14:textId="77777777" w:rsidR="00C9469A" w:rsidRPr="00C9469A" w:rsidRDefault="00C9469A">
      <w:pPr>
        <w:pStyle w:val="NormalWeb"/>
        <w:ind w:left="640" w:hanging="640"/>
        <w:divId w:val="365984470"/>
        <w:rPr>
          <w:rFonts w:ascii="Times New Roman" w:hAnsi="Times New Roman"/>
          <w:noProof/>
        </w:rPr>
      </w:pPr>
      <w:r w:rsidRPr="00C9469A">
        <w:rPr>
          <w:rFonts w:ascii="Times New Roman" w:hAnsi="Times New Roman"/>
          <w:noProof/>
        </w:rPr>
        <w:t xml:space="preserve">19. </w:t>
      </w:r>
      <w:r w:rsidRPr="00C9469A">
        <w:rPr>
          <w:rFonts w:ascii="Times New Roman" w:hAnsi="Times New Roman"/>
          <w:noProof/>
        </w:rPr>
        <w:tab/>
        <w:t xml:space="preserve">Galla, Rekha., Basava, Veene., Conermann, Till., Kabazie A. Sternoclavicular Steroid Injection for Treatment of Pain in a Patient with Osteitis Condensans of the Clavicle. </w:t>
      </w:r>
      <w:r w:rsidRPr="00C9469A">
        <w:rPr>
          <w:rFonts w:ascii="Times New Roman" w:hAnsi="Times New Roman"/>
          <w:i/>
          <w:iCs/>
          <w:noProof/>
        </w:rPr>
        <w:t>Pain Physician</w:t>
      </w:r>
      <w:r w:rsidRPr="00C9469A">
        <w:rPr>
          <w:rFonts w:ascii="Times New Roman" w:hAnsi="Times New Roman"/>
          <w:noProof/>
        </w:rPr>
        <w:t xml:space="preserve"> 2009;12:987-990.</w:t>
      </w:r>
    </w:p>
    <w:p w14:paraId="6438D973" w14:textId="77777777" w:rsidR="00C9469A" w:rsidRPr="00C9469A" w:rsidRDefault="00C9469A">
      <w:pPr>
        <w:pStyle w:val="NormalWeb"/>
        <w:ind w:left="640" w:hanging="640"/>
        <w:divId w:val="365984470"/>
        <w:rPr>
          <w:rFonts w:ascii="Times New Roman" w:hAnsi="Times New Roman"/>
          <w:noProof/>
        </w:rPr>
      </w:pPr>
      <w:r w:rsidRPr="00C9469A">
        <w:rPr>
          <w:rFonts w:ascii="Times New Roman" w:hAnsi="Times New Roman"/>
          <w:noProof/>
        </w:rPr>
        <w:t xml:space="preserve">20. </w:t>
      </w:r>
      <w:r w:rsidRPr="00C9469A">
        <w:rPr>
          <w:rFonts w:ascii="Times New Roman" w:hAnsi="Times New Roman"/>
          <w:noProof/>
        </w:rPr>
        <w:tab/>
        <w:t xml:space="preserve">Nichols D, Seiger C. Diagnosis and treatment of a patient with bilateral thoracic outlet syndrome secondary to anterior subluxation of bilateral sternoclavicular joints: a case report. </w:t>
      </w:r>
      <w:r w:rsidRPr="00C9469A">
        <w:rPr>
          <w:rFonts w:ascii="Times New Roman" w:hAnsi="Times New Roman"/>
          <w:i/>
          <w:iCs/>
          <w:noProof/>
        </w:rPr>
        <w:t>Physiother. Theory Pract.</w:t>
      </w:r>
      <w:r w:rsidRPr="00C9469A">
        <w:rPr>
          <w:rFonts w:ascii="Times New Roman" w:hAnsi="Times New Roman"/>
          <w:noProof/>
        </w:rPr>
        <w:t xml:space="preserve"> 2013;29(7):562-71. doi:10.3109/09593985.2012.757684.</w:t>
      </w:r>
    </w:p>
    <w:p w14:paraId="73FB0177" w14:textId="77777777" w:rsidR="00C9469A" w:rsidRPr="00C9469A" w:rsidRDefault="00C9469A">
      <w:pPr>
        <w:pStyle w:val="NormalWeb"/>
        <w:ind w:left="640" w:hanging="640"/>
        <w:divId w:val="365984470"/>
        <w:rPr>
          <w:rFonts w:ascii="Times New Roman" w:hAnsi="Times New Roman"/>
          <w:noProof/>
        </w:rPr>
      </w:pPr>
      <w:r w:rsidRPr="00C9469A">
        <w:rPr>
          <w:rFonts w:ascii="Times New Roman" w:hAnsi="Times New Roman"/>
          <w:noProof/>
        </w:rPr>
        <w:t xml:space="preserve">21. </w:t>
      </w:r>
      <w:r w:rsidRPr="00C9469A">
        <w:rPr>
          <w:rFonts w:ascii="Times New Roman" w:hAnsi="Times New Roman"/>
          <w:noProof/>
        </w:rPr>
        <w:tab/>
        <w:t xml:space="preserve">Spencer EE, Kuhn JE, Huston LJ, Carpenter JE, Hughes RE. Ligamentous restraints to anterior and posterior translation of the sternoclavicular joint. </w:t>
      </w:r>
      <w:r w:rsidRPr="00C9469A">
        <w:rPr>
          <w:rFonts w:ascii="Times New Roman" w:hAnsi="Times New Roman"/>
          <w:i/>
          <w:iCs/>
          <w:noProof/>
        </w:rPr>
        <w:t>J. Shoulder Elbow Surg.</w:t>
      </w:r>
      <w:r w:rsidRPr="00C9469A">
        <w:rPr>
          <w:rFonts w:ascii="Times New Roman" w:hAnsi="Times New Roman"/>
          <w:noProof/>
        </w:rPr>
        <w:t xml:space="preserve"> 11(1):43-7. doi:10.1067/mse.2002.119394. </w:t>
      </w:r>
    </w:p>
    <w:p w14:paraId="2E6A782B" w14:textId="4D4B5A41" w:rsidR="00666876" w:rsidRPr="00C06F7B" w:rsidRDefault="00087332" w:rsidP="00C9469A">
      <w:pPr>
        <w:pStyle w:val="NormalWeb"/>
        <w:ind w:left="640" w:hanging="640"/>
        <w:divId w:val="1994986195"/>
        <w:rPr>
          <w:rFonts w:ascii="Times New Roman" w:hAnsi="Times New Roman"/>
        </w:rPr>
      </w:pPr>
      <w:r>
        <w:rPr>
          <w:rFonts w:ascii="Times New Roman" w:hAnsi="Times New Roman"/>
        </w:rPr>
        <w:fldChar w:fldCharType="end"/>
      </w:r>
    </w:p>
    <w:sectPr w:rsidR="00666876" w:rsidRPr="00C06F7B" w:rsidSect="00D03C70">
      <w:pgSz w:w="12240" w:h="15840"/>
      <w:pgMar w:top="1440" w:right="1440" w:bottom="1440" w:left="1440" w:header="720" w:footer="720" w:gutter="0"/>
      <w:cols w:space="720"/>
      <w:printerSettings r:id="rId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6F7B"/>
    <w:rsid w:val="00074A93"/>
    <w:rsid w:val="00087332"/>
    <w:rsid w:val="00120CE6"/>
    <w:rsid w:val="001840E5"/>
    <w:rsid w:val="00185092"/>
    <w:rsid w:val="001C50E7"/>
    <w:rsid w:val="001E679C"/>
    <w:rsid w:val="00220111"/>
    <w:rsid w:val="002640DF"/>
    <w:rsid w:val="00266BAF"/>
    <w:rsid w:val="00270358"/>
    <w:rsid w:val="00283E0D"/>
    <w:rsid w:val="002A6F0A"/>
    <w:rsid w:val="002D0285"/>
    <w:rsid w:val="00302A15"/>
    <w:rsid w:val="0036515E"/>
    <w:rsid w:val="003B397F"/>
    <w:rsid w:val="0042501E"/>
    <w:rsid w:val="004322C0"/>
    <w:rsid w:val="00433A84"/>
    <w:rsid w:val="004462F1"/>
    <w:rsid w:val="00465E06"/>
    <w:rsid w:val="00474773"/>
    <w:rsid w:val="004D540D"/>
    <w:rsid w:val="004F1583"/>
    <w:rsid w:val="004F49C7"/>
    <w:rsid w:val="00581A7C"/>
    <w:rsid w:val="005C56F7"/>
    <w:rsid w:val="005D35D1"/>
    <w:rsid w:val="005E6AEB"/>
    <w:rsid w:val="00647077"/>
    <w:rsid w:val="00666876"/>
    <w:rsid w:val="006B1E92"/>
    <w:rsid w:val="006C2BA5"/>
    <w:rsid w:val="0073414A"/>
    <w:rsid w:val="007D012B"/>
    <w:rsid w:val="008A5B8C"/>
    <w:rsid w:val="008F60A4"/>
    <w:rsid w:val="00906F82"/>
    <w:rsid w:val="009A6FC2"/>
    <w:rsid w:val="009C19B1"/>
    <w:rsid w:val="009E6337"/>
    <w:rsid w:val="00A76677"/>
    <w:rsid w:val="00B154E6"/>
    <w:rsid w:val="00B63785"/>
    <w:rsid w:val="00C06F7B"/>
    <w:rsid w:val="00C72D15"/>
    <w:rsid w:val="00C9469A"/>
    <w:rsid w:val="00CA4ED4"/>
    <w:rsid w:val="00CC64B4"/>
    <w:rsid w:val="00D03C70"/>
    <w:rsid w:val="00D1089C"/>
    <w:rsid w:val="00DC148C"/>
    <w:rsid w:val="00E20108"/>
    <w:rsid w:val="00E37F9F"/>
    <w:rsid w:val="00E50EF9"/>
    <w:rsid w:val="00E85D2A"/>
    <w:rsid w:val="00EA5869"/>
    <w:rsid w:val="00ED7360"/>
    <w:rsid w:val="00EF5E6F"/>
    <w:rsid w:val="00F04F33"/>
    <w:rsid w:val="00F52982"/>
    <w:rsid w:val="00F56B1F"/>
    <w:rsid w:val="00F733C4"/>
    <w:rsid w:val="00FB3DB3"/>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09B33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03C70"/>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03C70"/>
    <w:rPr>
      <w:rFonts w:ascii="Lucida Grande" w:hAnsi="Lucida Grande" w:cs="Lucida Grande"/>
      <w:sz w:val="18"/>
      <w:szCs w:val="18"/>
    </w:rPr>
  </w:style>
  <w:style w:type="paragraph" w:styleId="NormalWeb">
    <w:name w:val="Normal (Web)"/>
    <w:basedOn w:val="Normal"/>
    <w:uiPriority w:val="99"/>
    <w:unhideWhenUsed/>
    <w:rsid w:val="00666876"/>
    <w:pPr>
      <w:spacing w:before="100" w:beforeAutospacing="1" w:after="100" w:afterAutospacing="1"/>
    </w:pPr>
    <w:rPr>
      <w:rFonts w:ascii="Times" w:hAnsi="Times" w:cs="Times New Roman"/>
      <w:sz w:val="20"/>
      <w:szCs w:val="20"/>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03C70"/>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03C70"/>
    <w:rPr>
      <w:rFonts w:ascii="Lucida Grande" w:hAnsi="Lucida Grande" w:cs="Lucida Grande"/>
      <w:sz w:val="18"/>
      <w:szCs w:val="18"/>
    </w:rPr>
  </w:style>
  <w:style w:type="paragraph" w:styleId="NormalWeb">
    <w:name w:val="Normal (Web)"/>
    <w:basedOn w:val="Normal"/>
    <w:uiPriority w:val="99"/>
    <w:unhideWhenUsed/>
    <w:rsid w:val="00666876"/>
    <w:pPr>
      <w:spacing w:before="100" w:beforeAutospacing="1" w:after="100" w:afterAutospacing="1"/>
    </w:pPr>
    <w:rPr>
      <w:rFonts w:ascii="Times" w:hAnsi="Times" w:cs="Times New Roman"/>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4097670">
      <w:bodyDiv w:val="1"/>
      <w:marLeft w:val="0"/>
      <w:marRight w:val="0"/>
      <w:marTop w:val="0"/>
      <w:marBottom w:val="0"/>
      <w:divBdr>
        <w:top w:val="none" w:sz="0" w:space="0" w:color="auto"/>
        <w:left w:val="none" w:sz="0" w:space="0" w:color="auto"/>
        <w:bottom w:val="none" w:sz="0" w:space="0" w:color="auto"/>
        <w:right w:val="none" w:sz="0" w:space="0" w:color="auto"/>
      </w:divBdr>
      <w:divsChild>
        <w:div w:id="1592155709">
          <w:marLeft w:val="0"/>
          <w:marRight w:val="0"/>
          <w:marTop w:val="0"/>
          <w:marBottom w:val="0"/>
          <w:divBdr>
            <w:top w:val="none" w:sz="0" w:space="0" w:color="auto"/>
            <w:left w:val="none" w:sz="0" w:space="0" w:color="auto"/>
            <w:bottom w:val="none" w:sz="0" w:space="0" w:color="auto"/>
            <w:right w:val="none" w:sz="0" w:space="0" w:color="auto"/>
          </w:divBdr>
          <w:divsChild>
            <w:div w:id="1654800295">
              <w:marLeft w:val="0"/>
              <w:marRight w:val="0"/>
              <w:marTop w:val="0"/>
              <w:marBottom w:val="0"/>
              <w:divBdr>
                <w:top w:val="none" w:sz="0" w:space="0" w:color="auto"/>
                <w:left w:val="none" w:sz="0" w:space="0" w:color="auto"/>
                <w:bottom w:val="none" w:sz="0" w:space="0" w:color="auto"/>
                <w:right w:val="none" w:sz="0" w:space="0" w:color="auto"/>
              </w:divBdr>
              <w:divsChild>
                <w:div w:id="1295912014">
                  <w:marLeft w:val="0"/>
                  <w:marRight w:val="0"/>
                  <w:marTop w:val="0"/>
                  <w:marBottom w:val="0"/>
                  <w:divBdr>
                    <w:top w:val="none" w:sz="0" w:space="0" w:color="auto"/>
                    <w:left w:val="none" w:sz="0" w:space="0" w:color="auto"/>
                    <w:bottom w:val="none" w:sz="0" w:space="0" w:color="auto"/>
                    <w:right w:val="none" w:sz="0" w:space="0" w:color="auto"/>
                  </w:divBdr>
                  <w:divsChild>
                    <w:div w:id="55202111">
                      <w:marLeft w:val="0"/>
                      <w:marRight w:val="0"/>
                      <w:marTop w:val="0"/>
                      <w:marBottom w:val="0"/>
                      <w:divBdr>
                        <w:top w:val="none" w:sz="0" w:space="0" w:color="auto"/>
                        <w:left w:val="none" w:sz="0" w:space="0" w:color="auto"/>
                        <w:bottom w:val="none" w:sz="0" w:space="0" w:color="auto"/>
                        <w:right w:val="none" w:sz="0" w:space="0" w:color="auto"/>
                      </w:divBdr>
                      <w:divsChild>
                        <w:div w:id="91246378">
                          <w:marLeft w:val="0"/>
                          <w:marRight w:val="0"/>
                          <w:marTop w:val="0"/>
                          <w:marBottom w:val="0"/>
                          <w:divBdr>
                            <w:top w:val="none" w:sz="0" w:space="0" w:color="auto"/>
                            <w:left w:val="none" w:sz="0" w:space="0" w:color="auto"/>
                            <w:bottom w:val="none" w:sz="0" w:space="0" w:color="auto"/>
                            <w:right w:val="none" w:sz="0" w:space="0" w:color="auto"/>
                          </w:divBdr>
                          <w:divsChild>
                            <w:div w:id="1617828334">
                              <w:marLeft w:val="0"/>
                              <w:marRight w:val="0"/>
                              <w:marTop w:val="0"/>
                              <w:marBottom w:val="0"/>
                              <w:divBdr>
                                <w:top w:val="none" w:sz="0" w:space="0" w:color="auto"/>
                                <w:left w:val="none" w:sz="0" w:space="0" w:color="auto"/>
                                <w:bottom w:val="none" w:sz="0" w:space="0" w:color="auto"/>
                                <w:right w:val="none" w:sz="0" w:space="0" w:color="auto"/>
                              </w:divBdr>
                              <w:divsChild>
                                <w:div w:id="2059426601">
                                  <w:marLeft w:val="0"/>
                                  <w:marRight w:val="0"/>
                                  <w:marTop w:val="0"/>
                                  <w:marBottom w:val="0"/>
                                  <w:divBdr>
                                    <w:top w:val="none" w:sz="0" w:space="0" w:color="auto"/>
                                    <w:left w:val="none" w:sz="0" w:space="0" w:color="auto"/>
                                    <w:bottom w:val="none" w:sz="0" w:space="0" w:color="auto"/>
                                    <w:right w:val="none" w:sz="0" w:space="0" w:color="auto"/>
                                  </w:divBdr>
                                  <w:divsChild>
                                    <w:div w:id="1257250444">
                                      <w:marLeft w:val="0"/>
                                      <w:marRight w:val="0"/>
                                      <w:marTop w:val="0"/>
                                      <w:marBottom w:val="0"/>
                                      <w:divBdr>
                                        <w:top w:val="none" w:sz="0" w:space="0" w:color="auto"/>
                                        <w:left w:val="none" w:sz="0" w:space="0" w:color="auto"/>
                                        <w:bottom w:val="none" w:sz="0" w:space="0" w:color="auto"/>
                                        <w:right w:val="none" w:sz="0" w:space="0" w:color="auto"/>
                                      </w:divBdr>
                                      <w:divsChild>
                                        <w:div w:id="579019730">
                                          <w:marLeft w:val="0"/>
                                          <w:marRight w:val="0"/>
                                          <w:marTop w:val="0"/>
                                          <w:marBottom w:val="0"/>
                                          <w:divBdr>
                                            <w:top w:val="none" w:sz="0" w:space="0" w:color="auto"/>
                                            <w:left w:val="none" w:sz="0" w:space="0" w:color="auto"/>
                                            <w:bottom w:val="none" w:sz="0" w:space="0" w:color="auto"/>
                                            <w:right w:val="none" w:sz="0" w:space="0" w:color="auto"/>
                                          </w:divBdr>
                                          <w:divsChild>
                                            <w:div w:id="1205681932">
                                              <w:marLeft w:val="0"/>
                                              <w:marRight w:val="0"/>
                                              <w:marTop w:val="0"/>
                                              <w:marBottom w:val="0"/>
                                              <w:divBdr>
                                                <w:top w:val="none" w:sz="0" w:space="0" w:color="auto"/>
                                                <w:left w:val="none" w:sz="0" w:space="0" w:color="auto"/>
                                                <w:bottom w:val="none" w:sz="0" w:space="0" w:color="auto"/>
                                                <w:right w:val="none" w:sz="0" w:space="0" w:color="auto"/>
                                              </w:divBdr>
                                              <w:divsChild>
                                                <w:div w:id="2037996054">
                                                  <w:marLeft w:val="0"/>
                                                  <w:marRight w:val="0"/>
                                                  <w:marTop w:val="0"/>
                                                  <w:marBottom w:val="0"/>
                                                  <w:divBdr>
                                                    <w:top w:val="none" w:sz="0" w:space="0" w:color="auto"/>
                                                    <w:left w:val="none" w:sz="0" w:space="0" w:color="auto"/>
                                                    <w:bottom w:val="none" w:sz="0" w:space="0" w:color="auto"/>
                                                    <w:right w:val="none" w:sz="0" w:space="0" w:color="auto"/>
                                                  </w:divBdr>
                                                </w:div>
                                                <w:div w:id="720056736">
                                                  <w:marLeft w:val="0"/>
                                                  <w:marRight w:val="0"/>
                                                  <w:marTop w:val="0"/>
                                                  <w:marBottom w:val="0"/>
                                                  <w:divBdr>
                                                    <w:top w:val="none" w:sz="0" w:space="0" w:color="auto"/>
                                                    <w:left w:val="none" w:sz="0" w:space="0" w:color="auto"/>
                                                    <w:bottom w:val="none" w:sz="0" w:space="0" w:color="auto"/>
                                                    <w:right w:val="none" w:sz="0" w:space="0" w:color="auto"/>
                                                  </w:divBdr>
                                                  <w:divsChild>
                                                    <w:div w:id="984120032">
                                                      <w:marLeft w:val="0"/>
                                                      <w:marRight w:val="0"/>
                                                      <w:marTop w:val="0"/>
                                                      <w:marBottom w:val="0"/>
                                                      <w:divBdr>
                                                        <w:top w:val="none" w:sz="0" w:space="0" w:color="auto"/>
                                                        <w:left w:val="none" w:sz="0" w:space="0" w:color="auto"/>
                                                        <w:bottom w:val="none" w:sz="0" w:space="0" w:color="auto"/>
                                                        <w:right w:val="none" w:sz="0" w:space="0" w:color="auto"/>
                                                      </w:divBdr>
                                                      <w:divsChild>
                                                        <w:div w:id="818571267">
                                                          <w:marLeft w:val="0"/>
                                                          <w:marRight w:val="0"/>
                                                          <w:marTop w:val="0"/>
                                                          <w:marBottom w:val="0"/>
                                                          <w:divBdr>
                                                            <w:top w:val="none" w:sz="0" w:space="0" w:color="auto"/>
                                                            <w:left w:val="none" w:sz="0" w:space="0" w:color="auto"/>
                                                            <w:bottom w:val="none" w:sz="0" w:space="0" w:color="auto"/>
                                                            <w:right w:val="none" w:sz="0" w:space="0" w:color="auto"/>
                                                          </w:divBdr>
                                                          <w:divsChild>
                                                            <w:div w:id="1490056442">
                                                              <w:marLeft w:val="0"/>
                                                              <w:marRight w:val="0"/>
                                                              <w:marTop w:val="0"/>
                                                              <w:marBottom w:val="0"/>
                                                              <w:divBdr>
                                                                <w:top w:val="none" w:sz="0" w:space="0" w:color="auto"/>
                                                                <w:left w:val="none" w:sz="0" w:space="0" w:color="auto"/>
                                                                <w:bottom w:val="none" w:sz="0" w:space="0" w:color="auto"/>
                                                                <w:right w:val="none" w:sz="0" w:space="0" w:color="auto"/>
                                                              </w:divBdr>
                                                              <w:divsChild>
                                                                <w:div w:id="622997748">
                                                                  <w:marLeft w:val="0"/>
                                                                  <w:marRight w:val="0"/>
                                                                  <w:marTop w:val="0"/>
                                                                  <w:marBottom w:val="0"/>
                                                                  <w:divBdr>
                                                                    <w:top w:val="none" w:sz="0" w:space="0" w:color="auto"/>
                                                                    <w:left w:val="none" w:sz="0" w:space="0" w:color="auto"/>
                                                                    <w:bottom w:val="none" w:sz="0" w:space="0" w:color="auto"/>
                                                                    <w:right w:val="none" w:sz="0" w:space="0" w:color="auto"/>
                                                                  </w:divBdr>
                                                                  <w:divsChild>
                                                                    <w:div w:id="539634510">
                                                                      <w:marLeft w:val="0"/>
                                                                      <w:marRight w:val="0"/>
                                                                      <w:marTop w:val="0"/>
                                                                      <w:marBottom w:val="0"/>
                                                                      <w:divBdr>
                                                                        <w:top w:val="none" w:sz="0" w:space="0" w:color="auto"/>
                                                                        <w:left w:val="none" w:sz="0" w:space="0" w:color="auto"/>
                                                                        <w:bottom w:val="none" w:sz="0" w:space="0" w:color="auto"/>
                                                                        <w:right w:val="none" w:sz="0" w:space="0" w:color="auto"/>
                                                                      </w:divBdr>
                                                                      <w:divsChild>
                                                                        <w:div w:id="1352074266">
                                                                          <w:marLeft w:val="0"/>
                                                                          <w:marRight w:val="0"/>
                                                                          <w:marTop w:val="0"/>
                                                                          <w:marBottom w:val="0"/>
                                                                          <w:divBdr>
                                                                            <w:top w:val="none" w:sz="0" w:space="0" w:color="auto"/>
                                                                            <w:left w:val="none" w:sz="0" w:space="0" w:color="auto"/>
                                                                            <w:bottom w:val="none" w:sz="0" w:space="0" w:color="auto"/>
                                                                            <w:right w:val="none" w:sz="0" w:space="0" w:color="auto"/>
                                                                          </w:divBdr>
                                                                          <w:divsChild>
                                                                            <w:div w:id="2047607234">
                                                                              <w:marLeft w:val="0"/>
                                                                              <w:marRight w:val="0"/>
                                                                              <w:marTop w:val="0"/>
                                                                              <w:marBottom w:val="0"/>
                                                                              <w:divBdr>
                                                                                <w:top w:val="none" w:sz="0" w:space="0" w:color="auto"/>
                                                                                <w:left w:val="none" w:sz="0" w:space="0" w:color="auto"/>
                                                                                <w:bottom w:val="none" w:sz="0" w:space="0" w:color="auto"/>
                                                                                <w:right w:val="none" w:sz="0" w:space="0" w:color="auto"/>
                                                                              </w:divBdr>
                                                                              <w:divsChild>
                                                                                <w:div w:id="140124562">
                                                                                  <w:marLeft w:val="0"/>
                                                                                  <w:marRight w:val="0"/>
                                                                                  <w:marTop w:val="0"/>
                                                                                  <w:marBottom w:val="0"/>
                                                                                  <w:divBdr>
                                                                                    <w:top w:val="none" w:sz="0" w:space="0" w:color="auto"/>
                                                                                    <w:left w:val="none" w:sz="0" w:space="0" w:color="auto"/>
                                                                                    <w:bottom w:val="none" w:sz="0" w:space="0" w:color="auto"/>
                                                                                    <w:right w:val="none" w:sz="0" w:space="0" w:color="auto"/>
                                                                                  </w:divBdr>
                                                                                  <w:divsChild>
                                                                                    <w:div w:id="366175408">
                                                                                      <w:marLeft w:val="0"/>
                                                                                      <w:marRight w:val="0"/>
                                                                                      <w:marTop w:val="0"/>
                                                                                      <w:marBottom w:val="0"/>
                                                                                      <w:divBdr>
                                                                                        <w:top w:val="none" w:sz="0" w:space="0" w:color="auto"/>
                                                                                        <w:left w:val="none" w:sz="0" w:space="0" w:color="auto"/>
                                                                                        <w:bottom w:val="none" w:sz="0" w:space="0" w:color="auto"/>
                                                                                        <w:right w:val="none" w:sz="0" w:space="0" w:color="auto"/>
                                                                                      </w:divBdr>
                                                                                      <w:divsChild>
                                                                                        <w:div w:id="1179346934">
                                                                                          <w:marLeft w:val="0"/>
                                                                                          <w:marRight w:val="0"/>
                                                                                          <w:marTop w:val="0"/>
                                                                                          <w:marBottom w:val="0"/>
                                                                                          <w:divBdr>
                                                                                            <w:top w:val="none" w:sz="0" w:space="0" w:color="auto"/>
                                                                                            <w:left w:val="none" w:sz="0" w:space="0" w:color="auto"/>
                                                                                            <w:bottom w:val="none" w:sz="0" w:space="0" w:color="auto"/>
                                                                                            <w:right w:val="none" w:sz="0" w:space="0" w:color="auto"/>
                                                                                          </w:divBdr>
                                                                                          <w:divsChild>
                                                                                            <w:div w:id="1180972603">
                                                                                              <w:marLeft w:val="0"/>
                                                                                              <w:marRight w:val="0"/>
                                                                                              <w:marTop w:val="0"/>
                                                                                              <w:marBottom w:val="0"/>
                                                                                              <w:divBdr>
                                                                                                <w:top w:val="none" w:sz="0" w:space="0" w:color="auto"/>
                                                                                                <w:left w:val="none" w:sz="0" w:space="0" w:color="auto"/>
                                                                                                <w:bottom w:val="none" w:sz="0" w:space="0" w:color="auto"/>
                                                                                                <w:right w:val="none" w:sz="0" w:space="0" w:color="auto"/>
                                                                                              </w:divBdr>
                                                                                              <w:divsChild>
                                                                                                <w:div w:id="1895503760">
                                                                                                  <w:marLeft w:val="0"/>
                                                                                                  <w:marRight w:val="0"/>
                                                                                                  <w:marTop w:val="0"/>
                                                                                                  <w:marBottom w:val="0"/>
                                                                                                  <w:divBdr>
                                                                                                    <w:top w:val="none" w:sz="0" w:space="0" w:color="auto"/>
                                                                                                    <w:left w:val="none" w:sz="0" w:space="0" w:color="auto"/>
                                                                                                    <w:bottom w:val="none" w:sz="0" w:space="0" w:color="auto"/>
                                                                                                    <w:right w:val="none" w:sz="0" w:space="0" w:color="auto"/>
                                                                                                  </w:divBdr>
                                                                                                  <w:divsChild>
                                                                                                    <w:div w:id="1450776863">
                                                                                                      <w:marLeft w:val="0"/>
                                                                                                      <w:marRight w:val="0"/>
                                                                                                      <w:marTop w:val="0"/>
                                                                                                      <w:marBottom w:val="0"/>
                                                                                                      <w:divBdr>
                                                                                                        <w:top w:val="none" w:sz="0" w:space="0" w:color="auto"/>
                                                                                                        <w:left w:val="none" w:sz="0" w:space="0" w:color="auto"/>
                                                                                                        <w:bottom w:val="none" w:sz="0" w:space="0" w:color="auto"/>
                                                                                                        <w:right w:val="none" w:sz="0" w:space="0" w:color="auto"/>
                                                                                                      </w:divBdr>
                                                                                                      <w:divsChild>
                                                                                                        <w:div w:id="1914312697">
                                                                                                          <w:marLeft w:val="0"/>
                                                                                                          <w:marRight w:val="0"/>
                                                                                                          <w:marTop w:val="0"/>
                                                                                                          <w:marBottom w:val="0"/>
                                                                                                          <w:divBdr>
                                                                                                            <w:top w:val="none" w:sz="0" w:space="0" w:color="auto"/>
                                                                                                            <w:left w:val="none" w:sz="0" w:space="0" w:color="auto"/>
                                                                                                            <w:bottom w:val="none" w:sz="0" w:space="0" w:color="auto"/>
                                                                                                            <w:right w:val="none" w:sz="0" w:space="0" w:color="auto"/>
                                                                                                          </w:divBdr>
                                                                                                          <w:divsChild>
                                                                                                            <w:div w:id="144709936">
                                                                                                              <w:marLeft w:val="0"/>
                                                                                                              <w:marRight w:val="0"/>
                                                                                                              <w:marTop w:val="0"/>
                                                                                                              <w:marBottom w:val="0"/>
                                                                                                              <w:divBdr>
                                                                                                                <w:top w:val="none" w:sz="0" w:space="0" w:color="auto"/>
                                                                                                                <w:left w:val="none" w:sz="0" w:space="0" w:color="auto"/>
                                                                                                                <w:bottom w:val="none" w:sz="0" w:space="0" w:color="auto"/>
                                                                                                                <w:right w:val="none" w:sz="0" w:space="0" w:color="auto"/>
                                                                                                              </w:divBdr>
                                                                                                              <w:divsChild>
                                                                                                                <w:div w:id="1770851664">
                                                                                                                  <w:marLeft w:val="0"/>
                                                                                                                  <w:marRight w:val="0"/>
                                                                                                                  <w:marTop w:val="0"/>
                                                                                                                  <w:marBottom w:val="0"/>
                                                                                                                  <w:divBdr>
                                                                                                                    <w:top w:val="none" w:sz="0" w:space="0" w:color="auto"/>
                                                                                                                    <w:left w:val="none" w:sz="0" w:space="0" w:color="auto"/>
                                                                                                                    <w:bottom w:val="none" w:sz="0" w:space="0" w:color="auto"/>
                                                                                                                    <w:right w:val="none" w:sz="0" w:space="0" w:color="auto"/>
                                                                                                                  </w:divBdr>
                                                                                                                  <w:divsChild>
                                                                                                                    <w:div w:id="1426152760">
                                                                                                                      <w:marLeft w:val="0"/>
                                                                                                                      <w:marRight w:val="0"/>
                                                                                                                      <w:marTop w:val="0"/>
                                                                                                                      <w:marBottom w:val="0"/>
                                                                                                                      <w:divBdr>
                                                                                                                        <w:top w:val="none" w:sz="0" w:space="0" w:color="auto"/>
                                                                                                                        <w:left w:val="none" w:sz="0" w:space="0" w:color="auto"/>
                                                                                                                        <w:bottom w:val="none" w:sz="0" w:space="0" w:color="auto"/>
                                                                                                                        <w:right w:val="none" w:sz="0" w:space="0" w:color="auto"/>
                                                                                                                      </w:divBdr>
                                                                                                                      <w:divsChild>
                                                                                                                        <w:div w:id="506553355">
                                                                                                                          <w:marLeft w:val="0"/>
                                                                                                                          <w:marRight w:val="0"/>
                                                                                                                          <w:marTop w:val="0"/>
                                                                                                                          <w:marBottom w:val="0"/>
                                                                                                                          <w:divBdr>
                                                                                                                            <w:top w:val="none" w:sz="0" w:space="0" w:color="auto"/>
                                                                                                                            <w:left w:val="none" w:sz="0" w:space="0" w:color="auto"/>
                                                                                                                            <w:bottom w:val="none" w:sz="0" w:space="0" w:color="auto"/>
                                                                                                                            <w:right w:val="none" w:sz="0" w:space="0" w:color="auto"/>
                                                                                                                          </w:divBdr>
                                                                                                                          <w:divsChild>
                                                                                                                            <w:div w:id="236860465">
                                                                                                                              <w:marLeft w:val="0"/>
                                                                                                                              <w:marRight w:val="0"/>
                                                                                                                              <w:marTop w:val="0"/>
                                                                                                                              <w:marBottom w:val="0"/>
                                                                                                                              <w:divBdr>
                                                                                                                                <w:top w:val="none" w:sz="0" w:space="0" w:color="auto"/>
                                                                                                                                <w:left w:val="none" w:sz="0" w:space="0" w:color="auto"/>
                                                                                                                                <w:bottom w:val="none" w:sz="0" w:space="0" w:color="auto"/>
                                                                                                                                <w:right w:val="none" w:sz="0" w:space="0" w:color="auto"/>
                                                                                                                              </w:divBdr>
                                                                                                                              <w:divsChild>
                                                                                                                                <w:div w:id="1126001859">
                                                                                                                                  <w:marLeft w:val="0"/>
                                                                                                                                  <w:marRight w:val="0"/>
                                                                                                                                  <w:marTop w:val="0"/>
                                                                                                                                  <w:marBottom w:val="0"/>
                                                                                                                                  <w:divBdr>
                                                                                                                                    <w:top w:val="none" w:sz="0" w:space="0" w:color="auto"/>
                                                                                                                                    <w:left w:val="none" w:sz="0" w:space="0" w:color="auto"/>
                                                                                                                                    <w:bottom w:val="none" w:sz="0" w:space="0" w:color="auto"/>
                                                                                                                                    <w:right w:val="none" w:sz="0" w:space="0" w:color="auto"/>
                                                                                                                                  </w:divBdr>
                                                                                                                                  <w:divsChild>
                                                                                                                                    <w:div w:id="1789079235">
                                                                                                                                      <w:marLeft w:val="0"/>
                                                                                                                                      <w:marRight w:val="0"/>
                                                                                                                                      <w:marTop w:val="0"/>
                                                                                                                                      <w:marBottom w:val="0"/>
                                                                                                                                      <w:divBdr>
                                                                                                                                        <w:top w:val="none" w:sz="0" w:space="0" w:color="auto"/>
                                                                                                                                        <w:left w:val="none" w:sz="0" w:space="0" w:color="auto"/>
                                                                                                                                        <w:bottom w:val="none" w:sz="0" w:space="0" w:color="auto"/>
                                                                                                                                        <w:right w:val="none" w:sz="0" w:space="0" w:color="auto"/>
                                                                                                                                      </w:divBdr>
                                                                                                                                      <w:divsChild>
                                                                                                                                        <w:div w:id="1147014654">
                                                                                                                                          <w:marLeft w:val="0"/>
                                                                                                                                          <w:marRight w:val="0"/>
                                                                                                                                          <w:marTop w:val="0"/>
                                                                                                                                          <w:marBottom w:val="0"/>
                                                                                                                                          <w:divBdr>
                                                                                                                                            <w:top w:val="none" w:sz="0" w:space="0" w:color="auto"/>
                                                                                                                                            <w:left w:val="none" w:sz="0" w:space="0" w:color="auto"/>
                                                                                                                                            <w:bottom w:val="none" w:sz="0" w:space="0" w:color="auto"/>
                                                                                                                                            <w:right w:val="none" w:sz="0" w:space="0" w:color="auto"/>
                                                                                                                                          </w:divBdr>
                                                                                                                                          <w:divsChild>
                                                                                                                                            <w:div w:id="1708874683">
                                                                                                                                              <w:marLeft w:val="0"/>
                                                                                                                                              <w:marRight w:val="0"/>
                                                                                                                                              <w:marTop w:val="0"/>
                                                                                                                                              <w:marBottom w:val="0"/>
                                                                                                                                              <w:divBdr>
                                                                                                                                                <w:top w:val="none" w:sz="0" w:space="0" w:color="auto"/>
                                                                                                                                                <w:left w:val="none" w:sz="0" w:space="0" w:color="auto"/>
                                                                                                                                                <w:bottom w:val="none" w:sz="0" w:space="0" w:color="auto"/>
                                                                                                                                                <w:right w:val="none" w:sz="0" w:space="0" w:color="auto"/>
                                                                                                                                              </w:divBdr>
                                                                                                                                              <w:divsChild>
                                                                                                                                                <w:div w:id="430508927">
                                                                                                                                                  <w:marLeft w:val="0"/>
                                                                                                                                                  <w:marRight w:val="0"/>
                                                                                                                                                  <w:marTop w:val="0"/>
                                                                                                                                                  <w:marBottom w:val="0"/>
                                                                                                                                                  <w:divBdr>
                                                                                                                                                    <w:top w:val="none" w:sz="0" w:space="0" w:color="auto"/>
                                                                                                                                                    <w:left w:val="none" w:sz="0" w:space="0" w:color="auto"/>
                                                                                                                                                    <w:bottom w:val="none" w:sz="0" w:space="0" w:color="auto"/>
                                                                                                                                                    <w:right w:val="none" w:sz="0" w:space="0" w:color="auto"/>
                                                                                                                                                  </w:divBdr>
                                                                                                                                                  <w:divsChild>
                                                                                                                                                    <w:div w:id="1640644038">
                                                                                                                                                      <w:marLeft w:val="0"/>
                                                                                                                                                      <w:marRight w:val="0"/>
                                                                                                                                                      <w:marTop w:val="0"/>
                                                                                                                                                      <w:marBottom w:val="0"/>
                                                                                                                                                      <w:divBdr>
                                                                                                                                                        <w:top w:val="none" w:sz="0" w:space="0" w:color="auto"/>
                                                                                                                                                        <w:left w:val="none" w:sz="0" w:space="0" w:color="auto"/>
                                                                                                                                                        <w:bottom w:val="none" w:sz="0" w:space="0" w:color="auto"/>
                                                                                                                                                        <w:right w:val="none" w:sz="0" w:space="0" w:color="auto"/>
                                                                                                                                                      </w:divBdr>
                                                                                                                                                      <w:divsChild>
                                                                                                                                                        <w:div w:id="1130394622">
                                                                                                                                                          <w:marLeft w:val="0"/>
                                                                                                                                                          <w:marRight w:val="0"/>
                                                                                                                                                          <w:marTop w:val="0"/>
                                                                                                                                                          <w:marBottom w:val="0"/>
                                                                                                                                                          <w:divBdr>
                                                                                                                                                            <w:top w:val="none" w:sz="0" w:space="0" w:color="auto"/>
                                                                                                                                                            <w:left w:val="none" w:sz="0" w:space="0" w:color="auto"/>
                                                                                                                                                            <w:bottom w:val="none" w:sz="0" w:space="0" w:color="auto"/>
                                                                                                                                                            <w:right w:val="none" w:sz="0" w:space="0" w:color="auto"/>
                                                                                                                                                          </w:divBdr>
                                                                                                                                                          <w:divsChild>
                                                                                                                                                            <w:div w:id="705764351">
                                                                                                                                                              <w:marLeft w:val="0"/>
                                                                                                                                                              <w:marRight w:val="0"/>
                                                                                                                                                              <w:marTop w:val="0"/>
                                                                                                                                                              <w:marBottom w:val="0"/>
                                                                                                                                                              <w:divBdr>
                                                                                                                                                                <w:top w:val="none" w:sz="0" w:space="0" w:color="auto"/>
                                                                                                                                                                <w:left w:val="none" w:sz="0" w:space="0" w:color="auto"/>
                                                                                                                                                                <w:bottom w:val="none" w:sz="0" w:space="0" w:color="auto"/>
                                                                                                                                                                <w:right w:val="none" w:sz="0" w:space="0" w:color="auto"/>
                                                                                                                                                              </w:divBdr>
                                                                                                                                                              <w:divsChild>
                                                                                                                                                                <w:div w:id="1295139517">
                                                                                                                                                                  <w:marLeft w:val="0"/>
                                                                                                                                                                  <w:marRight w:val="0"/>
                                                                                                                                                                  <w:marTop w:val="0"/>
                                                                                                                                                                  <w:marBottom w:val="0"/>
                                                                                                                                                                  <w:divBdr>
                                                                                                                                                                    <w:top w:val="none" w:sz="0" w:space="0" w:color="auto"/>
                                                                                                                                                                    <w:left w:val="none" w:sz="0" w:space="0" w:color="auto"/>
                                                                                                                                                                    <w:bottom w:val="none" w:sz="0" w:space="0" w:color="auto"/>
                                                                                                                                                                    <w:right w:val="none" w:sz="0" w:space="0" w:color="auto"/>
                                                                                                                                                                  </w:divBdr>
                                                                                                                                                                  <w:divsChild>
                                                                                                                                                                    <w:div w:id="1778065934">
                                                                                                                                                                      <w:marLeft w:val="0"/>
                                                                                                                                                                      <w:marRight w:val="0"/>
                                                                                                                                                                      <w:marTop w:val="0"/>
                                                                                                                                                                      <w:marBottom w:val="0"/>
                                                                                                                                                                      <w:divBdr>
                                                                                                                                                                        <w:top w:val="none" w:sz="0" w:space="0" w:color="auto"/>
                                                                                                                                                                        <w:left w:val="none" w:sz="0" w:space="0" w:color="auto"/>
                                                                                                                                                                        <w:bottom w:val="none" w:sz="0" w:space="0" w:color="auto"/>
                                                                                                                                                                        <w:right w:val="none" w:sz="0" w:space="0" w:color="auto"/>
                                                                                                                                                                      </w:divBdr>
                                                                                                                                                                      <w:divsChild>
                                                                                                                                                                        <w:div w:id="1104956728">
                                                                                                                                                                          <w:marLeft w:val="0"/>
                                                                                                                                                                          <w:marRight w:val="0"/>
                                                                                                                                                                          <w:marTop w:val="0"/>
                                                                                                                                                                          <w:marBottom w:val="0"/>
                                                                                                                                                                          <w:divBdr>
                                                                                                                                                                            <w:top w:val="none" w:sz="0" w:space="0" w:color="auto"/>
                                                                                                                                                                            <w:left w:val="none" w:sz="0" w:space="0" w:color="auto"/>
                                                                                                                                                                            <w:bottom w:val="none" w:sz="0" w:space="0" w:color="auto"/>
                                                                                                                                                                            <w:right w:val="none" w:sz="0" w:space="0" w:color="auto"/>
                                                                                                                                                                          </w:divBdr>
                                                                                                                                                                          <w:divsChild>
                                                                                                                                                                            <w:div w:id="954944684">
                                                                                                                                                                              <w:marLeft w:val="0"/>
                                                                                                                                                                              <w:marRight w:val="0"/>
                                                                                                                                                                              <w:marTop w:val="0"/>
                                                                                                                                                                              <w:marBottom w:val="0"/>
                                                                                                                                                                              <w:divBdr>
                                                                                                                                                                                <w:top w:val="none" w:sz="0" w:space="0" w:color="auto"/>
                                                                                                                                                                                <w:left w:val="none" w:sz="0" w:space="0" w:color="auto"/>
                                                                                                                                                                                <w:bottom w:val="none" w:sz="0" w:space="0" w:color="auto"/>
                                                                                                                                                                                <w:right w:val="none" w:sz="0" w:space="0" w:color="auto"/>
                                                                                                                                                                              </w:divBdr>
                                                                                                                                                                              <w:divsChild>
                                                                                                                                                                                <w:div w:id="1763800220">
                                                                                                                                                                                  <w:marLeft w:val="0"/>
                                                                                                                                                                                  <w:marRight w:val="0"/>
                                                                                                                                                                                  <w:marTop w:val="0"/>
                                                                                                                                                                                  <w:marBottom w:val="0"/>
                                                                                                                                                                                  <w:divBdr>
                                                                                                                                                                                    <w:top w:val="none" w:sz="0" w:space="0" w:color="auto"/>
                                                                                                                                                                                    <w:left w:val="none" w:sz="0" w:space="0" w:color="auto"/>
                                                                                                                                                                                    <w:bottom w:val="none" w:sz="0" w:space="0" w:color="auto"/>
                                                                                                                                                                                    <w:right w:val="none" w:sz="0" w:space="0" w:color="auto"/>
                                                                                                                                                                                  </w:divBdr>
                                                                                                                                                                                  <w:divsChild>
                                                                                                                                                                                    <w:div w:id="1363700718">
                                                                                                                                                                                      <w:marLeft w:val="0"/>
                                                                                                                                                                                      <w:marRight w:val="0"/>
                                                                                                                                                                                      <w:marTop w:val="0"/>
                                                                                                                                                                                      <w:marBottom w:val="0"/>
                                                                                                                                                                                      <w:divBdr>
                                                                                                                                                                                        <w:top w:val="none" w:sz="0" w:space="0" w:color="auto"/>
                                                                                                                                                                                        <w:left w:val="none" w:sz="0" w:space="0" w:color="auto"/>
                                                                                                                                                                                        <w:bottom w:val="none" w:sz="0" w:space="0" w:color="auto"/>
                                                                                                                                                                                        <w:right w:val="none" w:sz="0" w:space="0" w:color="auto"/>
                                                                                                                                                                                      </w:divBdr>
                                                                                                                                                                                      <w:divsChild>
                                                                                                                                                                                        <w:div w:id="1099763159">
                                                                                                                                                                                          <w:marLeft w:val="0"/>
                                                                                                                                                                                          <w:marRight w:val="0"/>
                                                                                                                                                                                          <w:marTop w:val="0"/>
                                                                                                                                                                                          <w:marBottom w:val="0"/>
                                                                                                                                                                                          <w:divBdr>
                                                                                                                                                                                            <w:top w:val="none" w:sz="0" w:space="0" w:color="auto"/>
                                                                                                                                                                                            <w:left w:val="none" w:sz="0" w:space="0" w:color="auto"/>
                                                                                                                                                                                            <w:bottom w:val="none" w:sz="0" w:space="0" w:color="auto"/>
                                                                                                                                                                                            <w:right w:val="none" w:sz="0" w:space="0" w:color="auto"/>
                                                                                                                                                                                          </w:divBdr>
                                                                                                                                                                                          <w:divsChild>
                                                                                                                                                                                            <w:div w:id="1949773301">
                                                                                                                                                                                              <w:marLeft w:val="0"/>
                                                                                                                                                                                              <w:marRight w:val="0"/>
                                                                                                                                                                                              <w:marTop w:val="0"/>
                                                                                                                                                                                              <w:marBottom w:val="0"/>
                                                                                                                                                                                              <w:divBdr>
                                                                                                                                                                                                <w:top w:val="none" w:sz="0" w:space="0" w:color="auto"/>
                                                                                                                                                                                                <w:left w:val="none" w:sz="0" w:space="0" w:color="auto"/>
                                                                                                                                                                                                <w:bottom w:val="none" w:sz="0" w:space="0" w:color="auto"/>
                                                                                                                                                                                                <w:right w:val="none" w:sz="0" w:space="0" w:color="auto"/>
                                                                                                                                                                                              </w:divBdr>
                                                                                                                                                                                              <w:divsChild>
                                                                                                                                                                                                <w:div w:id="630480892">
                                                                                                                                                                                                  <w:marLeft w:val="0"/>
                                                                                                                                                                                                  <w:marRight w:val="0"/>
                                                                                                                                                                                                  <w:marTop w:val="0"/>
                                                                                                                                                                                                  <w:marBottom w:val="0"/>
                                                                                                                                                                                                  <w:divBdr>
                                                                                                                                                                                                    <w:top w:val="none" w:sz="0" w:space="0" w:color="auto"/>
                                                                                                                                                                                                    <w:left w:val="none" w:sz="0" w:space="0" w:color="auto"/>
                                                                                                                                                                                                    <w:bottom w:val="none" w:sz="0" w:space="0" w:color="auto"/>
                                                                                                                                                                                                    <w:right w:val="none" w:sz="0" w:space="0" w:color="auto"/>
                                                                                                                                                                                                  </w:divBdr>
                                                                                                                                                                                                  <w:divsChild>
                                                                                                                                                                                                    <w:div w:id="1592545506">
                                                                                                                                                                                                      <w:marLeft w:val="0"/>
                                                                                                                                                                                                      <w:marRight w:val="0"/>
                                                                                                                                                                                                      <w:marTop w:val="0"/>
                                                                                                                                                                                                      <w:marBottom w:val="0"/>
                                                                                                                                                                                                      <w:divBdr>
                                                                                                                                                                                                        <w:top w:val="none" w:sz="0" w:space="0" w:color="auto"/>
                                                                                                                                                                                                        <w:left w:val="none" w:sz="0" w:space="0" w:color="auto"/>
                                                                                                                                                                                                        <w:bottom w:val="none" w:sz="0" w:space="0" w:color="auto"/>
                                                                                                                                                                                                        <w:right w:val="none" w:sz="0" w:space="0" w:color="auto"/>
                                                                                                                                                                                                      </w:divBdr>
                                                                                                                                                                                                      <w:divsChild>
                                                                                                                                                                                                        <w:div w:id="1199465201">
                                                                                                                                                                                                          <w:marLeft w:val="0"/>
                                                                                                                                                                                                          <w:marRight w:val="0"/>
                                                                                                                                                                                                          <w:marTop w:val="0"/>
                                                                                                                                                                                                          <w:marBottom w:val="0"/>
                                                                                                                                                                                                          <w:divBdr>
                                                                                                                                                                                                            <w:top w:val="none" w:sz="0" w:space="0" w:color="auto"/>
                                                                                                                                                                                                            <w:left w:val="none" w:sz="0" w:space="0" w:color="auto"/>
                                                                                                                                                                                                            <w:bottom w:val="none" w:sz="0" w:space="0" w:color="auto"/>
                                                                                                                                                                                                            <w:right w:val="none" w:sz="0" w:space="0" w:color="auto"/>
                                                                                                                                                                                                          </w:divBdr>
                                                                                                                                                                                                          <w:divsChild>
                                                                                                                                                                                                            <w:div w:id="13194356">
                                                                                                                                                                                                              <w:marLeft w:val="0"/>
                                                                                                                                                                                                              <w:marRight w:val="0"/>
                                                                                                                                                                                                              <w:marTop w:val="0"/>
                                                                                                                                                                                                              <w:marBottom w:val="0"/>
                                                                                                                                                                                                              <w:divBdr>
                                                                                                                                                                                                                <w:top w:val="none" w:sz="0" w:space="0" w:color="auto"/>
                                                                                                                                                                                                                <w:left w:val="none" w:sz="0" w:space="0" w:color="auto"/>
                                                                                                                                                                                                                <w:bottom w:val="none" w:sz="0" w:space="0" w:color="auto"/>
                                                                                                                                                                                                                <w:right w:val="none" w:sz="0" w:space="0" w:color="auto"/>
                                                                                                                                                                                                              </w:divBdr>
                                                                                                                                                                                                              <w:divsChild>
                                                                                                                                                                                                                <w:div w:id="1703823951">
                                                                                                                                                                                                                  <w:marLeft w:val="0"/>
                                                                                                                                                                                                                  <w:marRight w:val="0"/>
                                                                                                                                                                                                                  <w:marTop w:val="0"/>
                                                                                                                                                                                                                  <w:marBottom w:val="0"/>
                                                                                                                                                                                                                  <w:divBdr>
                                                                                                                                                                                                                    <w:top w:val="none" w:sz="0" w:space="0" w:color="auto"/>
                                                                                                                                                                                                                    <w:left w:val="none" w:sz="0" w:space="0" w:color="auto"/>
                                                                                                                                                                                                                    <w:bottom w:val="none" w:sz="0" w:space="0" w:color="auto"/>
                                                                                                                                                                                                                    <w:right w:val="none" w:sz="0" w:space="0" w:color="auto"/>
                                                                                                                                                                                                                  </w:divBdr>
                                                                                                                                                                                                                  <w:divsChild>
                                                                                                                                                                                                                    <w:div w:id="801919499">
                                                                                                                                                                                                                      <w:marLeft w:val="0"/>
                                                                                                                                                                                                                      <w:marRight w:val="0"/>
                                                                                                                                                                                                                      <w:marTop w:val="0"/>
                                                                                                                                                                                                                      <w:marBottom w:val="0"/>
                                                                                                                                                                                                                      <w:divBdr>
                                                                                                                                                                                                                        <w:top w:val="none" w:sz="0" w:space="0" w:color="auto"/>
                                                                                                                                                                                                                        <w:left w:val="none" w:sz="0" w:space="0" w:color="auto"/>
                                                                                                                                                                                                                        <w:bottom w:val="none" w:sz="0" w:space="0" w:color="auto"/>
                                                                                                                                                                                                                        <w:right w:val="none" w:sz="0" w:space="0" w:color="auto"/>
                                                                                                                                                                                                                      </w:divBdr>
                                                                                                                                                                                                                      <w:divsChild>
                                                                                                                                                                                                                        <w:div w:id="729501795">
                                                                                                                                                                                                                          <w:marLeft w:val="0"/>
                                                                                                                                                                                                                          <w:marRight w:val="0"/>
                                                                                                                                                                                                                          <w:marTop w:val="0"/>
                                                                                                                                                                                                                          <w:marBottom w:val="0"/>
                                                                                                                                                                                                                          <w:divBdr>
                                                                                                                                                                                                                            <w:top w:val="none" w:sz="0" w:space="0" w:color="auto"/>
                                                                                                                                                                                                                            <w:left w:val="none" w:sz="0" w:space="0" w:color="auto"/>
                                                                                                                                                                                                                            <w:bottom w:val="none" w:sz="0" w:space="0" w:color="auto"/>
                                                                                                                                                                                                                            <w:right w:val="none" w:sz="0" w:space="0" w:color="auto"/>
                                                                                                                                                                                                                          </w:divBdr>
                                                                                                                                                                                                                          <w:divsChild>
                                                                                                                                                                                                                            <w:div w:id="1536505982">
                                                                                                                                                                                                                              <w:marLeft w:val="0"/>
                                                                                                                                                                                                                              <w:marRight w:val="0"/>
                                                                                                                                                                                                                              <w:marTop w:val="0"/>
                                                                                                                                                                                                                              <w:marBottom w:val="0"/>
                                                                                                                                                                                                                              <w:divBdr>
                                                                                                                                                                                                                                <w:top w:val="none" w:sz="0" w:space="0" w:color="auto"/>
                                                                                                                                                                                                                                <w:left w:val="none" w:sz="0" w:space="0" w:color="auto"/>
                                                                                                                                                                                                                                <w:bottom w:val="none" w:sz="0" w:space="0" w:color="auto"/>
                                                                                                                                                                                                                                <w:right w:val="none" w:sz="0" w:space="0" w:color="auto"/>
                                                                                                                                                                                                                              </w:divBdr>
                                                                                                                                                                                                                              <w:divsChild>
                                                                                                                                                                                                                                <w:div w:id="2031493811">
                                                                                                                                                                                                                                  <w:marLeft w:val="0"/>
                                                                                                                                                                                                                                  <w:marRight w:val="0"/>
                                                                                                                                                                                                                                  <w:marTop w:val="0"/>
                                                                                                                                                                                                                                  <w:marBottom w:val="0"/>
                                                                                                                                                                                                                                  <w:divBdr>
                                                                                                                                                                                                                                    <w:top w:val="none" w:sz="0" w:space="0" w:color="auto"/>
                                                                                                                                                                                                                                    <w:left w:val="none" w:sz="0" w:space="0" w:color="auto"/>
                                                                                                                                                                                                                                    <w:bottom w:val="none" w:sz="0" w:space="0" w:color="auto"/>
                                                                                                                                                                                                                                    <w:right w:val="none" w:sz="0" w:space="0" w:color="auto"/>
                                                                                                                                                                                                                                  </w:divBdr>
                                                                                                                                                                                                                                  <w:divsChild>
                                                                                                                                                                                                                                    <w:div w:id="2021420533">
                                                                                                                                                                                                                                      <w:marLeft w:val="0"/>
                                                                                                                                                                                                                                      <w:marRight w:val="0"/>
                                                                                                                                                                                                                                      <w:marTop w:val="0"/>
                                                                                                                                                                                                                                      <w:marBottom w:val="0"/>
                                                                                                                                                                                                                                      <w:divBdr>
                                                                                                                                                                                                                                        <w:top w:val="none" w:sz="0" w:space="0" w:color="auto"/>
                                                                                                                                                                                                                                        <w:left w:val="none" w:sz="0" w:space="0" w:color="auto"/>
                                                                                                                                                                                                                                        <w:bottom w:val="none" w:sz="0" w:space="0" w:color="auto"/>
                                                                                                                                                                                                                                        <w:right w:val="none" w:sz="0" w:space="0" w:color="auto"/>
                                                                                                                                                                                                                                      </w:divBdr>
                                                                                                                                                                                                                                      <w:divsChild>
                                                                                                                                                                                                                                        <w:div w:id="1806965364">
                                                                                                                                                                                                                                          <w:marLeft w:val="0"/>
                                                                                                                                                                                                                                          <w:marRight w:val="0"/>
                                                                                                                                                                                                                                          <w:marTop w:val="0"/>
                                                                                                                                                                                                                                          <w:marBottom w:val="0"/>
                                                                                                                                                                                                                                          <w:divBdr>
                                                                                                                                                                                                                                            <w:top w:val="none" w:sz="0" w:space="0" w:color="auto"/>
                                                                                                                                                                                                                                            <w:left w:val="none" w:sz="0" w:space="0" w:color="auto"/>
                                                                                                                                                                                                                                            <w:bottom w:val="none" w:sz="0" w:space="0" w:color="auto"/>
                                                                                                                                                                                                                                            <w:right w:val="none" w:sz="0" w:space="0" w:color="auto"/>
                                                                                                                                                                                                                                          </w:divBdr>
                                                                                                                                                                                                                                          <w:divsChild>
                                                                                                                                                                                                                                            <w:div w:id="1868711889">
                                                                                                                                                                                                                                              <w:marLeft w:val="0"/>
                                                                                                                                                                                                                                              <w:marRight w:val="0"/>
                                                                                                                                                                                                                                              <w:marTop w:val="0"/>
                                                                                                                                                                                                                                              <w:marBottom w:val="0"/>
                                                                                                                                                                                                                                              <w:divBdr>
                                                                                                                                                                                                                                                <w:top w:val="none" w:sz="0" w:space="0" w:color="auto"/>
                                                                                                                                                                                                                                                <w:left w:val="none" w:sz="0" w:space="0" w:color="auto"/>
                                                                                                                                                                                                                                                <w:bottom w:val="none" w:sz="0" w:space="0" w:color="auto"/>
                                                                                                                                                                                                                                                <w:right w:val="none" w:sz="0" w:space="0" w:color="auto"/>
                                                                                                                                                                                                                                              </w:divBdr>
                                                                                                                                                                                                                                              <w:divsChild>
                                                                                                                                                                                                                                                <w:div w:id="682436405">
                                                                                                                                                                                                                                                  <w:marLeft w:val="0"/>
                                                                                                                                                                                                                                                  <w:marRight w:val="0"/>
                                                                                                                                                                                                                                                  <w:marTop w:val="0"/>
                                                                                                                                                                                                                                                  <w:marBottom w:val="0"/>
                                                                                                                                                                                                                                                  <w:divBdr>
                                                                                                                                                                                                                                                    <w:top w:val="none" w:sz="0" w:space="0" w:color="auto"/>
                                                                                                                                                                                                                                                    <w:left w:val="none" w:sz="0" w:space="0" w:color="auto"/>
                                                                                                                                                                                                                                                    <w:bottom w:val="none" w:sz="0" w:space="0" w:color="auto"/>
                                                                                                                                                                                                                                                    <w:right w:val="none" w:sz="0" w:space="0" w:color="auto"/>
                                                                                                                                                                                                                                                  </w:divBdr>
                                                                                                                                                                                                                                                  <w:divsChild>
                                                                                                                                                                                                                                                    <w:div w:id="1665205931">
                                                                                                                                                                                                                                                      <w:marLeft w:val="0"/>
                                                                                                                                                                                                                                                      <w:marRight w:val="0"/>
                                                                                                                                                                                                                                                      <w:marTop w:val="0"/>
                                                                                                                                                                                                                                                      <w:marBottom w:val="0"/>
                                                                                                                                                                                                                                                      <w:divBdr>
                                                                                                                                                                                                                                                        <w:top w:val="none" w:sz="0" w:space="0" w:color="auto"/>
                                                                                                                                                                                                                                                        <w:left w:val="none" w:sz="0" w:space="0" w:color="auto"/>
                                                                                                                                                                                                                                                        <w:bottom w:val="none" w:sz="0" w:space="0" w:color="auto"/>
                                                                                                                                                                                                                                                        <w:right w:val="none" w:sz="0" w:space="0" w:color="auto"/>
                                                                                                                                                                                                                                                      </w:divBdr>
                                                                                                                                                                                                                                                      <w:divsChild>
                                                                                                                                                                                                                                                        <w:div w:id="85808286">
                                                                                                                                                                                                                                                          <w:marLeft w:val="0"/>
                                                                                                                                                                                                                                                          <w:marRight w:val="0"/>
                                                                                                                                                                                                                                                          <w:marTop w:val="0"/>
                                                                                                                                                                                                                                                          <w:marBottom w:val="0"/>
                                                                                                                                                                                                                                                          <w:divBdr>
                                                                                                                                                                                                                                                            <w:top w:val="none" w:sz="0" w:space="0" w:color="auto"/>
                                                                                                                                                                                                                                                            <w:left w:val="none" w:sz="0" w:space="0" w:color="auto"/>
                                                                                                                                                                                                                                                            <w:bottom w:val="none" w:sz="0" w:space="0" w:color="auto"/>
                                                                                                                                                                                                                                                            <w:right w:val="none" w:sz="0" w:space="0" w:color="auto"/>
                                                                                                                                                                                                                                                          </w:divBdr>
                                                                                                                                                                                                                                                          <w:divsChild>
                                                                                                                                                                                                                                                            <w:div w:id="574515140">
                                                                                                                                                                                                                                                              <w:marLeft w:val="0"/>
                                                                                                                                                                                                                                                              <w:marRight w:val="0"/>
                                                                                                                                                                                                                                                              <w:marTop w:val="0"/>
                                                                                                                                                                                                                                                              <w:marBottom w:val="0"/>
                                                                                                                                                                                                                                                              <w:divBdr>
                                                                                                                                                                                                                                                                <w:top w:val="none" w:sz="0" w:space="0" w:color="auto"/>
                                                                                                                                                                                                                                                                <w:left w:val="none" w:sz="0" w:space="0" w:color="auto"/>
                                                                                                                                                                                                                                                                <w:bottom w:val="none" w:sz="0" w:space="0" w:color="auto"/>
                                                                                                                                                                                                                                                                <w:right w:val="none" w:sz="0" w:space="0" w:color="auto"/>
                                                                                                                                                                                                                                                              </w:divBdr>
                                                                                                                                                                                                                                                              <w:divsChild>
                                                                                                                                                                                                                                                                <w:div w:id="1104350810">
                                                                                                                                                                                                                                                                  <w:marLeft w:val="0"/>
                                                                                                                                                                                                                                                                  <w:marRight w:val="0"/>
                                                                                                                                                                                                                                                                  <w:marTop w:val="0"/>
                                                                                                                                                                                                                                                                  <w:marBottom w:val="0"/>
                                                                                                                                                                                                                                                                  <w:divBdr>
                                                                                                                                                                                                                                                                    <w:top w:val="none" w:sz="0" w:space="0" w:color="auto"/>
                                                                                                                                                                                                                                                                    <w:left w:val="none" w:sz="0" w:space="0" w:color="auto"/>
                                                                                                                                                                                                                                                                    <w:bottom w:val="none" w:sz="0" w:space="0" w:color="auto"/>
                                                                                                                                                                                                                                                                    <w:right w:val="none" w:sz="0" w:space="0" w:color="auto"/>
                                                                                                                                                                                                                                                                  </w:divBdr>
                                                                                                                                                                                                                                                                  <w:divsChild>
                                                                                                                                                                                                                                                                    <w:div w:id="279800373">
                                                                                                                                                                                                                                                                      <w:marLeft w:val="0"/>
                                                                                                                                                                                                                                                                      <w:marRight w:val="0"/>
                                                                                                                                                                                                                                                                      <w:marTop w:val="0"/>
                                                                                                                                                                                                                                                                      <w:marBottom w:val="0"/>
                                                                                                                                                                                                                                                                      <w:divBdr>
                                                                                                                                                                                                                                                                        <w:top w:val="none" w:sz="0" w:space="0" w:color="auto"/>
                                                                                                                                                                                                                                                                        <w:left w:val="none" w:sz="0" w:space="0" w:color="auto"/>
                                                                                                                                                                                                                                                                        <w:bottom w:val="none" w:sz="0" w:space="0" w:color="auto"/>
                                                                                                                                                                                                                                                                        <w:right w:val="none" w:sz="0" w:space="0" w:color="auto"/>
                                                                                                                                                                                                                                                                      </w:divBdr>
                                                                                                                                                                                                                                                                      <w:divsChild>
                                                                                                                                                                                                                                                                        <w:div w:id="1871990790">
                                                                                                                                                                                                                                                                          <w:marLeft w:val="0"/>
                                                                                                                                                                                                                                                                          <w:marRight w:val="0"/>
                                                                                                                                                                                                                                                                          <w:marTop w:val="0"/>
                                                                                                                                                                                                                                                                          <w:marBottom w:val="0"/>
                                                                                                                                                                                                                                                                          <w:divBdr>
                                                                                                                                                                                                                                                                            <w:top w:val="none" w:sz="0" w:space="0" w:color="auto"/>
                                                                                                                                                                                                                                                                            <w:left w:val="none" w:sz="0" w:space="0" w:color="auto"/>
                                                                                                                                                                                                                                                                            <w:bottom w:val="none" w:sz="0" w:space="0" w:color="auto"/>
                                                                                                                                                                                                                                                                            <w:right w:val="none" w:sz="0" w:space="0" w:color="auto"/>
                                                                                                                                                                                                                                                                          </w:divBdr>
                                                                                                                                                                                                                                                                          <w:divsChild>
                                                                                                                                                                                                                                                                            <w:div w:id="964583437">
                                                                                                                                                                                                                                                                              <w:marLeft w:val="0"/>
                                                                                                                                                                                                                                                                              <w:marRight w:val="0"/>
                                                                                                                                                                                                                                                                              <w:marTop w:val="0"/>
                                                                                                                                                                                                                                                                              <w:marBottom w:val="0"/>
                                                                                                                                                                                                                                                                              <w:divBdr>
                                                                                                                                                                                                                                                                                <w:top w:val="none" w:sz="0" w:space="0" w:color="auto"/>
                                                                                                                                                                                                                                                                                <w:left w:val="none" w:sz="0" w:space="0" w:color="auto"/>
                                                                                                                                                                                                                                                                                <w:bottom w:val="none" w:sz="0" w:space="0" w:color="auto"/>
                                                                                                                                                                                                                                                                                <w:right w:val="none" w:sz="0" w:space="0" w:color="auto"/>
                                                                                                                                                                                                                                                                              </w:divBdr>
                                                                                                                                                                                                                                                                              <w:divsChild>
                                                                                                                                                                                                                                                                                <w:div w:id="837117644">
                                                                                                                                                                                                                                                                                  <w:marLeft w:val="0"/>
                                                                                                                                                                                                                                                                                  <w:marRight w:val="0"/>
                                                                                                                                                                                                                                                                                  <w:marTop w:val="0"/>
                                                                                                                                                                                                                                                                                  <w:marBottom w:val="0"/>
                                                                                                                                                                                                                                                                                  <w:divBdr>
                                                                                                                                                                                                                                                                                    <w:top w:val="none" w:sz="0" w:space="0" w:color="auto"/>
                                                                                                                                                                                                                                                                                    <w:left w:val="none" w:sz="0" w:space="0" w:color="auto"/>
                                                                                                                                                                                                                                                                                    <w:bottom w:val="none" w:sz="0" w:space="0" w:color="auto"/>
                                                                                                                                                                                                                                                                                    <w:right w:val="none" w:sz="0" w:space="0" w:color="auto"/>
                                                                                                                                                                                                                                                                                  </w:divBdr>
                                                                                                                                                                                                                                                                                  <w:divsChild>
                                                                                                                                                                                                                                                                                    <w:div w:id="1826166760">
                                                                                                                                                                                                                                                                                      <w:marLeft w:val="0"/>
                                                                                                                                                                                                                                                                                      <w:marRight w:val="0"/>
                                                                                                                                                                                                                                                                                      <w:marTop w:val="0"/>
                                                                                                                                                                                                                                                                                      <w:marBottom w:val="0"/>
                                                                                                                                                                                                                                                                                      <w:divBdr>
                                                                                                                                                                                                                                                                                        <w:top w:val="none" w:sz="0" w:space="0" w:color="auto"/>
                                                                                                                                                                                                                                                                                        <w:left w:val="none" w:sz="0" w:space="0" w:color="auto"/>
                                                                                                                                                                                                                                                                                        <w:bottom w:val="none" w:sz="0" w:space="0" w:color="auto"/>
                                                                                                                                                                                                                                                                                        <w:right w:val="none" w:sz="0" w:space="0" w:color="auto"/>
                                                                                                                                                                                                                                                                                      </w:divBdr>
                                                                                                                                                                                                                                                                                      <w:divsChild>
                                                                                                                                                                                                                                                                                        <w:div w:id="1561792503">
                                                                                                                                                                                                                                                                                          <w:marLeft w:val="0"/>
                                                                                                                                                                                                                                                                                          <w:marRight w:val="0"/>
                                                                                                                                                                                                                                                                                          <w:marTop w:val="0"/>
                                                                                                                                                                                                                                                                                          <w:marBottom w:val="0"/>
                                                                                                                                                                                                                                                                                          <w:divBdr>
                                                                                                                                                                                                                                                                                            <w:top w:val="none" w:sz="0" w:space="0" w:color="auto"/>
                                                                                                                                                                                                                                                                                            <w:left w:val="none" w:sz="0" w:space="0" w:color="auto"/>
                                                                                                                                                                                                                                                                                            <w:bottom w:val="none" w:sz="0" w:space="0" w:color="auto"/>
                                                                                                                                                                                                                                                                                            <w:right w:val="none" w:sz="0" w:space="0" w:color="auto"/>
                                                                                                                                                                                                                                                                                          </w:divBdr>
                                                                                                                                                                                                                                                                                          <w:divsChild>
                                                                                                                                                                                                                                                                                            <w:div w:id="1761827818">
                                                                                                                                                                                                                                                                                              <w:marLeft w:val="0"/>
                                                                                                                                                                                                                                                                                              <w:marRight w:val="0"/>
                                                                                                                                                                                                                                                                                              <w:marTop w:val="0"/>
                                                                                                                                                                                                                                                                                              <w:marBottom w:val="0"/>
                                                                                                                                                                                                                                                                                              <w:divBdr>
                                                                                                                                                                                                                                                                                                <w:top w:val="none" w:sz="0" w:space="0" w:color="auto"/>
                                                                                                                                                                                                                                                                                                <w:left w:val="none" w:sz="0" w:space="0" w:color="auto"/>
                                                                                                                                                                                                                                                                                                <w:bottom w:val="none" w:sz="0" w:space="0" w:color="auto"/>
                                                                                                                                                                                                                                                                                                <w:right w:val="none" w:sz="0" w:space="0" w:color="auto"/>
                                                                                                                                                                                                                                                                                              </w:divBdr>
                                                                                                                                                                                                                                                                                              <w:divsChild>
                                                                                                                                                                                                                                                                                                <w:div w:id="1753164690">
                                                                                                                                                                                                                                                                                                  <w:marLeft w:val="0"/>
                                                                                                                                                                                                                                                                                                  <w:marRight w:val="0"/>
                                                                                                                                                                                                                                                                                                  <w:marTop w:val="0"/>
                                                                                                                                                                                                                                                                                                  <w:marBottom w:val="0"/>
                                                                                                                                                                                                                                                                                                  <w:divBdr>
                                                                                                                                                                                                                                                                                                    <w:top w:val="none" w:sz="0" w:space="0" w:color="auto"/>
                                                                                                                                                                                                                                                                                                    <w:left w:val="none" w:sz="0" w:space="0" w:color="auto"/>
                                                                                                                                                                                                                                                                                                    <w:bottom w:val="none" w:sz="0" w:space="0" w:color="auto"/>
                                                                                                                                                                                                                                                                                                    <w:right w:val="none" w:sz="0" w:space="0" w:color="auto"/>
                                                                                                                                                                                                                                                                                                  </w:divBdr>
                                                                                                                                                                                                                                                                                                  <w:divsChild>
                                                                                                                                                                                                                                                                                                    <w:div w:id="856121247">
                                                                                                                                                                                                                                                                                                      <w:marLeft w:val="0"/>
                                                                                                                                                                                                                                                                                                      <w:marRight w:val="0"/>
                                                                                                                                                                                                                                                                                                      <w:marTop w:val="0"/>
                                                                                                                                                                                                                                                                                                      <w:marBottom w:val="0"/>
                                                                                                                                                                                                                                                                                                      <w:divBdr>
                                                                                                                                                                                                                                                                                                        <w:top w:val="none" w:sz="0" w:space="0" w:color="auto"/>
                                                                                                                                                                                                                                                                                                        <w:left w:val="none" w:sz="0" w:space="0" w:color="auto"/>
                                                                                                                                                                                                                                                                                                        <w:bottom w:val="none" w:sz="0" w:space="0" w:color="auto"/>
                                                                                                                                                                                                                                                                                                        <w:right w:val="none" w:sz="0" w:space="0" w:color="auto"/>
                                                                                                                                                                                                                                                                                                      </w:divBdr>
                                                                                                                                                                                                                                                                                                      <w:divsChild>
                                                                                                                                                                                                                                                                                                        <w:div w:id="1535457247">
                                                                                                                                                                                                                                                                                                          <w:marLeft w:val="0"/>
                                                                                                                                                                                                                                                                                                          <w:marRight w:val="0"/>
                                                                                                                                                                                                                                                                                                          <w:marTop w:val="0"/>
                                                                                                                                                                                                                                                                                                          <w:marBottom w:val="0"/>
                                                                                                                                                                                                                                                                                                          <w:divBdr>
                                                                                                                                                                                                                                                                                                            <w:top w:val="none" w:sz="0" w:space="0" w:color="auto"/>
                                                                                                                                                                                                                                                                                                            <w:left w:val="none" w:sz="0" w:space="0" w:color="auto"/>
                                                                                                                                                                                                                                                                                                            <w:bottom w:val="none" w:sz="0" w:space="0" w:color="auto"/>
                                                                                                                                                                                                                                                                                                            <w:right w:val="none" w:sz="0" w:space="0" w:color="auto"/>
                                                                                                                                                                                                                                                                                                          </w:divBdr>
                                                                                                                                                                                                                                                                                                          <w:divsChild>
                                                                                                                                                                                                                                                                                                            <w:div w:id="789789328">
                                                                                                                                                                                                                                                                                                              <w:marLeft w:val="0"/>
                                                                                                                                                                                                                                                                                                              <w:marRight w:val="0"/>
                                                                                                                                                                                                                                                                                                              <w:marTop w:val="0"/>
                                                                                                                                                                                                                                                                                                              <w:marBottom w:val="0"/>
                                                                                                                                                                                                                                                                                                              <w:divBdr>
                                                                                                                                                                                                                                                                                                                <w:top w:val="none" w:sz="0" w:space="0" w:color="auto"/>
                                                                                                                                                                                                                                                                                                                <w:left w:val="none" w:sz="0" w:space="0" w:color="auto"/>
                                                                                                                                                                                                                                                                                                                <w:bottom w:val="none" w:sz="0" w:space="0" w:color="auto"/>
                                                                                                                                                                                                                                                                                                                <w:right w:val="none" w:sz="0" w:space="0" w:color="auto"/>
                                                                                                                                                                                                                                                                                                              </w:divBdr>
                                                                                                                                                                                                                                                                                                              <w:divsChild>
                                                                                                                                                                                                                                                                                                                <w:div w:id="818811854">
                                                                                                                                                                                                                                                                                                                  <w:marLeft w:val="0"/>
                                                                                                                                                                                                                                                                                                                  <w:marRight w:val="0"/>
                                                                                                                                                                                                                                                                                                                  <w:marTop w:val="0"/>
                                                                                                                                                                                                                                                                                                                  <w:marBottom w:val="0"/>
                                                                                                                                                                                                                                                                                                                  <w:divBdr>
                                                                                                                                                                                                                                                                                                                    <w:top w:val="none" w:sz="0" w:space="0" w:color="auto"/>
                                                                                                                                                                                                                                                                                                                    <w:left w:val="none" w:sz="0" w:space="0" w:color="auto"/>
                                                                                                                                                                                                                                                                                                                    <w:bottom w:val="none" w:sz="0" w:space="0" w:color="auto"/>
                                                                                                                                                                                                                                                                                                                    <w:right w:val="none" w:sz="0" w:space="0" w:color="auto"/>
                                                                                                                                                                                                                                                                                                                  </w:divBdr>
                                                                                                                                                                                                                                                                                                                  <w:divsChild>
                                                                                                                                                                                                                                                                                                                    <w:div w:id="1723096410">
                                                                                                                                                                                                                                                                                                                      <w:marLeft w:val="0"/>
                                                                                                                                                                                                                                                                                                                      <w:marRight w:val="0"/>
                                                                                                                                                                                                                                                                                                                      <w:marTop w:val="0"/>
                                                                                                                                                                                                                                                                                                                      <w:marBottom w:val="0"/>
                                                                                                                                                                                                                                                                                                                      <w:divBdr>
                                                                                                                                                                                                                                                                                                                        <w:top w:val="none" w:sz="0" w:space="0" w:color="auto"/>
                                                                                                                                                                                                                                                                                                                        <w:left w:val="none" w:sz="0" w:space="0" w:color="auto"/>
                                                                                                                                                                                                                                                                                                                        <w:bottom w:val="none" w:sz="0" w:space="0" w:color="auto"/>
                                                                                                                                                                                                                                                                                                                        <w:right w:val="none" w:sz="0" w:space="0" w:color="auto"/>
                                                                                                                                                                                                                                                                                                                      </w:divBdr>
                                                                                                                                                                                                                                                                                                                      <w:divsChild>
                                                                                                                                                                                                                                                                                                                        <w:div w:id="440222986">
                                                                                                                                                                                                                                                                                                                          <w:marLeft w:val="0"/>
                                                                                                                                                                                                                                                                                                                          <w:marRight w:val="0"/>
                                                                                                                                                                                                                                                                                                                          <w:marTop w:val="0"/>
                                                                                                                                                                                                                                                                                                                          <w:marBottom w:val="0"/>
                                                                                                                                                                                                                                                                                                                          <w:divBdr>
                                                                                                                                                                                                                                                                                                                            <w:top w:val="none" w:sz="0" w:space="0" w:color="auto"/>
                                                                                                                                                                                                                                                                                                                            <w:left w:val="none" w:sz="0" w:space="0" w:color="auto"/>
                                                                                                                                                                                                                                                                                                                            <w:bottom w:val="none" w:sz="0" w:space="0" w:color="auto"/>
                                                                                                                                                                                                                                                                                                                            <w:right w:val="none" w:sz="0" w:space="0" w:color="auto"/>
                                                                                                                                                                                                                                                                                                                          </w:divBdr>
                                                                                                                                                                                                                                                                                                                          <w:divsChild>
                                                                                                                                                                                                                                                                                                                            <w:div w:id="1053314006">
                                                                                                                                                                                                                                                                                                                              <w:marLeft w:val="0"/>
                                                                                                                                                                                                                                                                                                                              <w:marRight w:val="0"/>
                                                                                                                                                                                                                                                                                                                              <w:marTop w:val="0"/>
                                                                                                                                                                                                                                                                                                                              <w:marBottom w:val="0"/>
                                                                                                                                                                                                                                                                                                                              <w:divBdr>
                                                                                                                                                                                                                                                                                                                                <w:top w:val="none" w:sz="0" w:space="0" w:color="auto"/>
                                                                                                                                                                                                                                                                                                                                <w:left w:val="none" w:sz="0" w:space="0" w:color="auto"/>
                                                                                                                                                                                                                                                                                                                                <w:bottom w:val="none" w:sz="0" w:space="0" w:color="auto"/>
                                                                                                                                                                                                                                                                                                                                <w:right w:val="none" w:sz="0" w:space="0" w:color="auto"/>
                                                                                                                                                                                                                                                                                                                              </w:divBdr>
                                                                                                                                                                                                                                                                                                                              <w:divsChild>
                                                                                                                                                                                                                                                                                                                                <w:div w:id="1261835566">
                                                                                                                                                                                                                                                                                                                                  <w:marLeft w:val="0"/>
                                                                                                                                                                                                                                                                                                                                  <w:marRight w:val="0"/>
                                                                                                                                                                                                                                                                                                                                  <w:marTop w:val="0"/>
                                                                                                                                                                                                                                                                                                                                  <w:marBottom w:val="0"/>
                                                                                                                                                                                                                                                                                                                                  <w:divBdr>
                                                                                                                                                                                                                                                                                                                                    <w:top w:val="none" w:sz="0" w:space="0" w:color="auto"/>
                                                                                                                                                                                                                                                                                                                                    <w:left w:val="none" w:sz="0" w:space="0" w:color="auto"/>
                                                                                                                                                                                                                                                                                                                                    <w:bottom w:val="none" w:sz="0" w:space="0" w:color="auto"/>
                                                                                                                                                                                                                                                                                                                                    <w:right w:val="none" w:sz="0" w:space="0" w:color="auto"/>
                                                                                                                                                                                                                                                                                                                                  </w:divBdr>
                                                                                                                                                                                                                                                                                                                                  <w:divsChild>
                                                                                                                                                                                                                                                                                                                                    <w:div w:id="826823624">
                                                                                                                                                                                                                                                                                                                                      <w:marLeft w:val="0"/>
                                                                                                                                                                                                                                                                                                                                      <w:marRight w:val="0"/>
                                                                                                                                                                                                                                                                                                                                      <w:marTop w:val="0"/>
                                                                                                                                                                                                                                                                                                                                      <w:marBottom w:val="0"/>
                                                                                                                                                                                                                                                                                                                                      <w:divBdr>
                                                                                                                                                                                                                                                                                                                                        <w:top w:val="none" w:sz="0" w:space="0" w:color="auto"/>
                                                                                                                                                                                                                                                                                                                                        <w:left w:val="none" w:sz="0" w:space="0" w:color="auto"/>
                                                                                                                                                                                                                                                                                                                                        <w:bottom w:val="none" w:sz="0" w:space="0" w:color="auto"/>
                                                                                                                                                                                                                                                                                                                                        <w:right w:val="none" w:sz="0" w:space="0" w:color="auto"/>
                                                                                                                                                                                                                                                                                                                                      </w:divBdr>
                                                                                                                                                                                                                                                                                                                                      <w:divsChild>
                                                                                                                                                                                                                                                                                                                                        <w:div w:id="599262000">
                                                                                                                                                                                                                                                                                                                                          <w:marLeft w:val="0"/>
                                                                                                                                                                                                                                                                                                                                          <w:marRight w:val="0"/>
                                                                                                                                                                                                                                                                                                                                          <w:marTop w:val="0"/>
                                                                                                                                                                                                                                                                                                                                          <w:marBottom w:val="0"/>
                                                                                                                                                                                                                                                                                                                                          <w:divBdr>
                                                                                                                                                                                                                                                                                                                                            <w:top w:val="none" w:sz="0" w:space="0" w:color="auto"/>
                                                                                                                                                                                                                                                                                                                                            <w:left w:val="none" w:sz="0" w:space="0" w:color="auto"/>
                                                                                                                                                                                                                                                                                                                                            <w:bottom w:val="none" w:sz="0" w:space="0" w:color="auto"/>
                                                                                                                                                                                                                                                                                                                                            <w:right w:val="none" w:sz="0" w:space="0" w:color="auto"/>
                                                                                                                                                                                                                                                                                                                                          </w:divBdr>
                                                                                                                                                                                                                                                                                                                                          <w:divsChild>
                                                                                                                                                                                                                                                                                                                                            <w:div w:id="665401344">
                                                                                                                                                                                                                                                                                                                                              <w:marLeft w:val="0"/>
                                                                                                                                                                                                                                                                                                                                              <w:marRight w:val="0"/>
                                                                                                                                                                                                                                                                                                                                              <w:marTop w:val="0"/>
                                                                                                                                                                                                                                                                                                                                              <w:marBottom w:val="0"/>
                                                                                                                                                                                                                                                                                                                                              <w:divBdr>
                                                                                                                                                                                                                                                                                                                                                <w:top w:val="none" w:sz="0" w:space="0" w:color="auto"/>
                                                                                                                                                                                                                                                                                                                                                <w:left w:val="none" w:sz="0" w:space="0" w:color="auto"/>
                                                                                                                                                                                                                                                                                                                                                <w:bottom w:val="none" w:sz="0" w:space="0" w:color="auto"/>
                                                                                                                                                                                                                                                                                                                                                <w:right w:val="none" w:sz="0" w:space="0" w:color="auto"/>
                                                                                                                                                                                                                                                                                                                                              </w:divBdr>
                                                                                                                                                                                                                                                                                                                                              <w:divsChild>
                                                                                                                                                                                                                                                                                                                                                <w:div w:id="1634556232">
                                                                                                                                                                                                                                                                                                                                                  <w:marLeft w:val="0"/>
                                                                                                                                                                                                                                                                                                                                                  <w:marRight w:val="0"/>
                                                                                                                                                                                                                                                                                                                                                  <w:marTop w:val="0"/>
                                                                                                                                                                                                                                                                                                                                                  <w:marBottom w:val="0"/>
                                                                                                                                                                                                                                                                                                                                                  <w:divBdr>
                                                                                                                                                                                                                                                                                                                                                    <w:top w:val="none" w:sz="0" w:space="0" w:color="auto"/>
                                                                                                                                                                                                                                                                                                                                                    <w:left w:val="none" w:sz="0" w:space="0" w:color="auto"/>
                                                                                                                                                                                                                                                                                                                                                    <w:bottom w:val="none" w:sz="0" w:space="0" w:color="auto"/>
                                                                                                                                                                                                                                                                                                                                                    <w:right w:val="none" w:sz="0" w:space="0" w:color="auto"/>
                                                                                                                                                                                                                                                                                                                                                  </w:divBdr>
                                                                                                                                                                                                                                                                                                                                                  <w:divsChild>
                                                                                                                                                                                                                                                                                                                                                    <w:div w:id="962275698">
                                                                                                                                                                                                                                                                                                                                                      <w:marLeft w:val="0"/>
                                                                                                                                                                                                                                                                                                                                                      <w:marRight w:val="0"/>
                                                                                                                                                                                                                                                                                                                                                      <w:marTop w:val="0"/>
                                                                                                                                                                                                                                                                                                                                                      <w:marBottom w:val="0"/>
                                                                                                                                                                                                                                                                                                                                                      <w:divBdr>
                                                                                                                                                                                                                                                                                                                                                        <w:top w:val="none" w:sz="0" w:space="0" w:color="auto"/>
                                                                                                                                                                                                                                                                                                                                                        <w:left w:val="none" w:sz="0" w:space="0" w:color="auto"/>
                                                                                                                                                                                                                                                                                                                                                        <w:bottom w:val="none" w:sz="0" w:space="0" w:color="auto"/>
                                                                                                                                                                                                                                                                                                                                                        <w:right w:val="none" w:sz="0" w:space="0" w:color="auto"/>
                                                                                                                                                                                                                                                                                                                                                      </w:divBdr>
                                                                                                                                                                                                                                                                                                                                                      <w:divsChild>
                                                                                                                                                                                                                                                                                                                                                        <w:div w:id="575164740">
                                                                                                                                                                                                                                                                                                                                                          <w:marLeft w:val="0"/>
                                                                                                                                                                                                                                                                                                                                                          <w:marRight w:val="0"/>
                                                                                                                                                                                                                                                                                                                                                          <w:marTop w:val="0"/>
                                                                                                                                                                                                                                                                                                                                                          <w:marBottom w:val="0"/>
                                                                                                                                                                                                                                                                                                                                                          <w:divBdr>
                                                                                                                                                                                                                                                                                                                                                            <w:top w:val="none" w:sz="0" w:space="0" w:color="auto"/>
                                                                                                                                                                                                                                                                                                                                                            <w:left w:val="none" w:sz="0" w:space="0" w:color="auto"/>
                                                                                                                                                                                                                                                                                                                                                            <w:bottom w:val="none" w:sz="0" w:space="0" w:color="auto"/>
                                                                                                                                                                                                                                                                                                                                                            <w:right w:val="none" w:sz="0" w:space="0" w:color="auto"/>
                                                                                                                                                                                                                                                                                                                                                          </w:divBdr>
                                                                                                                                                                                                                                                                                                                                                          <w:divsChild>
                                                                                                                                                                                                                                                                                                                                                            <w:div w:id="2099321852">
                                                                                                                                                                                                                                                                                                                                                              <w:marLeft w:val="0"/>
                                                                                                                                                                                                                                                                                                                                                              <w:marRight w:val="0"/>
                                                                                                                                                                                                                                                                                                                                                              <w:marTop w:val="0"/>
                                                                                                                                                                                                                                                                                                                                                              <w:marBottom w:val="0"/>
                                                                                                                                                                                                                                                                                                                                                              <w:divBdr>
                                                                                                                                                                                                                                                                                                                                                                <w:top w:val="none" w:sz="0" w:space="0" w:color="auto"/>
                                                                                                                                                                                                                                                                                                                                                                <w:left w:val="none" w:sz="0" w:space="0" w:color="auto"/>
                                                                                                                                                                                                                                                                                                                                                                <w:bottom w:val="none" w:sz="0" w:space="0" w:color="auto"/>
                                                                                                                                                                                                                                                                                                                                                                <w:right w:val="none" w:sz="0" w:space="0" w:color="auto"/>
                                                                                                                                                                                                                                                                                                                                                              </w:divBdr>
                                                                                                                                                                                                                                                                                                                                                              <w:divsChild>
                                                                                                                                                                                                                                                                                                                                                                <w:div w:id="1753358489">
                                                                                                                                                                                                                                                                                                                                                                  <w:marLeft w:val="0"/>
                                                                                                                                                                                                                                                                                                                                                                  <w:marRight w:val="0"/>
                                                                                                                                                                                                                                                                                                                                                                  <w:marTop w:val="0"/>
                                                                                                                                                                                                                                                                                                                                                                  <w:marBottom w:val="0"/>
                                                                                                                                                                                                                                                                                                                                                                  <w:divBdr>
                                                                                                                                                                                                                                                                                                                                                                    <w:top w:val="none" w:sz="0" w:space="0" w:color="auto"/>
                                                                                                                                                                                                                                                                                                                                                                    <w:left w:val="none" w:sz="0" w:space="0" w:color="auto"/>
                                                                                                                                                                                                                                                                                                                                                                    <w:bottom w:val="none" w:sz="0" w:space="0" w:color="auto"/>
                                                                                                                                                                                                                                                                                                                                                                    <w:right w:val="none" w:sz="0" w:space="0" w:color="auto"/>
                                                                                                                                                                                                                                                                                                                                                                  </w:divBdr>
                                                                                                                                                                                                                                                                                                                                                                  <w:divsChild>
                                                                                                                                                                                                                                                                                                                                                                    <w:div w:id="706566188">
                                                                                                                                                                                                                                                                                                                                                                      <w:marLeft w:val="0"/>
                                                                                                                                                                                                                                                                                                                                                                      <w:marRight w:val="0"/>
                                                                                                                                                                                                                                                                                                                                                                      <w:marTop w:val="0"/>
                                                                                                                                                                                                                                                                                                                                                                      <w:marBottom w:val="0"/>
                                                                                                                                                                                                                                                                                                                                                                      <w:divBdr>
                                                                                                                                                                                                                                                                                                                                                                        <w:top w:val="none" w:sz="0" w:space="0" w:color="auto"/>
                                                                                                                                                                                                                                                                                                                                                                        <w:left w:val="none" w:sz="0" w:space="0" w:color="auto"/>
                                                                                                                                                                                                                                                                                                                                                                        <w:bottom w:val="none" w:sz="0" w:space="0" w:color="auto"/>
                                                                                                                                                                                                                                                                                                                                                                        <w:right w:val="none" w:sz="0" w:space="0" w:color="auto"/>
                                                                                                                                                                                                                                                                                                                                                                      </w:divBdr>
                                                                                                                                                                                                                                                                                                                                                                      <w:divsChild>
                                                                                                                                                                                                                                                                                                                                                                        <w:div w:id="1236162989">
                                                                                                                                                                                                                                                                                                                                                                          <w:marLeft w:val="0"/>
                                                                                                                                                                                                                                                                                                                                                                          <w:marRight w:val="0"/>
                                                                                                                                                                                                                                                                                                                                                                          <w:marTop w:val="0"/>
                                                                                                                                                                                                                                                                                                                                                                          <w:marBottom w:val="0"/>
                                                                                                                                                                                                                                                                                                                                                                          <w:divBdr>
                                                                                                                                                                                                                                                                                                                                                                            <w:top w:val="none" w:sz="0" w:space="0" w:color="auto"/>
                                                                                                                                                                                                                                                                                                                                                                            <w:left w:val="none" w:sz="0" w:space="0" w:color="auto"/>
                                                                                                                                                                                                                                                                                                                                                                            <w:bottom w:val="none" w:sz="0" w:space="0" w:color="auto"/>
                                                                                                                                                                                                                                                                                                                                                                            <w:right w:val="none" w:sz="0" w:space="0" w:color="auto"/>
                                                                                                                                                                                                                                                                                                                                                                          </w:divBdr>
                                                                                                                                                                                                                                                                                                                                                                          <w:divsChild>
                                                                                                                                                                                                                                                                                                                                                                            <w:div w:id="703864658">
                                                                                                                                                                                                                                                                                                                                                                              <w:marLeft w:val="0"/>
                                                                                                                                                                                                                                                                                                                                                                              <w:marRight w:val="0"/>
                                                                                                                                                                                                                                                                                                                                                                              <w:marTop w:val="0"/>
                                                                                                                                                                                                                                                                                                                                                                              <w:marBottom w:val="0"/>
                                                                                                                                                                                                                                                                                                                                                                              <w:divBdr>
                                                                                                                                                                                                                                                                                                                                                                                <w:top w:val="none" w:sz="0" w:space="0" w:color="auto"/>
                                                                                                                                                                                                                                                                                                                                                                                <w:left w:val="none" w:sz="0" w:space="0" w:color="auto"/>
                                                                                                                                                                                                                                                                                                                                                                                <w:bottom w:val="none" w:sz="0" w:space="0" w:color="auto"/>
                                                                                                                                                                                                                                                                                                                                                                                <w:right w:val="none" w:sz="0" w:space="0" w:color="auto"/>
                                                                                                                                                                                                                                                                                                                                                                              </w:divBdr>
                                                                                                                                                                                                                                                                                                                                                                              <w:divsChild>
                                                                                                                                                                                                                                                                                                                                                                                <w:div w:id="1616017313">
                                                                                                                                                                                                                                                                                                                                                                                  <w:marLeft w:val="0"/>
                                                                                                                                                                                                                                                                                                                                                                                  <w:marRight w:val="0"/>
                                                                                                                                                                                                                                                                                                                                                                                  <w:marTop w:val="0"/>
                                                                                                                                                                                                                                                                                                                                                                                  <w:marBottom w:val="0"/>
                                                                                                                                                                                                                                                                                                                                                                                  <w:divBdr>
                                                                                                                                                                                                                                                                                                                                                                                    <w:top w:val="none" w:sz="0" w:space="0" w:color="auto"/>
                                                                                                                                                                                                                                                                                                                                                                                    <w:left w:val="none" w:sz="0" w:space="0" w:color="auto"/>
                                                                                                                                                                                                                                                                                                                                                                                    <w:bottom w:val="none" w:sz="0" w:space="0" w:color="auto"/>
                                                                                                                                                                                                                                                                                                                                                                                    <w:right w:val="none" w:sz="0" w:space="0" w:color="auto"/>
                                                                                                                                                                                                                                                                                                                                                                                  </w:divBdr>
                                                                                                                                                                                                                                                                                                                                                                                  <w:divsChild>
                                                                                                                                                                                                                                                                                                                                                                                    <w:div w:id="352540150">
                                                                                                                                                                                                                                                                                                                                                                                      <w:marLeft w:val="0"/>
                                                                                                                                                                                                                                                                                                                                                                                      <w:marRight w:val="0"/>
                                                                                                                                                                                                                                                                                                                                                                                      <w:marTop w:val="0"/>
                                                                                                                                                                                                                                                                                                                                                                                      <w:marBottom w:val="0"/>
                                                                                                                                                                                                                                                                                                                                                                                      <w:divBdr>
                                                                                                                                                                                                                                                                                                                                                                                        <w:top w:val="none" w:sz="0" w:space="0" w:color="auto"/>
                                                                                                                                                                                                                                                                                                                                                                                        <w:left w:val="none" w:sz="0" w:space="0" w:color="auto"/>
                                                                                                                                                                                                                                                                                                                                                                                        <w:bottom w:val="none" w:sz="0" w:space="0" w:color="auto"/>
                                                                                                                                                                                                                                                                                                                                                                                        <w:right w:val="none" w:sz="0" w:space="0" w:color="auto"/>
                                                                                                                                                                                                                                                                                                                                                                                      </w:divBdr>
                                                                                                                                                                                                                                                                                                                                                                                      <w:divsChild>
                                                                                                                                                                                                                                                                                                                                                                                        <w:div w:id="2128037408">
                                                                                                                                                                                                                                                                                                                                                                                          <w:marLeft w:val="0"/>
                                                                                                                                                                                                                                                                                                                                                                                          <w:marRight w:val="0"/>
                                                                                                                                                                                                                                                                                                                                                                                          <w:marTop w:val="0"/>
                                                                                                                                                                                                                                                                                                                                                                                          <w:marBottom w:val="0"/>
                                                                                                                                                                                                                                                                                                                                                                                          <w:divBdr>
                                                                                                                                                                                                                                                                                                                                                                                            <w:top w:val="none" w:sz="0" w:space="0" w:color="auto"/>
                                                                                                                                                                                                                                                                                                                                                                                            <w:left w:val="none" w:sz="0" w:space="0" w:color="auto"/>
                                                                                                                                                                                                                                                                                                                                                                                            <w:bottom w:val="none" w:sz="0" w:space="0" w:color="auto"/>
                                                                                                                                                                                                                                                                                                                                                                                            <w:right w:val="none" w:sz="0" w:space="0" w:color="auto"/>
                                                                                                                                                                                                                                                                                                                                                                                          </w:divBdr>
                                                                                                                                                                                                                                                                                                                                                                                          <w:divsChild>
                                                                                                                                                                                                                                                                                                                                                                                            <w:div w:id="1563902837">
                                                                                                                                                                                                                                                                                                                                                                                              <w:marLeft w:val="0"/>
                                                                                                                                                                                                                                                                                                                                                                                              <w:marRight w:val="0"/>
                                                                                                                                                                                                                                                                                                                                                                                              <w:marTop w:val="0"/>
                                                                                                                                                                                                                                                                                                                                                                                              <w:marBottom w:val="0"/>
                                                                                                                                                                                                                                                                                                                                                                                              <w:divBdr>
                                                                                                                                                                                                                                                                                                                                                                                                <w:top w:val="none" w:sz="0" w:space="0" w:color="auto"/>
                                                                                                                                                                                                                                                                                                                                                                                                <w:left w:val="none" w:sz="0" w:space="0" w:color="auto"/>
                                                                                                                                                                                                                                                                                                                                                                                                <w:bottom w:val="none" w:sz="0" w:space="0" w:color="auto"/>
                                                                                                                                                                                                                                                                                                                                                                                                <w:right w:val="none" w:sz="0" w:space="0" w:color="auto"/>
                                                                                                                                                                                                                                                                                                                                                                                              </w:divBdr>
                                                                                                                                                                                                                                                                                                                                                                                              <w:divsChild>
                                                                                                                                                                                                                                                                                                                                                                                                <w:div w:id="522129229">
                                                                                                                                                                                                                                                                                                                                                                                                  <w:marLeft w:val="0"/>
                                                                                                                                                                                                                                                                                                                                                                                                  <w:marRight w:val="0"/>
                                                                                                                                                                                                                                                                                                                                                                                                  <w:marTop w:val="0"/>
                                                                                                                                                                                                                                                                                                                                                                                                  <w:marBottom w:val="0"/>
                                                                                                                                                                                                                                                                                                                                                                                                  <w:divBdr>
                                                                                                                                                                                                                                                                                                                                                                                                    <w:top w:val="none" w:sz="0" w:space="0" w:color="auto"/>
                                                                                                                                                                                                                                                                                                                                                                                                    <w:left w:val="none" w:sz="0" w:space="0" w:color="auto"/>
                                                                                                                                                                                                                                                                                                                                                                                                    <w:bottom w:val="none" w:sz="0" w:space="0" w:color="auto"/>
                                                                                                                                                                                                                                                                                                                                                                                                    <w:right w:val="none" w:sz="0" w:space="0" w:color="auto"/>
                                                                                                                                                                                                                                                                                                                                                                                                  </w:divBdr>
                                                                                                                                                                                                                                                                                                                                                                                                  <w:divsChild>
                                                                                                                                                                                                                                                                                                                                                                                                    <w:div w:id="1994986195">
                                                                                                                                                                                                                                                                                                                                                                                                      <w:marLeft w:val="0"/>
                                                                                                                                                                                                                                                                                                                                                                                                      <w:marRight w:val="0"/>
                                                                                                                                                                                                                                                                                                                                                                                                      <w:marTop w:val="0"/>
                                                                                                                                                                                                                                                                                                                                                                                                      <w:marBottom w:val="0"/>
                                                                                                                                                                                                                                                                                                                                                                                                      <w:divBdr>
                                                                                                                                                                                                                                                                                                                                                                                                        <w:top w:val="none" w:sz="0" w:space="0" w:color="auto"/>
                                                                                                                                                                                                                                                                                                                                                                                                        <w:left w:val="none" w:sz="0" w:space="0" w:color="auto"/>
                                                                                                                                                                                                                                                                                                                                                                                                        <w:bottom w:val="none" w:sz="0" w:space="0" w:color="auto"/>
                                                                                                                                                                                                                                                                                                                                                                                                        <w:right w:val="none" w:sz="0" w:space="0" w:color="auto"/>
                                                                                                                                                                                                                                                                                                                                                                                                      </w:divBdr>
                                                                                                                                                                                                                                                                                                                                                                                                      <w:divsChild>
                                                                                                                                                                                                                                                                                                                                                                                                        <w:div w:id="36598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70661873">
      <w:bodyDiv w:val="1"/>
      <w:marLeft w:val="0"/>
      <w:marRight w:val="0"/>
      <w:marTop w:val="0"/>
      <w:marBottom w:val="0"/>
      <w:divBdr>
        <w:top w:val="none" w:sz="0" w:space="0" w:color="auto"/>
        <w:left w:val="none" w:sz="0" w:space="0" w:color="auto"/>
        <w:bottom w:val="none" w:sz="0" w:space="0" w:color="auto"/>
        <w:right w:val="none" w:sz="0" w:space="0" w:color="auto"/>
      </w:divBdr>
    </w:div>
    <w:div w:id="114701356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printerSettings" Target="printerSettings/printerSettings1.bin"/><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89</TotalTime>
  <Pages>14</Pages>
  <Words>65648</Words>
  <Characters>374200</Characters>
  <Application>Microsoft Macintosh Word</Application>
  <DocSecurity>0</DocSecurity>
  <Lines>3118</Lines>
  <Paragraphs>877</Paragraphs>
  <ScaleCrop>false</ScaleCrop>
  <Company>UNC-Chapel Hill</Company>
  <LinksUpToDate>false</LinksUpToDate>
  <CharactersWithSpaces>4389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Gwynn</dc:creator>
  <cp:keywords/>
  <dc:description/>
  <cp:lastModifiedBy>Amy Gwynn</cp:lastModifiedBy>
  <cp:revision>11</cp:revision>
  <dcterms:created xsi:type="dcterms:W3CDTF">2014-12-02T18:49:00Z</dcterms:created>
  <dcterms:modified xsi:type="dcterms:W3CDTF">2014-12-04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mygwynn@gmail.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